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BC8ABF" w14:textId="77777777" w:rsidR="001219B6" w:rsidRDefault="001219B6" w:rsidP="001219B6">
      <w:pPr>
        <w:pStyle w:val="Title"/>
      </w:pPr>
      <w:r>
        <w:t xml:space="preserve">Supplementary Information  </w:t>
      </w:r>
    </w:p>
    <w:p w14:paraId="6A23BC1E" w14:textId="77777777" w:rsidR="001219B6" w:rsidRPr="00376CC5" w:rsidRDefault="001219B6" w:rsidP="001219B6">
      <w:pPr>
        <w:pStyle w:val="Title"/>
      </w:pPr>
      <w:r>
        <w:t>Engineering microbes to bio-upcycle polyethylene terephthalate</w:t>
      </w:r>
    </w:p>
    <w:p w14:paraId="77F4B8F7" w14:textId="2A80B0E0" w:rsidR="001219B6" w:rsidRPr="00376CC5" w:rsidRDefault="001219B6" w:rsidP="001219B6">
      <w:pPr>
        <w:pStyle w:val="AuthorList"/>
      </w:pPr>
      <w:r>
        <w:t>Lakshika Dissanayake</w:t>
      </w:r>
      <w:r w:rsidRPr="00351458">
        <w:rPr>
          <w:vertAlign w:val="superscript"/>
        </w:rPr>
        <w:t>1</w:t>
      </w:r>
      <w:r w:rsidR="00F917BB">
        <w:t xml:space="preserve"> and </w:t>
      </w:r>
      <w:r>
        <w:t>Lahiru N. Jayakody</w:t>
      </w:r>
      <w:r w:rsidRPr="7643E0C0">
        <w:rPr>
          <w:vertAlign w:val="superscript"/>
        </w:rPr>
        <w:t>1,</w:t>
      </w:r>
      <w:r>
        <w:rPr>
          <w:vertAlign w:val="superscript"/>
        </w:rPr>
        <w:t xml:space="preserve"> </w:t>
      </w:r>
      <w:r w:rsidRPr="7643E0C0">
        <w:rPr>
          <w:vertAlign w:val="superscript"/>
        </w:rPr>
        <w:t>2*</w:t>
      </w:r>
    </w:p>
    <w:p w14:paraId="0268D56B" w14:textId="77777777" w:rsidR="001219B6" w:rsidRPr="00376CC5" w:rsidRDefault="001219B6" w:rsidP="001219B6">
      <w:pPr>
        <w:spacing w:before="240"/>
        <w:rPr>
          <w:b/>
        </w:rPr>
      </w:pPr>
      <w:r w:rsidRPr="00376CC5">
        <w:rPr>
          <w:vertAlign w:val="superscript"/>
        </w:rPr>
        <w:t>1</w:t>
      </w:r>
      <w:r>
        <w:t>School of Biological Science</w:t>
      </w:r>
      <w:r w:rsidRPr="00376CC5">
        <w:t xml:space="preserve">, </w:t>
      </w:r>
      <w:r>
        <w:t>Southern Illinois University Carbondale</w:t>
      </w:r>
      <w:r w:rsidRPr="00376CC5">
        <w:t xml:space="preserve">, </w:t>
      </w:r>
      <w:r>
        <w:t>Carbondale</w:t>
      </w:r>
      <w:r w:rsidRPr="00376CC5">
        <w:t xml:space="preserve">, </w:t>
      </w:r>
      <w:r>
        <w:t>IL, USA.</w:t>
      </w:r>
    </w:p>
    <w:p w14:paraId="0AD01CC0" w14:textId="77777777" w:rsidR="001219B6" w:rsidRPr="00376CC5" w:rsidRDefault="001219B6" w:rsidP="001219B6">
      <w:pPr>
        <w:rPr>
          <w:b/>
        </w:rPr>
      </w:pPr>
      <w:r w:rsidRPr="00376CC5">
        <w:rPr>
          <w:vertAlign w:val="superscript"/>
        </w:rPr>
        <w:t>2</w:t>
      </w:r>
      <w:r>
        <w:t>Fermentation Science Institute</w:t>
      </w:r>
      <w:r w:rsidRPr="00376CC5">
        <w:t xml:space="preserve">, </w:t>
      </w:r>
      <w:r>
        <w:t>Southern Illinois University Carbondale</w:t>
      </w:r>
      <w:r w:rsidRPr="00376CC5">
        <w:t xml:space="preserve">, </w:t>
      </w:r>
      <w:r>
        <w:t>Carbondale</w:t>
      </w:r>
      <w:r w:rsidRPr="00376CC5">
        <w:t xml:space="preserve">, </w:t>
      </w:r>
      <w:r>
        <w:t>IL, USA.</w:t>
      </w:r>
    </w:p>
    <w:p w14:paraId="6CEBB20A" w14:textId="7AC31684" w:rsidR="001219B6" w:rsidRDefault="00BA774B" w:rsidP="001219B6">
      <w:pPr>
        <w:spacing w:before="240"/>
      </w:pPr>
      <w:r>
        <w:rPr>
          <w:b/>
        </w:rPr>
        <w:t xml:space="preserve">* Correspondence: </w:t>
      </w:r>
      <w:r w:rsidR="001219B6">
        <w:t>Lahiru Jayakody</w:t>
      </w:r>
      <w:r>
        <w:t xml:space="preserve"> </w:t>
      </w:r>
      <w:hyperlink r:id="rId7" w:history="1">
        <w:r w:rsidR="001219B6" w:rsidRPr="00C42132">
          <w:rPr>
            <w:rStyle w:val="Hyperlink"/>
          </w:rPr>
          <w:t>lahiru.jayakody@siu.edu</w:t>
        </w:r>
      </w:hyperlink>
    </w:p>
    <w:p w14:paraId="291A149F" w14:textId="2AC3281F" w:rsidR="001219B6" w:rsidRDefault="001219B6" w:rsidP="001219B6">
      <w:pPr>
        <w:spacing w:before="240"/>
      </w:pPr>
    </w:p>
    <w:p w14:paraId="1BE6F08D" w14:textId="73A81DD5" w:rsidR="00480C67" w:rsidRDefault="00480C67">
      <w:pPr>
        <w:spacing w:after="160" w:line="259" w:lineRule="auto"/>
      </w:pPr>
      <w:r>
        <w:br w:type="page"/>
      </w:r>
    </w:p>
    <w:p w14:paraId="420F6670" w14:textId="77777777" w:rsidR="00B61883" w:rsidRDefault="00B61883" w:rsidP="00480C67">
      <w:pPr>
        <w:jc w:val="center"/>
        <w:rPr>
          <w:b/>
        </w:rPr>
        <w:sectPr w:rsidR="00B6188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65E5C50" w14:textId="30AD49F9" w:rsidR="00480C67" w:rsidRDefault="00480C67" w:rsidP="00F25BEA">
      <w:pPr>
        <w:rPr>
          <w:b/>
        </w:rPr>
      </w:pPr>
      <w:r w:rsidRPr="007542D0">
        <w:rPr>
          <w:b/>
        </w:rPr>
        <w:lastRenderedPageBreak/>
        <w:t xml:space="preserve">Table </w:t>
      </w:r>
      <w:r w:rsidR="00F25BEA">
        <w:rPr>
          <w:b/>
        </w:rPr>
        <w:t>S</w:t>
      </w:r>
      <w:r w:rsidRPr="007542D0">
        <w:rPr>
          <w:b/>
        </w:rPr>
        <w:t xml:space="preserve">1 – </w:t>
      </w:r>
      <w:r>
        <w:rPr>
          <w:b/>
        </w:rPr>
        <w:t xml:space="preserve">Overview of </w:t>
      </w:r>
      <w:r w:rsidRPr="007542D0">
        <w:rPr>
          <w:b/>
        </w:rPr>
        <w:t>PET hydrolyzing enzymes</w:t>
      </w:r>
    </w:p>
    <w:tbl>
      <w:tblPr>
        <w:tblStyle w:val="ListTable6Colorful"/>
        <w:tblW w:w="13020" w:type="dxa"/>
        <w:jc w:val="center"/>
        <w:shd w:val="clear" w:color="auto" w:fill="FFFFFF" w:themeFill="background1"/>
        <w:tblLayout w:type="fixed"/>
        <w:tblLook w:val="04A0" w:firstRow="1" w:lastRow="0" w:firstColumn="1" w:lastColumn="0" w:noHBand="0" w:noVBand="1"/>
      </w:tblPr>
      <w:tblGrid>
        <w:gridCol w:w="1350"/>
        <w:gridCol w:w="630"/>
        <w:gridCol w:w="749"/>
        <w:gridCol w:w="609"/>
        <w:gridCol w:w="1792"/>
        <w:gridCol w:w="1620"/>
        <w:gridCol w:w="1350"/>
        <w:gridCol w:w="2700"/>
        <w:gridCol w:w="1054"/>
        <w:gridCol w:w="1166"/>
      </w:tblGrid>
      <w:tr w:rsidR="00791AD4" w:rsidRPr="00217ADA" w14:paraId="5015447A" w14:textId="77777777" w:rsidTr="00B8594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90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Merge w:val="restart"/>
            <w:tcBorders>
              <w:top w:val="single" w:sz="4" w:space="0" w:color="000000" w:themeColor="text1"/>
              <w:left w:val="nil"/>
              <w:right w:val="nil"/>
            </w:tcBorders>
            <w:shd w:val="clear" w:color="auto" w:fill="FFFFFF" w:themeFill="background1"/>
          </w:tcPr>
          <w:p w14:paraId="5F6098FF" w14:textId="77777777" w:rsidR="00480C67" w:rsidRPr="00217ADA" w:rsidRDefault="00480C67" w:rsidP="00217ADA">
            <w:pPr>
              <w:jc w:val="center"/>
              <w:rPr>
                <w:bCs w:val="0"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Enzyme</w:t>
            </w:r>
          </w:p>
        </w:tc>
        <w:tc>
          <w:tcPr>
            <w:tcW w:w="630" w:type="dxa"/>
            <w:vMerge w:val="restart"/>
            <w:tcBorders>
              <w:top w:val="single" w:sz="4" w:space="0" w:color="000000" w:themeColor="text1"/>
              <w:left w:val="nil"/>
              <w:right w:val="nil"/>
            </w:tcBorders>
            <w:shd w:val="clear" w:color="auto" w:fill="FFFFFF" w:themeFill="background1"/>
          </w:tcPr>
          <w:p w14:paraId="17DA64F4" w14:textId="77777777" w:rsidR="00480C67" w:rsidRPr="00217ADA" w:rsidRDefault="00480C67" w:rsidP="00217AD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  <w:sz w:val="20"/>
                <w:szCs w:val="20"/>
              </w:rPr>
            </w:pPr>
            <w:r w:rsidRPr="00217ADA">
              <w:rPr>
                <w:bCs w:val="0"/>
                <w:sz w:val="20"/>
                <w:szCs w:val="20"/>
              </w:rPr>
              <w:t>MW</w:t>
            </w:r>
          </w:p>
          <w:p w14:paraId="305F90D9" w14:textId="77777777" w:rsidR="00480C67" w:rsidRPr="00217ADA" w:rsidRDefault="00480C67" w:rsidP="00217AD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  <w:sz w:val="20"/>
                <w:szCs w:val="20"/>
              </w:rPr>
            </w:pPr>
            <w:proofErr w:type="spellStart"/>
            <w:r w:rsidRPr="00217ADA">
              <w:rPr>
                <w:bCs w:val="0"/>
                <w:sz w:val="20"/>
                <w:szCs w:val="20"/>
              </w:rPr>
              <w:t>kDa</w:t>
            </w:r>
            <w:proofErr w:type="spellEnd"/>
          </w:p>
        </w:tc>
        <w:tc>
          <w:tcPr>
            <w:tcW w:w="1358" w:type="dxa"/>
            <w:gridSpan w:val="2"/>
            <w:tcBorders>
              <w:top w:val="single" w:sz="4" w:space="0" w:color="000000" w:themeColor="text1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2FE50309" w14:textId="10226481" w:rsidR="00480C67" w:rsidRPr="00217ADA" w:rsidRDefault="00480C67" w:rsidP="00217AD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Optimum</w:t>
            </w:r>
          </w:p>
        </w:tc>
        <w:tc>
          <w:tcPr>
            <w:tcW w:w="1792" w:type="dxa"/>
            <w:tcBorders>
              <w:top w:val="single" w:sz="4" w:space="0" w:color="000000" w:themeColor="text1"/>
              <w:left w:val="nil"/>
              <w:right w:val="nil"/>
            </w:tcBorders>
            <w:shd w:val="clear" w:color="auto" w:fill="FFFFFF" w:themeFill="background1"/>
          </w:tcPr>
          <w:p w14:paraId="7FB24084" w14:textId="77777777" w:rsidR="00480C67" w:rsidRPr="00217ADA" w:rsidRDefault="00480C67" w:rsidP="00217AD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Isolated</w:t>
            </w:r>
          </w:p>
          <w:p w14:paraId="7461F665" w14:textId="77777777" w:rsidR="00480C67" w:rsidRPr="00217ADA" w:rsidRDefault="00480C67" w:rsidP="00217AD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strain</w:t>
            </w:r>
          </w:p>
        </w:tc>
        <w:tc>
          <w:tcPr>
            <w:tcW w:w="1620" w:type="dxa"/>
            <w:tcBorders>
              <w:top w:val="single" w:sz="4" w:space="0" w:color="000000" w:themeColor="text1"/>
              <w:left w:val="nil"/>
              <w:right w:val="nil"/>
            </w:tcBorders>
            <w:shd w:val="clear" w:color="auto" w:fill="FFFFFF" w:themeFill="background1"/>
          </w:tcPr>
          <w:p w14:paraId="6D367700" w14:textId="77777777" w:rsidR="00480C67" w:rsidRPr="00217ADA" w:rsidRDefault="00480C67" w:rsidP="00217AD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Expression</w:t>
            </w:r>
          </w:p>
          <w:p w14:paraId="5D803402" w14:textId="77777777" w:rsidR="00480C67" w:rsidRPr="00217ADA" w:rsidRDefault="00480C67" w:rsidP="00217AD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strain</w:t>
            </w:r>
          </w:p>
        </w:tc>
        <w:tc>
          <w:tcPr>
            <w:tcW w:w="1350" w:type="dxa"/>
            <w:tcBorders>
              <w:top w:val="single" w:sz="4" w:space="0" w:color="000000" w:themeColor="text1"/>
              <w:left w:val="nil"/>
              <w:right w:val="nil"/>
            </w:tcBorders>
            <w:shd w:val="clear" w:color="auto" w:fill="FFFFFF" w:themeFill="background1"/>
          </w:tcPr>
          <w:p w14:paraId="1A58180E" w14:textId="77777777" w:rsidR="00480C67" w:rsidRPr="00217ADA" w:rsidRDefault="00480C67" w:rsidP="00217AD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ested substrate(s)</w:t>
            </w:r>
          </w:p>
        </w:tc>
        <w:tc>
          <w:tcPr>
            <w:tcW w:w="2700" w:type="dxa"/>
            <w:tcBorders>
              <w:top w:val="single" w:sz="4" w:space="0" w:color="000000" w:themeColor="text1"/>
              <w:left w:val="nil"/>
              <w:right w:val="nil"/>
            </w:tcBorders>
            <w:shd w:val="clear" w:color="auto" w:fill="FFFFFF" w:themeFill="background1"/>
          </w:tcPr>
          <w:p w14:paraId="409F9712" w14:textId="77777777" w:rsidR="00480C67" w:rsidRPr="00217ADA" w:rsidRDefault="00480C67" w:rsidP="00217AD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Conversion</w:t>
            </w:r>
          </w:p>
          <w:p w14:paraId="45735A0A" w14:textId="77777777" w:rsidR="00480C67" w:rsidRPr="00217ADA" w:rsidRDefault="00480C67" w:rsidP="00217AD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conditions</w:t>
            </w:r>
          </w:p>
        </w:tc>
        <w:tc>
          <w:tcPr>
            <w:tcW w:w="1054" w:type="dxa"/>
            <w:tcBorders>
              <w:top w:val="single" w:sz="4" w:space="0" w:color="000000" w:themeColor="text1"/>
              <w:left w:val="nil"/>
              <w:right w:val="nil"/>
            </w:tcBorders>
            <w:shd w:val="clear" w:color="auto" w:fill="FFFFFF" w:themeFill="background1"/>
          </w:tcPr>
          <w:p w14:paraId="75521CED" w14:textId="77777777" w:rsidR="00480C67" w:rsidRPr="00217ADA" w:rsidRDefault="00480C67" w:rsidP="00217AD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products</w:t>
            </w:r>
          </w:p>
        </w:tc>
        <w:tc>
          <w:tcPr>
            <w:tcW w:w="1166" w:type="dxa"/>
            <w:tcBorders>
              <w:top w:val="single" w:sz="4" w:space="0" w:color="000000" w:themeColor="text1"/>
              <w:left w:val="nil"/>
            </w:tcBorders>
            <w:shd w:val="clear" w:color="auto" w:fill="FFFFFF" w:themeFill="background1"/>
          </w:tcPr>
          <w:p w14:paraId="6A2CB47E" w14:textId="77777777" w:rsidR="00480C67" w:rsidRPr="00217ADA" w:rsidRDefault="00480C67" w:rsidP="00217AD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Reference</w:t>
            </w:r>
          </w:p>
        </w:tc>
      </w:tr>
      <w:tr w:rsidR="000C2A4B" w:rsidRPr="00217ADA" w14:paraId="496B9242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AF0DC14" w14:textId="77777777" w:rsidR="00480C67" w:rsidRPr="00217ADA" w:rsidRDefault="00480C67" w:rsidP="00217ADA">
            <w:pPr>
              <w:jc w:val="both"/>
              <w:rPr>
                <w:b w:val="0"/>
                <w:bCs w:val="0"/>
                <w:sz w:val="20"/>
                <w:szCs w:val="20"/>
              </w:rPr>
            </w:pPr>
          </w:p>
        </w:tc>
        <w:tc>
          <w:tcPr>
            <w:tcW w:w="630" w:type="dxa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537CA59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85AA56E" w14:textId="7AEE3BD3" w:rsidR="00480C67" w:rsidRPr="00217ADA" w:rsidRDefault="00EA7806" w:rsidP="00EA780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</w:t>
            </w:r>
          </w:p>
        </w:tc>
        <w:tc>
          <w:tcPr>
            <w:tcW w:w="609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889326C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217ADA">
              <w:rPr>
                <w:b/>
                <w:bCs/>
                <w:sz w:val="20"/>
                <w:szCs w:val="20"/>
              </w:rPr>
              <w:t>pH</w:t>
            </w:r>
          </w:p>
        </w:tc>
        <w:tc>
          <w:tcPr>
            <w:tcW w:w="1792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2601B53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162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C04FA92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60D8E75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70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11ED9B2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1054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7926E89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1166" w:type="dxa"/>
            <w:tcBorders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57A754C3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</w:tr>
      <w:tr w:rsidR="000C2A4B" w:rsidRPr="00217ADA" w14:paraId="500C215B" w14:textId="77777777" w:rsidTr="00B85948">
        <w:trPr>
          <w:trHeight w:hRule="exact" w:val="97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Merge w:val="restart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3ED6CA83" w14:textId="77777777" w:rsidR="00EA7806" w:rsidRPr="00217ADA" w:rsidRDefault="00EA7806" w:rsidP="00791AD4">
            <w:pPr>
              <w:pStyle w:val="NormalWeb"/>
              <w:rPr>
                <w:sz w:val="20"/>
                <w:szCs w:val="20"/>
              </w:rPr>
            </w:pPr>
            <w:proofErr w:type="spellStart"/>
            <w:r w:rsidRPr="00217ADA">
              <w:rPr>
                <w:sz w:val="20"/>
                <w:szCs w:val="20"/>
              </w:rPr>
              <w:t>PETase</w:t>
            </w:r>
            <w:proofErr w:type="spellEnd"/>
            <w:r w:rsidRPr="00217ADA">
              <w:rPr>
                <w:sz w:val="20"/>
                <w:szCs w:val="20"/>
              </w:rPr>
              <w:t xml:space="preserve"> (ISF6_4831)</w:t>
            </w:r>
          </w:p>
          <w:p w14:paraId="5123E9F1" w14:textId="77777777" w:rsidR="00EA7806" w:rsidRPr="00217ADA" w:rsidRDefault="00EA7806" w:rsidP="00791AD4">
            <w:pPr>
              <w:rPr>
                <w:sz w:val="20"/>
                <w:szCs w:val="20"/>
              </w:rPr>
            </w:pPr>
          </w:p>
        </w:tc>
        <w:tc>
          <w:tcPr>
            <w:tcW w:w="630" w:type="dxa"/>
            <w:vMerge w:val="restart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69D2A108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28.6</w:t>
            </w:r>
          </w:p>
          <w:p w14:paraId="5078B1FB" w14:textId="77777777" w:rsidR="00EA7806" w:rsidRPr="00217ADA" w:rsidRDefault="00EA7806" w:rsidP="00791AD4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749" w:type="dxa"/>
            <w:vMerge w:val="restart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545FD620" w14:textId="32C75A30" w:rsidR="00EA7806" w:rsidRPr="00217ADA" w:rsidRDefault="00EA7806" w:rsidP="00791AD4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0 °C</w:t>
            </w:r>
          </w:p>
          <w:p w14:paraId="7BA66136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38EC61C8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5F701796" w14:textId="77777777" w:rsidR="00EA7806" w:rsidRPr="00217ADA" w:rsidRDefault="00EA7806" w:rsidP="00791AD4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6A45BED7" w14:textId="77777777" w:rsidR="00EA7806" w:rsidRPr="00217ADA" w:rsidRDefault="00EA7806" w:rsidP="00791AD4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10B726C9" w14:textId="77777777" w:rsidR="00EA7806" w:rsidRPr="00217ADA" w:rsidRDefault="00EA7806" w:rsidP="00791AD4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5D5796FA" w14:textId="77777777" w:rsidR="00EA7806" w:rsidRPr="00217ADA" w:rsidRDefault="00EA7806" w:rsidP="00791AD4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0447EA3D" w14:textId="77777777" w:rsidR="00EA7806" w:rsidRPr="00217ADA" w:rsidRDefault="00EA7806" w:rsidP="00791AD4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55F1CB79" w14:textId="77777777" w:rsidR="00EA7806" w:rsidRPr="00217ADA" w:rsidRDefault="00EA7806" w:rsidP="00791AD4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3817CC55" w14:textId="77777777" w:rsidR="00EA7806" w:rsidRPr="00217ADA" w:rsidRDefault="00EA7806" w:rsidP="00791AD4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04069786" w14:textId="77777777" w:rsidR="00EA7806" w:rsidRPr="00217ADA" w:rsidRDefault="00EA7806" w:rsidP="00791AD4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0BEF9D77" w14:textId="77777777" w:rsidR="00EA7806" w:rsidRPr="00217ADA" w:rsidRDefault="00EA7806" w:rsidP="00791AD4">
            <w:pPr>
              <w:pStyle w:val="NormalWeb"/>
              <w:shd w:val="clear" w:color="auto" w:fill="FFFFFF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609" w:type="dxa"/>
            <w:vMerge w:val="restart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02789109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9.0</w:t>
            </w:r>
          </w:p>
          <w:p w14:paraId="6660BF96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28A2DBFA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0ADDC151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784DFC71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62DA67D8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6FCEBFC7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69A02E3A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411A4781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2835F0F0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3868EF32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2CAD19FF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07CB1465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14DA287B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104FBC98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5E02D8C0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2E422D2B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3BCBA848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0F03ADF2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1B34E3F3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57199C3F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0C8BF4DB" w14:textId="77777777" w:rsidR="00EA7806" w:rsidRPr="00217ADA" w:rsidRDefault="00EA7806" w:rsidP="00791AD4">
            <w:pPr>
              <w:pStyle w:val="NormalWeb"/>
              <w:shd w:val="clear" w:color="auto" w:fill="FFFFFF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792" w:type="dxa"/>
            <w:vMerge w:val="restart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703D3279" w14:textId="77777777" w:rsidR="00EA7806" w:rsidRPr="00217ADA" w:rsidRDefault="00EA7806" w:rsidP="00791AD4">
            <w:pPr>
              <w:pStyle w:val="NormalWeb"/>
              <w:shd w:val="clear" w:color="auto" w:fill="FFFFFF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sz w:val="20"/>
                <w:szCs w:val="20"/>
              </w:rPr>
              <w:t>Ideonella</w:t>
            </w:r>
            <w:proofErr w:type="spellEnd"/>
            <w:r w:rsidRPr="00217AD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217ADA">
              <w:rPr>
                <w:i/>
                <w:iCs/>
                <w:sz w:val="20"/>
                <w:szCs w:val="20"/>
              </w:rPr>
              <w:t>sakaiensis</w:t>
            </w:r>
            <w:proofErr w:type="spellEnd"/>
            <w:r w:rsidRPr="00217ADA">
              <w:rPr>
                <w:sz w:val="20"/>
                <w:szCs w:val="20"/>
              </w:rPr>
              <w:t xml:space="preserve"> 201-F6</w:t>
            </w:r>
          </w:p>
          <w:p w14:paraId="76C63FA5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2E84882A" w14:textId="0B61919C" w:rsidR="00EA7806" w:rsidRPr="00217ADA" w:rsidRDefault="00EA7806" w:rsidP="00791AD4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>E.coli</w:t>
            </w:r>
            <w:r w:rsidR="00F917BB">
              <w:rPr>
                <w:sz w:val="20"/>
                <w:szCs w:val="20"/>
              </w:rPr>
              <w:t xml:space="preserve"> </w:t>
            </w:r>
            <w:r w:rsidRPr="00217ADA">
              <w:rPr>
                <w:sz w:val="20"/>
                <w:szCs w:val="20"/>
              </w:rPr>
              <w:t>BL21</w:t>
            </w:r>
            <w:r w:rsidR="00F917BB">
              <w:rPr>
                <w:sz w:val="20"/>
                <w:szCs w:val="20"/>
              </w:rPr>
              <w:t xml:space="preserve"> </w:t>
            </w:r>
            <w:r w:rsidRPr="00217ADA">
              <w:rPr>
                <w:sz w:val="20"/>
                <w:szCs w:val="20"/>
              </w:rPr>
              <w:t xml:space="preserve">(DE3) </w:t>
            </w:r>
            <w:proofErr w:type="spellStart"/>
            <w:r w:rsidRPr="00217ADA">
              <w:rPr>
                <w:sz w:val="20"/>
                <w:szCs w:val="20"/>
              </w:rPr>
              <w:t>CodonPlus</w:t>
            </w:r>
            <w:proofErr w:type="spellEnd"/>
          </w:p>
          <w:p w14:paraId="2D688A67" w14:textId="77777777" w:rsidR="00EA7806" w:rsidRPr="00217ADA" w:rsidRDefault="00EA7806" w:rsidP="00791AD4">
            <w:pPr>
              <w:pStyle w:val="NormalWeb"/>
              <w:shd w:val="clear" w:color="auto" w:fill="FFFFFF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  <w:p w14:paraId="1E924E69" w14:textId="77777777" w:rsidR="00EA7806" w:rsidRPr="00217ADA" w:rsidRDefault="00EA7806" w:rsidP="00791AD4">
            <w:pPr>
              <w:pStyle w:val="NormalWeb"/>
              <w:shd w:val="clear" w:color="auto" w:fill="FFFFFF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  <w:p w14:paraId="6DD6E670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  <w:p w14:paraId="68533DC9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  <w:p w14:paraId="5C7645D3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  <w:p w14:paraId="40618885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  <w:p w14:paraId="78BF1A20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  <w:p w14:paraId="565A2639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  <w:p w14:paraId="5B79486C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</w:p>
          <w:p w14:paraId="56DC50C4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0"/>
                <w:szCs w:val="20"/>
                <w:shd w:val="clear" w:color="auto" w:fill="FFFFFF"/>
              </w:rPr>
            </w:pPr>
          </w:p>
          <w:p w14:paraId="5D1360DE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0"/>
                <w:szCs w:val="20"/>
                <w:shd w:val="clear" w:color="auto" w:fill="FFFFFF"/>
              </w:rPr>
            </w:pPr>
          </w:p>
          <w:p w14:paraId="4B78138B" w14:textId="77777777" w:rsidR="00EA7806" w:rsidRPr="00217ADA" w:rsidRDefault="00EA7806" w:rsidP="00791AD4">
            <w:pPr>
              <w:pStyle w:val="NormalWeb"/>
              <w:shd w:val="clear" w:color="auto" w:fill="FFFFFF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58928EBE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097AE14C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Low crystallinity PET film</w:t>
            </w:r>
          </w:p>
          <w:p w14:paraId="4A21E505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115BC471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088BCB71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76085DDA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3A05700D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7DA8864D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4535212C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22466FBA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0338E4C7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38AD4E3B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6B9F0028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4DD5DD64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209B1DAC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79CE08E0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70377ED2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1C092B76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26D51A5F" w14:textId="77777777" w:rsidR="00EA7806" w:rsidRPr="00217ADA" w:rsidRDefault="00EA7806" w:rsidP="00791AD4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0.1 mM TPA and 0.2 mM MHET in 18 hours (30 °C, pH 7.0)</w:t>
            </w:r>
          </w:p>
          <w:p w14:paraId="58617372" w14:textId="77777777" w:rsidR="00EA7806" w:rsidRPr="00217ADA" w:rsidRDefault="00EA7806" w:rsidP="00791AD4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2D96BA73" w14:textId="77777777" w:rsidR="00EA7806" w:rsidRPr="00217ADA" w:rsidRDefault="00EA7806" w:rsidP="00791AD4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</w:p>
          <w:p w14:paraId="0A7BA60C" w14:textId="77777777" w:rsidR="00EA7806" w:rsidRPr="00217ADA" w:rsidRDefault="00EA7806" w:rsidP="00791AD4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449DCCC9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54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74C61E39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PA, MHET, BHET</w:t>
            </w:r>
          </w:p>
          <w:p w14:paraId="6F825D6D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77470E03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7BF18D2F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7CC24D44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451B1A05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3BC21672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1FE3EB15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05BE4C0A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7077D314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3FE98FFD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7E45C223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5535A1C3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058BA929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59E52BE9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47D27551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6FEB7EF0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3871A736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7B289D5A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6029849F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33D1BC93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103C3410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70A6096D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2CC47C9B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166" w:type="dxa"/>
            <w:tcBorders>
              <w:top w:val="single" w:sz="4" w:space="0" w:color="000000"/>
              <w:left w:val="nil"/>
            </w:tcBorders>
            <w:shd w:val="clear" w:color="auto" w:fill="FFFFFF" w:themeFill="background1"/>
          </w:tcPr>
          <w:p w14:paraId="50C927E3" w14:textId="77777777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791AD4" w:rsidRPr="00217ADA" w14:paraId="68C40A0F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12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Merge/>
            <w:tcBorders>
              <w:left w:val="nil"/>
              <w:right w:val="nil"/>
            </w:tcBorders>
            <w:shd w:val="clear" w:color="auto" w:fill="FFFFFF" w:themeFill="background1"/>
          </w:tcPr>
          <w:p w14:paraId="7C687D7E" w14:textId="77777777" w:rsidR="00EA7806" w:rsidRPr="00217ADA" w:rsidRDefault="00EA7806" w:rsidP="00217ADA">
            <w:pPr>
              <w:jc w:val="both"/>
              <w:rPr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30" w:type="dxa"/>
            <w:vMerge/>
            <w:tcBorders>
              <w:left w:val="nil"/>
              <w:right w:val="nil"/>
            </w:tcBorders>
            <w:shd w:val="clear" w:color="auto" w:fill="FFFFFF" w:themeFill="background1"/>
          </w:tcPr>
          <w:p w14:paraId="4FA33805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749" w:type="dxa"/>
            <w:vMerge/>
            <w:tcBorders>
              <w:left w:val="nil"/>
              <w:right w:val="nil"/>
            </w:tcBorders>
            <w:shd w:val="clear" w:color="auto" w:fill="FFFFFF" w:themeFill="background1"/>
          </w:tcPr>
          <w:p w14:paraId="43A8EB5D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09" w:type="dxa"/>
            <w:vMerge/>
            <w:tcBorders>
              <w:left w:val="nil"/>
              <w:right w:val="nil"/>
            </w:tcBorders>
            <w:shd w:val="clear" w:color="auto" w:fill="FFFFFF" w:themeFill="background1"/>
          </w:tcPr>
          <w:p w14:paraId="425A1691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792" w:type="dxa"/>
            <w:vMerge/>
            <w:tcBorders>
              <w:left w:val="nil"/>
              <w:right w:val="nil"/>
            </w:tcBorders>
            <w:shd w:val="clear" w:color="auto" w:fill="FFFFFF" w:themeFill="background1"/>
          </w:tcPr>
          <w:p w14:paraId="152092F8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620" w:type="dxa"/>
            <w:tcBorders>
              <w:left w:val="nil"/>
              <w:right w:val="nil"/>
            </w:tcBorders>
            <w:shd w:val="clear" w:color="auto" w:fill="FFFFFF" w:themeFill="background1"/>
          </w:tcPr>
          <w:p w14:paraId="1DB2E2DA" w14:textId="77777777" w:rsidR="00EA7806" w:rsidRPr="00217ADA" w:rsidRDefault="00EA7806" w:rsidP="00217ADA">
            <w:pPr>
              <w:pStyle w:val="NormalWeb"/>
              <w:shd w:val="clear" w:color="auto" w:fill="FFFFFF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sz w:val="20"/>
                <w:szCs w:val="20"/>
              </w:rPr>
              <w:t>Phaeodactylum</w:t>
            </w:r>
            <w:proofErr w:type="spellEnd"/>
            <w:r w:rsidRPr="00217AD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217ADA">
              <w:rPr>
                <w:i/>
                <w:iCs/>
                <w:sz w:val="20"/>
                <w:szCs w:val="20"/>
              </w:rPr>
              <w:t>tricornutum</w:t>
            </w:r>
            <w:proofErr w:type="spellEnd"/>
          </w:p>
          <w:p w14:paraId="72B585DB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left w:val="nil"/>
              <w:right w:val="nil"/>
            </w:tcBorders>
            <w:shd w:val="clear" w:color="auto" w:fill="FFFFFF" w:themeFill="background1"/>
          </w:tcPr>
          <w:p w14:paraId="38DD1965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Industrially shredded PET</w:t>
            </w:r>
          </w:p>
          <w:p w14:paraId="152414D5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243FDA64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700" w:type="dxa"/>
            <w:tcBorders>
              <w:left w:val="nil"/>
              <w:right w:val="nil"/>
            </w:tcBorders>
            <w:shd w:val="clear" w:color="auto" w:fill="FFFFFF" w:themeFill="background1"/>
          </w:tcPr>
          <w:p w14:paraId="40A9EBD8" w14:textId="77777777" w:rsidR="00EA7806" w:rsidRPr="00217ADA" w:rsidRDefault="00EA7806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PA and MHET produced in    micromolar quantities (21 °C, pH 8.0)</w:t>
            </w:r>
          </w:p>
          <w:p w14:paraId="51C99C2D" w14:textId="77777777" w:rsidR="00EA7806" w:rsidRPr="00217ADA" w:rsidRDefault="00EA7806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054" w:type="dxa"/>
            <w:tcBorders>
              <w:left w:val="nil"/>
              <w:right w:val="nil"/>
            </w:tcBorders>
            <w:shd w:val="clear" w:color="auto" w:fill="FFFFFF" w:themeFill="background1"/>
          </w:tcPr>
          <w:p w14:paraId="3E795AF7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PA, MHET</w:t>
            </w:r>
          </w:p>
          <w:p w14:paraId="50A38FCB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166" w:type="dxa"/>
            <w:tcBorders>
              <w:left w:val="nil"/>
            </w:tcBorders>
            <w:shd w:val="clear" w:color="auto" w:fill="FFFFFF" w:themeFill="background1"/>
          </w:tcPr>
          <w:p w14:paraId="2DD04553" w14:textId="0F37EBE0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="008968D7">
              <w:rPr>
                <w:sz w:val="20"/>
                <w:szCs w:val="20"/>
              </w:rPr>
              <w:instrText xml:space="preserve"> ADDIN EN.CITE &lt;EndNote&gt;&lt;Cite&gt;&lt;Author&gt;Moog&lt;/Author&gt;&lt;Year&gt;2019&lt;/Year&gt;&lt;RecNum&gt;30&lt;/RecNum&gt;&lt;DisplayText&gt;(Moog et al., 2019)&lt;/DisplayText&gt;&lt;record&gt;&lt;rec-number&gt;30&lt;/rec-number&gt;&lt;foreign-keys&gt;&lt;key app="EN" db-id="ewf9wdwdu2r0dmezsznps5vfavfraa9xxaa0" timestamp="1603038739"&gt;30&lt;/key&gt;&lt;/foreign-keys&gt;&lt;ref-type name="Journal Article"&gt;17&lt;/ref-type&gt;&lt;contributors&gt;&lt;authors&gt;&lt;author&gt;Moog, Daniel&lt;/author&gt;&lt;author&gt;Schmitt, Johanna&lt;/author&gt;&lt;author&gt;Senger, Jana&lt;/author&gt;&lt;author&gt;Zarzycki, Jan&lt;/author&gt;&lt;author&gt;Rexer, Karl Heinz&lt;/author&gt;&lt;author&gt;Linne, Uwe&lt;/author&gt;&lt;author&gt;Erb, Tobias&lt;/author&gt;&lt;author&gt;Maier, Uwe G.&lt;/author&gt;&lt;/authors&gt;&lt;/contributors&gt;&lt;titles&gt;&lt;title&gt;Using a marine microalga as a chassis for polyethylene terephthalate (PET) degradation&lt;/title&gt;&lt;secondary-title&gt;Microbial Cell Factories&lt;/secondary-title&gt;&lt;/titles&gt;&lt;periodical&gt;&lt;full-title&gt;Microbial Cell Factories&lt;/full-title&gt;&lt;/periodical&gt;&lt;pages&gt;171&lt;/pages&gt;&lt;volume&gt;18&lt;/volume&gt;&lt;number&gt;1&lt;/number&gt;&lt;dates&gt;&lt;year&gt;2019&lt;/year&gt;&lt;pub-dates&gt;&lt;date&gt;2019/10/10&lt;/date&gt;&lt;/pub-dates&gt;&lt;/dates&gt;&lt;isbn&gt;1475-2859&lt;/isbn&gt;&lt;urls&gt;&lt;related-urls&gt;&lt;url&gt;https://doi.org/10.1186/s12934-019-1220-z&lt;/url&gt;&lt;/related-urls&gt;&lt;/urls&gt;&lt;electronic-resource-num&gt;10.1186/s12934-019-1220-z&lt;/electronic-resource-num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sz w:val="20"/>
                <w:szCs w:val="20"/>
              </w:rPr>
              <w:t>(Moog et al., 2019)</w:t>
            </w:r>
            <w:r w:rsidRPr="00217ADA">
              <w:rPr>
                <w:sz w:val="20"/>
                <w:szCs w:val="20"/>
              </w:rPr>
              <w:fldChar w:fldCharType="end"/>
            </w:r>
          </w:p>
          <w:p w14:paraId="2A004E2E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791AD4" w:rsidRPr="00217ADA" w14:paraId="7CE090B7" w14:textId="77777777" w:rsidTr="00B85948">
        <w:trPr>
          <w:trHeight w:hRule="exact" w:val="10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Merge/>
            <w:tcBorders>
              <w:left w:val="nil"/>
              <w:right w:val="nil"/>
            </w:tcBorders>
            <w:shd w:val="clear" w:color="auto" w:fill="FFFFFF" w:themeFill="background1"/>
          </w:tcPr>
          <w:p w14:paraId="43C2C900" w14:textId="77777777" w:rsidR="00EA7806" w:rsidRPr="00217ADA" w:rsidRDefault="00EA7806" w:rsidP="00217ADA">
            <w:pPr>
              <w:jc w:val="both"/>
              <w:rPr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30" w:type="dxa"/>
            <w:vMerge/>
            <w:tcBorders>
              <w:left w:val="nil"/>
              <w:right w:val="nil"/>
            </w:tcBorders>
            <w:shd w:val="clear" w:color="auto" w:fill="FFFFFF" w:themeFill="background1"/>
          </w:tcPr>
          <w:p w14:paraId="22A5DFE4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749" w:type="dxa"/>
            <w:vMerge/>
            <w:tcBorders>
              <w:left w:val="nil"/>
              <w:right w:val="nil"/>
            </w:tcBorders>
            <w:shd w:val="clear" w:color="auto" w:fill="FFFFFF" w:themeFill="background1"/>
          </w:tcPr>
          <w:p w14:paraId="508AEDF7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09" w:type="dxa"/>
            <w:vMerge/>
            <w:tcBorders>
              <w:left w:val="nil"/>
              <w:right w:val="nil"/>
            </w:tcBorders>
            <w:shd w:val="clear" w:color="auto" w:fill="FFFFFF" w:themeFill="background1"/>
          </w:tcPr>
          <w:p w14:paraId="7CD80926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792" w:type="dxa"/>
            <w:vMerge/>
            <w:tcBorders>
              <w:left w:val="nil"/>
              <w:right w:val="nil"/>
            </w:tcBorders>
            <w:shd w:val="clear" w:color="auto" w:fill="FFFFFF" w:themeFill="background1"/>
          </w:tcPr>
          <w:p w14:paraId="06E3F0A4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620" w:type="dxa"/>
            <w:tcBorders>
              <w:left w:val="nil"/>
              <w:right w:val="nil"/>
            </w:tcBorders>
            <w:shd w:val="clear" w:color="auto" w:fill="FFFFFF" w:themeFill="background1"/>
          </w:tcPr>
          <w:p w14:paraId="7193848A" w14:textId="391BCD23" w:rsidR="00EA7806" w:rsidRPr="00217ADA" w:rsidRDefault="00EA7806" w:rsidP="00791A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  <w:r w:rsidRPr="00217ADA">
              <w:rPr>
                <w:i/>
                <w:iCs/>
                <w:sz w:val="20"/>
                <w:szCs w:val="20"/>
              </w:rPr>
              <w:t xml:space="preserve">Chlamydomonas </w:t>
            </w:r>
            <w:proofErr w:type="spellStart"/>
            <w:r w:rsidRPr="00217ADA">
              <w:rPr>
                <w:i/>
                <w:iCs/>
                <w:sz w:val="20"/>
                <w:szCs w:val="20"/>
              </w:rPr>
              <w:t>reinhardtii</w:t>
            </w:r>
            <w:proofErr w:type="spellEnd"/>
            <w:r w:rsidR="00F917BB">
              <w:rPr>
                <w:sz w:val="20"/>
                <w:szCs w:val="20"/>
              </w:rPr>
              <w:t xml:space="preserve"> </w:t>
            </w:r>
            <w:r w:rsidRPr="00217ADA">
              <w:rPr>
                <w:sz w:val="20"/>
                <w:szCs w:val="20"/>
                <w:shd w:val="clear" w:color="auto" w:fill="FFFFFF"/>
              </w:rPr>
              <w:t>CC-124</w:t>
            </w:r>
          </w:p>
          <w:p w14:paraId="43508E7B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</w:p>
          <w:p w14:paraId="0476D157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left w:val="nil"/>
              <w:right w:val="nil"/>
            </w:tcBorders>
            <w:shd w:val="clear" w:color="auto" w:fill="FFFFFF" w:themeFill="background1"/>
          </w:tcPr>
          <w:p w14:paraId="5D49A31D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Powdered commercial beverage PET bottle</w:t>
            </w:r>
          </w:p>
          <w:p w14:paraId="6D036553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</w:p>
        </w:tc>
        <w:tc>
          <w:tcPr>
            <w:tcW w:w="2700" w:type="dxa"/>
            <w:tcBorders>
              <w:left w:val="nil"/>
              <w:right w:val="nil"/>
            </w:tcBorders>
            <w:shd w:val="clear" w:color="auto" w:fill="FFFFFF" w:themeFill="background1"/>
          </w:tcPr>
          <w:p w14:paraId="36532088" w14:textId="77777777" w:rsidR="00EA7806" w:rsidRPr="00217ADA" w:rsidRDefault="00EA7806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9.12 mg of TPA from 30 mg of PET powder</w:t>
            </w:r>
            <w:r w:rsidRPr="00217ADA">
              <w:rPr>
                <w:sz w:val="20"/>
                <w:szCs w:val="20"/>
              </w:rPr>
              <w:t xml:space="preserve"> in 4 weeks (30 °C)</w:t>
            </w:r>
          </w:p>
          <w:p w14:paraId="2E13D328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54" w:type="dxa"/>
            <w:tcBorders>
              <w:left w:val="nil"/>
              <w:right w:val="nil"/>
            </w:tcBorders>
            <w:shd w:val="clear" w:color="auto" w:fill="FFFFFF" w:themeFill="background1"/>
          </w:tcPr>
          <w:p w14:paraId="49985F87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BHET, TPA</w:t>
            </w:r>
          </w:p>
          <w:p w14:paraId="75958825" w14:textId="77777777" w:rsidR="00EA7806" w:rsidRPr="00217ADA" w:rsidRDefault="00EA7806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166" w:type="dxa"/>
            <w:tcBorders>
              <w:left w:val="nil"/>
            </w:tcBorders>
            <w:shd w:val="clear" w:color="auto" w:fill="FFFFFF" w:themeFill="background1"/>
          </w:tcPr>
          <w:p w14:paraId="0494E5F0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Pr="00217ADA">
              <w:rPr>
                <w:sz w:val="20"/>
                <w:szCs w:val="20"/>
              </w:rPr>
              <w:instrText xml:space="preserve"> ADDIN EN.CITE &lt;EndNote&gt;&lt;Cite&gt;&lt;Author&gt;Kim&lt;/Author&gt;&lt;Year&gt;2020&lt;/Year&gt;&lt;RecNum&gt;115&lt;/RecNum&gt;&lt;DisplayText&gt;(Kim et al., 2020)&lt;/DisplayText&gt;&lt;record&gt;&lt;rec-number&gt;115&lt;/rec-number&gt;&lt;foreign-keys&gt;&lt;key app="EN" db-id="ewf9wdwdu2r0dmezsznps5vfavfraa9xxaa0" timestamp="1609170719"&gt;115&lt;/key&gt;&lt;/foreign-keys&gt;&lt;ref-type name="Journal Article"&gt;17&lt;/ref-type&gt;&lt;contributors&gt;&lt;authors&gt;&lt;author&gt;Kim, Ji Won&lt;/author&gt;&lt;author&gt;Park, Su-Bin&lt;/author&gt;&lt;author&gt;Tran, Quynh-Giao&lt;/author&gt;&lt;author&gt;Cho, Dae-Hyun&lt;/author&gt;&lt;author&gt;Choi, Dong-Yun&lt;/author&gt;&lt;author&gt;Lee, Yong Jae&lt;/author&gt;&lt;author&gt;Kim, Hee-Sik&lt;/author&gt;&lt;/authors&gt;&lt;/contributors&gt;&lt;titles&gt;&lt;title&gt;Functional expression of polyethylene terephthalate-degrading enzyme (PETase) in green microalgae&lt;/title&gt;&lt;secondary-title&gt;Microbial Cell Factories&lt;/secondary-title&gt;&lt;/titles&gt;&lt;periodical&gt;&lt;full-title&gt;Microbial Cell Factories&lt;/full-title&gt;&lt;/periodical&gt;&lt;pages&gt;97&lt;/pages&gt;&lt;volume&gt;19&lt;/volume&gt;&lt;number&gt;1&lt;/number&gt;&lt;dates&gt;&lt;year&gt;2020&lt;/year&gt;&lt;pub-dates&gt;&lt;date&gt;2020/04/28&lt;/date&gt;&lt;/pub-dates&gt;&lt;/dates&gt;&lt;isbn&gt;1475-2859&lt;/isbn&gt;&lt;urls&gt;&lt;related-urls&gt;&lt;url&gt;https://doi.org/10.1186/s12934-020-01355-8&lt;/url&gt;&lt;/related-urls&gt;&lt;/urls&gt;&lt;electronic-resource-num&gt;10.1186/s12934-020-01355-8&lt;/electronic-resource-num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sz w:val="20"/>
                <w:szCs w:val="20"/>
              </w:rPr>
              <w:t>(Kim et al., 2020)</w:t>
            </w:r>
            <w:r w:rsidRPr="00217ADA">
              <w:rPr>
                <w:sz w:val="20"/>
                <w:szCs w:val="20"/>
              </w:rPr>
              <w:fldChar w:fldCharType="end"/>
            </w:r>
          </w:p>
          <w:p w14:paraId="5F45CA47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136DF870" w14:textId="77777777" w:rsidR="00EA7806" w:rsidRPr="00217ADA" w:rsidRDefault="00EA7806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791AD4" w:rsidRPr="00217ADA" w14:paraId="731CC761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87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Merge/>
            <w:tcBorders>
              <w:left w:val="nil"/>
              <w:right w:val="nil"/>
            </w:tcBorders>
            <w:shd w:val="clear" w:color="auto" w:fill="FFFFFF" w:themeFill="background1"/>
          </w:tcPr>
          <w:p w14:paraId="4E1CA6E1" w14:textId="77777777" w:rsidR="00EA7806" w:rsidRPr="00217ADA" w:rsidRDefault="00EA7806" w:rsidP="00217ADA">
            <w:pPr>
              <w:jc w:val="both"/>
              <w:rPr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30" w:type="dxa"/>
            <w:vMerge/>
            <w:tcBorders>
              <w:left w:val="nil"/>
              <w:right w:val="nil"/>
            </w:tcBorders>
            <w:shd w:val="clear" w:color="auto" w:fill="FFFFFF" w:themeFill="background1"/>
          </w:tcPr>
          <w:p w14:paraId="3C3ADCE1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749" w:type="dxa"/>
            <w:vMerge/>
            <w:tcBorders>
              <w:left w:val="nil"/>
              <w:right w:val="nil"/>
            </w:tcBorders>
            <w:shd w:val="clear" w:color="auto" w:fill="FFFFFF" w:themeFill="background1"/>
          </w:tcPr>
          <w:p w14:paraId="39388718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609" w:type="dxa"/>
            <w:vMerge/>
            <w:tcBorders>
              <w:left w:val="nil"/>
              <w:right w:val="nil"/>
            </w:tcBorders>
            <w:shd w:val="clear" w:color="auto" w:fill="FFFFFF" w:themeFill="background1"/>
          </w:tcPr>
          <w:p w14:paraId="48A37803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792" w:type="dxa"/>
            <w:vMerge/>
            <w:tcBorders>
              <w:left w:val="nil"/>
              <w:right w:val="nil"/>
            </w:tcBorders>
            <w:shd w:val="clear" w:color="auto" w:fill="FFFFFF" w:themeFill="background1"/>
          </w:tcPr>
          <w:p w14:paraId="423FF231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0" w:type="dxa"/>
            <w:vMerge w:val="restart"/>
            <w:tcBorders>
              <w:left w:val="nil"/>
              <w:right w:val="nil"/>
            </w:tcBorders>
            <w:shd w:val="clear" w:color="auto" w:fill="FFFFFF" w:themeFill="background1"/>
          </w:tcPr>
          <w:p w14:paraId="2A3B193E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38443864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sz w:val="20"/>
                <w:szCs w:val="20"/>
              </w:rPr>
            </w:pPr>
            <w:r w:rsidRPr="00217ADA">
              <w:rPr>
                <w:i/>
                <w:sz w:val="20"/>
                <w:szCs w:val="20"/>
                <w:shd w:val="clear" w:color="auto" w:fill="FFFFFF"/>
              </w:rPr>
              <w:t>Pichia pastoris</w:t>
            </w:r>
          </w:p>
          <w:p w14:paraId="2C341824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sz w:val="20"/>
                <w:szCs w:val="20"/>
              </w:rPr>
            </w:pPr>
          </w:p>
          <w:p w14:paraId="658EDF50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3519EFC8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left w:val="nil"/>
              <w:right w:val="nil"/>
            </w:tcBorders>
            <w:shd w:val="clear" w:color="auto" w:fill="FFFFFF" w:themeFill="background1"/>
          </w:tcPr>
          <w:p w14:paraId="3F109ED4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Bis(</w:t>
            </w:r>
            <w:proofErr w:type="spellStart"/>
            <w:r w:rsidRPr="00217ADA">
              <w:rPr>
                <w:sz w:val="20"/>
                <w:szCs w:val="20"/>
              </w:rPr>
              <w:t>benzoyloxyethyl</w:t>
            </w:r>
            <w:proofErr w:type="spellEnd"/>
            <w:r w:rsidRPr="00217ADA">
              <w:rPr>
                <w:sz w:val="20"/>
                <w:szCs w:val="20"/>
              </w:rPr>
              <w:t>) terephthalate</w:t>
            </w:r>
          </w:p>
          <w:p w14:paraId="7BA9F651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425B7052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48F0CD09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</w:p>
        </w:tc>
        <w:tc>
          <w:tcPr>
            <w:tcW w:w="2700" w:type="dxa"/>
            <w:tcBorders>
              <w:left w:val="nil"/>
              <w:right w:val="nil"/>
            </w:tcBorders>
            <w:shd w:val="clear" w:color="auto" w:fill="FFFFFF" w:themeFill="background1"/>
          </w:tcPr>
          <w:p w14:paraId="58F6A48A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urnover rate of 1.5 sec</w:t>
            </w:r>
            <w:r w:rsidRPr="00217ADA">
              <w:rPr>
                <w:sz w:val="20"/>
                <w:szCs w:val="20"/>
                <w:vertAlign w:val="superscript"/>
              </w:rPr>
              <w:t>-1</w:t>
            </w:r>
            <w:r w:rsidRPr="00217ADA">
              <w:rPr>
                <w:sz w:val="20"/>
                <w:szCs w:val="20"/>
              </w:rPr>
              <w:t xml:space="preserve"> (30 °C, pH 7.0)</w:t>
            </w:r>
          </w:p>
          <w:p w14:paraId="09132CE9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3FAE93E7" w14:textId="77777777" w:rsidR="00EA7806" w:rsidRPr="00217ADA" w:rsidRDefault="00EA780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276CD3AB" w14:textId="77777777" w:rsidR="00EA7806" w:rsidRPr="00217ADA" w:rsidRDefault="00EA7806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54" w:type="dxa"/>
            <w:vMerge w:val="restart"/>
            <w:tcBorders>
              <w:left w:val="nil"/>
              <w:right w:val="nil"/>
            </w:tcBorders>
            <w:shd w:val="clear" w:color="auto" w:fill="FFFFFF" w:themeFill="background1"/>
          </w:tcPr>
          <w:p w14:paraId="15011D4B" w14:textId="77777777" w:rsidR="00EA7806" w:rsidRPr="00217ADA" w:rsidRDefault="00EA7806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MHET, TPA, BHET</w:t>
            </w:r>
          </w:p>
        </w:tc>
        <w:tc>
          <w:tcPr>
            <w:tcW w:w="1166" w:type="dxa"/>
            <w:vMerge w:val="restart"/>
            <w:tcBorders>
              <w:left w:val="nil"/>
            </w:tcBorders>
            <w:shd w:val="clear" w:color="auto" w:fill="FFFFFF" w:themeFill="background1"/>
          </w:tcPr>
          <w:p w14:paraId="66CD7560" w14:textId="77777777" w:rsidR="00EA7806" w:rsidRPr="00217ADA" w:rsidRDefault="00EA7806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>
                <w:fldData xml:space="preserve">PEVuZE5vdGU+PENpdGU+PEF1dGhvcj5DaGVuPC9BdXRob3I+PFllYXI+MjAyMDwvWWVhcj48UmVj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=
</w:fldData>
              </w:fldChar>
            </w:r>
            <w:r w:rsidRPr="00217ADA">
              <w:rPr>
                <w:sz w:val="20"/>
                <w:szCs w:val="20"/>
              </w:rPr>
              <w:instrText xml:space="preserve"> ADDIN EN.CITE </w:instrText>
            </w:r>
            <w:r w:rsidRPr="00217ADA">
              <w:rPr>
                <w:sz w:val="20"/>
                <w:szCs w:val="20"/>
              </w:rPr>
              <w:fldChar w:fldCharType="begin">
                <w:fldData xml:space="preserve">PEVuZE5vdGU+PENpdGU+PEF1dGhvcj5DaGVuPC9BdXRob3I+PFllYXI+MjAyMDwvWWVhcj48UmVj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=
</w:fldData>
              </w:fldChar>
            </w:r>
            <w:r w:rsidRPr="00217ADA">
              <w:rPr>
                <w:sz w:val="20"/>
                <w:szCs w:val="20"/>
              </w:rPr>
              <w:instrText xml:space="preserve"> ADDIN EN.CITE.DATA </w:instrText>
            </w:r>
            <w:r w:rsidRPr="00217ADA">
              <w:rPr>
                <w:sz w:val="20"/>
                <w:szCs w:val="20"/>
              </w:rPr>
            </w:r>
            <w:r w:rsidRPr="00217ADA">
              <w:rPr>
                <w:sz w:val="20"/>
                <w:szCs w:val="20"/>
              </w:rPr>
              <w:fldChar w:fldCharType="end"/>
            </w:r>
            <w:r w:rsidRPr="00217ADA">
              <w:rPr>
                <w:sz w:val="20"/>
                <w:szCs w:val="20"/>
              </w:rPr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sz w:val="20"/>
                <w:szCs w:val="20"/>
              </w:rPr>
              <w:t>(Chen et al., 2020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1ECBF54D" w14:textId="77777777" w:rsidTr="00B85948">
        <w:trPr>
          <w:trHeight w:hRule="exact" w:val="79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219B678" w14:textId="77777777" w:rsidR="00EA7806" w:rsidRPr="00217ADA" w:rsidRDefault="00EA7806" w:rsidP="00217ADA">
            <w:pPr>
              <w:jc w:val="both"/>
              <w:rPr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30" w:type="dxa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F79F888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749" w:type="dxa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5403234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09" w:type="dxa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AD2C298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792" w:type="dxa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280028E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620" w:type="dxa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3EEEA69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FA39C7A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  <w:r w:rsidRPr="00217ADA">
              <w:rPr>
                <w:sz w:val="20"/>
                <w:szCs w:val="20"/>
              </w:rPr>
              <w:t>Commercial PET bottle</w:t>
            </w:r>
          </w:p>
        </w:tc>
        <w:tc>
          <w:tcPr>
            <w:tcW w:w="270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2B6E875" w14:textId="77777777" w:rsidR="00EA7806" w:rsidRPr="00217ADA" w:rsidRDefault="00EA780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 xml:space="preserve">99 to 109 </w:t>
            </w:r>
            <w:proofErr w:type="spellStart"/>
            <w:r w:rsidRPr="00217ADA">
              <w:rPr>
                <w:sz w:val="20"/>
                <w:szCs w:val="20"/>
              </w:rPr>
              <w:t>nM</w:t>
            </w:r>
            <w:proofErr w:type="spellEnd"/>
            <w:r w:rsidRPr="00217ADA">
              <w:rPr>
                <w:sz w:val="20"/>
                <w:szCs w:val="20"/>
              </w:rPr>
              <w:t xml:space="preserve"> of MHET in 18 hours (30 °C, pH 9.0)</w:t>
            </w:r>
          </w:p>
        </w:tc>
        <w:tc>
          <w:tcPr>
            <w:tcW w:w="1054" w:type="dxa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E00BF52" w14:textId="77777777" w:rsidR="00EA7806" w:rsidRPr="00217ADA" w:rsidRDefault="00EA7806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166" w:type="dxa"/>
            <w:vMerge/>
            <w:tcBorders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2DB89F81" w14:textId="77777777" w:rsidR="00EA7806" w:rsidRPr="00217ADA" w:rsidRDefault="00EA7806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0C2A4B" w:rsidRPr="00217ADA" w14:paraId="2280D051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9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530FD95" w14:textId="2B975389" w:rsidR="005C5333" w:rsidRPr="00217ADA" w:rsidRDefault="005C5333" w:rsidP="00217ADA">
            <w:pPr>
              <w:pStyle w:val="NormalWeb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B</w:t>
            </w:r>
            <w:r w:rsidR="007A330B">
              <w:rPr>
                <w:sz w:val="20"/>
                <w:szCs w:val="20"/>
              </w:rPr>
              <w:t>hrPETase</w:t>
            </w:r>
            <w:proofErr w:type="spellEnd"/>
          </w:p>
        </w:tc>
        <w:tc>
          <w:tcPr>
            <w:tcW w:w="63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37D3204" w14:textId="7B18ECFF" w:rsidR="005C5333" w:rsidRPr="00217ADA" w:rsidRDefault="006C385E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Cs/>
                <w:sz w:val="20"/>
                <w:szCs w:val="20"/>
                <w:shd w:val="clear" w:color="auto" w:fill="FFFFFF"/>
              </w:rPr>
            </w:pPr>
            <w:r>
              <w:rPr>
                <w:iCs/>
                <w:sz w:val="20"/>
                <w:szCs w:val="20"/>
                <w:shd w:val="clear" w:color="auto" w:fill="FFFFFF"/>
              </w:rPr>
              <w:t>27.5</w:t>
            </w:r>
          </w:p>
        </w:tc>
        <w:tc>
          <w:tcPr>
            <w:tcW w:w="749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8230087" w14:textId="7BBF7B96" w:rsidR="006C385E" w:rsidRPr="00217ADA" w:rsidRDefault="006C385E" w:rsidP="006C385E">
            <w:pPr>
              <w:pStyle w:val="NormalWeb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0 °C</w:t>
            </w:r>
          </w:p>
          <w:p w14:paraId="24F4AB15" w14:textId="77777777" w:rsidR="005C5333" w:rsidRPr="00217ADA" w:rsidRDefault="005C5333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609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9540032" w14:textId="7B7DA8F4" w:rsidR="005C5333" w:rsidRPr="00217ADA" w:rsidRDefault="006C385E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0-8.0</w:t>
            </w:r>
          </w:p>
        </w:tc>
        <w:tc>
          <w:tcPr>
            <w:tcW w:w="1792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6986784" w14:textId="3DAC1D17" w:rsidR="005C5333" w:rsidRPr="00821554" w:rsidRDefault="007A330B" w:rsidP="00217ADA">
            <w:pPr>
              <w:pStyle w:val="NormalWeb"/>
              <w:shd w:val="clear" w:color="auto" w:fill="FFFFFF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i/>
                <w:iCs/>
                <w:sz w:val="20"/>
                <w:szCs w:val="20"/>
              </w:rPr>
              <w:t xml:space="preserve">Bacillus subtilis </w:t>
            </w:r>
            <w:r>
              <w:rPr>
                <w:sz w:val="20"/>
                <w:szCs w:val="20"/>
              </w:rPr>
              <w:t>HR29</w:t>
            </w:r>
          </w:p>
        </w:tc>
        <w:tc>
          <w:tcPr>
            <w:tcW w:w="162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FC7F544" w14:textId="49DB42C5" w:rsidR="005C5333" w:rsidRPr="000E52BC" w:rsidRDefault="000E52BC" w:rsidP="00217ADA">
            <w:pPr>
              <w:pStyle w:val="NormalWeb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821554">
              <w:rPr>
                <w:i/>
                <w:iCs/>
                <w:sz w:val="20"/>
                <w:szCs w:val="20"/>
              </w:rPr>
              <w:t xml:space="preserve">Bacillus subtilis </w:t>
            </w:r>
            <w:r w:rsidRPr="00821554">
              <w:rPr>
                <w:sz w:val="20"/>
                <w:szCs w:val="20"/>
              </w:rPr>
              <w:t>strain CBS2</w:t>
            </w:r>
          </w:p>
        </w:tc>
        <w:tc>
          <w:tcPr>
            <w:tcW w:w="135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5190206" w14:textId="1110AFEF" w:rsidR="005C5333" w:rsidRPr="00217ADA" w:rsidRDefault="000E52BC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morphous PET powder</w:t>
            </w:r>
          </w:p>
        </w:tc>
        <w:tc>
          <w:tcPr>
            <w:tcW w:w="270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B6F9598" w14:textId="35B0C15D" w:rsidR="005C5333" w:rsidRPr="00217ADA" w:rsidRDefault="000E52BC" w:rsidP="00217ADA">
            <w:pPr>
              <w:pStyle w:val="NormalWeb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ore than 6 mM total products in 20 hours </w:t>
            </w:r>
            <w:r w:rsidRPr="00217ADA">
              <w:rPr>
                <w:sz w:val="20"/>
                <w:szCs w:val="20"/>
              </w:rPr>
              <w:t>(</w:t>
            </w:r>
            <w:r>
              <w:rPr>
                <w:sz w:val="20"/>
                <w:szCs w:val="20"/>
              </w:rPr>
              <w:t>7</w:t>
            </w:r>
            <w:r w:rsidRPr="00217ADA">
              <w:rPr>
                <w:sz w:val="20"/>
                <w:szCs w:val="20"/>
              </w:rPr>
              <w:t xml:space="preserve">0 °C, pH </w:t>
            </w:r>
            <w:r>
              <w:rPr>
                <w:sz w:val="20"/>
                <w:szCs w:val="20"/>
              </w:rPr>
              <w:t>8</w:t>
            </w:r>
            <w:r w:rsidRPr="00217ADA">
              <w:rPr>
                <w:sz w:val="20"/>
                <w:szCs w:val="20"/>
              </w:rPr>
              <w:t>.0)</w:t>
            </w:r>
          </w:p>
        </w:tc>
        <w:tc>
          <w:tcPr>
            <w:tcW w:w="1054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2CAB3E5" w14:textId="235E14BA" w:rsidR="005C5333" w:rsidRPr="00217ADA" w:rsidRDefault="000E52BC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PA, MHET, BHET</w:t>
            </w:r>
          </w:p>
        </w:tc>
        <w:tc>
          <w:tcPr>
            <w:tcW w:w="1166" w:type="dxa"/>
            <w:tcBorders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75644390" w14:textId="5DEA79F4" w:rsidR="005C5333" w:rsidRPr="00217ADA" w:rsidRDefault="008968D7" w:rsidP="008968D7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Xi&lt;/Author&gt;&lt;Year&gt;2021&lt;/Year&gt;&lt;RecNum&gt;194&lt;/RecNum&gt;&lt;DisplayText&gt;(Xi et al., 2021)&lt;/DisplayText&gt;&lt;record&gt;&lt;rec-number&gt;194&lt;/rec-number&gt;&lt;foreign-keys&gt;&lt;key app="EN" db-id="ewf9wdwdu2r0dmezsznps5vfavfraa9xxaa0" timestamp="1615853039"&gt;194&lt;/key&gt;&lt;/foreign-keys&gt;&lt;ref-type name="Journal Article"&gt;17&lt;/ref-type&gt;&lt;contributors&gt;&lt;authors&gt;&lt;author&gt;Xi, Xingxiang&lt;/author&gt;&lt;author&gt;Ni, Kefeng&lt;/author&gt;&lt;author&gt;Hao, Helong&lt;/author&gt;&lt;author&gt;Shang, Yuepeng&lt;/author&gt;&lt;author&gt;Zhao, Bo&lt;/author&gt;&lt;author&gt;Qian, Zhen&lt;/author&gt;&lt;/authors&gt;&lt;/contributors&gt;&lt;titles&gt;&lt;title&gt;&lt;style face="normal" font="default" size="100%"&gt;Secretory expression in&lt;/style&gt;&lt;style face="italic" font="default" size="100%"&gt; Bacillus subtilis&lt;/style&gt;&lt;style face="normal" font="default" size="100%"&gt; and biochemical characterization of a highly thermostable polyethylene terephthalate hydrolase from bacterium HR29&lt;/style&gt;&lt;/title&gt;&lt;secondary-title&gt;Enzyme and Microbial Technology&lt;/secondary-title&gt;&lt;/titles&gt;&lt;periodical&gt;&lt;full-title&gt;Enzyme and Microbial Technology&lt;/full-title&gt;&lt;/periodical&gt;&lt;pages&gt;109715&lt;/pages&gt;&lt;volume&gt;143&lt;/volume&gt;&lt;keywords&gt;&lt;keyword&gt;PET hydrolyzing enzyme&lt;/keyword&gt;&lt;keyword&gt;Secretory expression&lt;/keyword&gt;&lt;keyword&gt;Biochemical characterization&lt;/keyword&gt;&lt;keyword&gt;PET degradation&lt;/keyword&gt;&lt;/keywords&gt;&lt;dates&gt;&lt;year&gt;2021&lt;/year&gt;&lt;pub-dates&gt;&lt;date&gt;2021/02/01/&lt;/date&gt;&lt;/pub-dates&gt;&lt;/dates&gt;&lt;isbn&gt;0141-0229&lt;/isbn&gt;&lt;urls&gt;&lt;related-urls&gt;&lt;url&gt;https://www.sciencedirect.com/science/article/pii/S0141022920302088&lt;/url&gt;&lt;/related-urls&gt;&lt;/urls&gt;&lt;electronic-resource-num&gt;https://doi.org/10.1016/j.enzmictec.2020.109715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Xi et al., 202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02C4A14C" w14:textId="77777777" w:rsidTr="00B85948">
        <w:trPr>
          <w:trHeight w:hRule="exact" w:val="9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18E51DC" w14:textId="77777777" w:rsidR="00480C67" w:rsidRPr="00217ADA" w:rsidRDefault="00480C67" w:rsidP="00217ADA">
            <w:pPr>
              <w:pStyle w:val="NormalWeb"/>
              <w:rPr>
                <w:sz w:val="20"/>
                <w:szCs w:val="20"/>
              </w:rPr>
            </w:pPr>
            <w:proofErr w:type="spellStart"/>
            <w:r w:rsidRPr="00217ADA">
              <w:rPr>
                <w:sz w:val="20"/>
                <w:szCs w:val="20"/>
              </w:rPr>
              <w:t>MHETase</w:t>
            </w:r>
            <w:proofErr w:type="spellEnd"/>
            <w:r w:rsidRPr="00217ADA">
              <w:rPr>
                <w:sz w:val="20"/>
                <w:szCs w:val="20"/>
              </w:rPr>
              <w:t xml:space="preserve"> (ISF6_0224)</w:t>
            </w:r>
          </w:p>
          <w:p w14:paraId="1BE711F5" w14:textId="77777777" w:rsidR="00480C67" w:rsidRPr="00217ADA" w:rsidRDefault="00480C67" w:rsidP="00217ADA">
            <w:pPr>
              <w:pStyle w:val="NormalWeb"/>
              <w:rPr>
                <w:sz w:val="20"/>
                <w:szCs w:val="20"/>
              </w:rPr>
            </w:pPr>
          </w:p>
          <w:p w14:paraId="0AA89DDA" w14:textId="77777777" w:rsidR="00480C67" w:rsidRPr="00217ADA" w:rsidRDefault="00480C67" w:rsidP="00217ADA">
            <w:pPr>
              <w:pStyle w:val="NormalWeb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 xml:space="preserve"> </w:t>
            </w:r>
          </w:p>
          <w:p w14:paraId="01BC705E" w14:textId="77777777" w:rsidR="00480C67" w:rsidRPr="00217ADA" w:rsidRDefault="00480C67" w:rsidP="00217ADA">
            <w:pPr>
              <w:jc w:val="both"/>
              <w:rPr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3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52F7428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sz w:val="20"/>
                <w:szCs w:val="20"/>
                <w:shd w:val="clear" w:color="auto" w:fill="FFFFFF"/>
              </w:rPr>
            </w:pPr>
            <w:r w:rsidRPr="00217ADA">
              <w:rPr>
                <w:iCs/>
                <w:sz w:val="20"/>
                <w:szCs w:val="20"/>
                <w:shd w:val="clear" w:color="auto" w:fill="FFFFFF"/>
              </w:rPr>
              <w:t>63.1</w:t>
            </w:r>
          </w:p>
        </w:tc>
        <w:tc>
          <w:tcPr>
            <w:tcW w:w="749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887EA3D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30 °C</w:t>
            </w:r>
          </w:p>
          <w:p w14:paraId="1132107D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09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8AF354B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7.0</w:t>
            </w:r>
          </w:p>
          <w:p w14:paraId="049C6CB2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792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002921B" w14:textId="77777777" w:rsidR="00480C67" w:rsidRPr="00217ADA" w:rsidRDefault="00480C67" w:rsidP="00217ADA">
            <w:pPr>
              <w:pStyle w:val="NormalWeb"/>
              <w:shd w:val="clear" w:color="auto" w:fill="FFFFFF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sz w:val="20"/>
                <w:szCs w:val="20"/>
              </w:rPr>
              <w:t>Ideonella</w:t>
            </w:r>
            <w:proofErr w:type="spellEnd"/>
            <w:r w:rsidRPr="00217AD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217ADA">
              <w:rPr>
                <w:i/>
                <w:iCs/>
                <w:sz w:val="20"/>
                <w:szCs w:val="20"/>
              </w:rPr>
              <w:t>sakaiensis</w:t>
            </w:r>
            <w:proofErr w:type="spellEnd"/>
            <w:r w:rsidRPr="00217ADA">
              <w:rPr>
                <w:sz w:val="20"/>
                <w:szCs w:val="20"/>
              </w:rPr>
              <w:t xml:space="preserve"> 201-F6</w:t>
            </w:r>
          </w:p>
          <w:p w14:paraId="7DABB414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62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F284BCB" w14:textId="77777777" w:rsidR="00480C67" w:rsidRPr="00217ADA" w:rsidRDefault="00480C67" w:rsidP="00217ADA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>E. coli</w:t>
            </w:r>
            <w:r w:rsidRPr="00217ADA">
              <w:rPr>
                <w:sz w:val="20"/>
                <w:szCs w:val="20"/>
              </w:rPr>
              <w:t xml:space="preserve"> Rosetta-</w:t>
            </w:r>
            <w:proofErr w:type="spellStart"/>
            <w:r w:rsidRPr="00217ADA">
              <w:rPr>
                <w:sz w:val="20"/>
                <w:szCs w:val="20"/>
              </w:rPr>
              <w:t>gami</w:t>
            </w:r>
            <w:proofErr w:type="spellEnd"/>
            <w:r w:rsidRPr="00217ADA">
              <w:rPr>
                <w:sz w:val="20"/>
                <w:szCs w:val="20"/>
              </w:rPr>
              <w:t xml:space="preserve"> B(DE3) </w:t>
            </w:r>
          </w:p>
          <w:p w14:paraId="07F07AFF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FAB50B8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MHET</w:t>
            </w:r>
          </w:p>
        </w:tc>
        <w:tc>
          <w:tcPr>
            <w:tcW w:w="270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A4472A4" w14:textId="77777777" w:rsidR="00480C67" w:rsidRPr="00217ADA" w:rsidRDefault="00480C67" w:rsidP="00217ADA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MHET turnover rate of 31 ± 0.8 s</w:t>
            </w:r>
            <w:r w:rsidRPr="00217ADA">
              <w:rPr>
                <w:position w:val="8"/>
                <w:sz w:val="20"/>
                <w:szCs w:val="20"/>
              </w:rPr>
              <w:t xml:space="preserve">−1 </w:t>
            </w:r>
          </w:p>
          <w:p w14:paraId="0EEEE894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54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E5D37ED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PA, EG</w:t>
            </w:r>
          </w:p>
        </w:tc>
        <w:tc>
          <w:tcPr>
            <w:tcW w:w="1166" w:type="dxa"/>
            <w:tcBorders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593767D9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Pr="00217ADA">
              <w:rPr>
                <w:color w:val="auto"/>
                <w:sz w:val="20"/>
                <w:szCs w:val="20"/>
              </w:rPr>
              <w:instrText xml:space="preserve"> ADDIN EN.CITE &lt;EndNote&gt;&lt;Cite&gt;&lt;Author&gt;Yoshida&lt;/Author&gt;&lt;Year&gt;2016&lt;/Year&gt;&lt;RecNum&gt;1&lt;/RecNum&gt;&lt;DisplayText&gt;(Yoshida et al., 2016)&lt;/DisplayText&gt;&lt;record&gt;&lt;rec-number&gt;1&lt;/rec-number&gt;&lt;foreign-keys&gt;&lt;key app="EN" db-id="ewf9wdwdu2r0dmezsznps5vfavfraa9xxaa0" timestamp="1603036239"&gt;1&lt;/key&gt;&lt;/foreign-keys&gt;&lt;ref-type name="Journal Article"&gt;17&lt;/ref-type&gt;&lt;contributors&gt;&lt;authors&gt;&lt;author&gt;Yoshida, Shosuke&lt;/author&gt;&lt;author&gt;Hiraga, Kazumi&lt;/author&gt;&lt;author&gt;Takehana, Toshihiko&lt;/author&gt;&lt;author&gt;Taniguchi, Ikuo&lt;/author&gt;&lt;author&gt;Yamaji, Hironao&lt;/author&gt;&lt;author&gt;Maeda, Yasuhito&lt;/author&gt;&lt;author&gt;Toyohara, Kiyotsuna&lt;/author&gt;&lt;author&gt;Miyamoto, Kenji&lt;/author&gt;&lt;author&gt;Kimura, Yoshiharu&lt;/author&gt;&lt;author&gt;Oda, Kohei&lt;/author&gt;&lt;/authors&gt;&lt;/contributors&gt;&lt;titles&gt;&lt;title&gt;A bacterium that degrades and assimilates poly(ethylene terephthalate)&lt;/title&gt;&lt;secondary-title&gt;Science&lt;/secondary-title&gt;&lt;/titles&gt;&lt;pages&gt;1196&lt;/pages&gt;&lt;volume&gt;351&lt;/volume&gt;&lt;number&gt;6278&lt;/number&gt;&lt;dates&gt;&lt;year&gt;2016&lt;/year&gt;&lt;/dates&gt;&lt;urls&gt;&lt;related-urls&gt;&lt;url&gt;http://science.sciencemag.org/content/351/6278/1196.abstract&lt;/url&gt;&lt;/related-urls&gt;&lt;/urls&gt;&lt;electronic-resource-num&gt;10.1126/science.aad6359&lt;/electronic-resource-num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</w:rPr>
              <w:t>(Yoshida et al., 2016)</w:t>
            </w:r>
            <w:r w:rsidRPr="00217ADA">
              <w:rPr>
                <w:sz w:val="20"/>
                <w:szCs w:val="20"/>
              </w:rPr>
              <w:fldChar w:fldCharType="end"/>
            </w:r>
            <w:r w:rsidRPr="00217ADA">
              <w:rPr>
                <w:color w:val="auto"/>
                <w:sz w:val="20"/>
                <w:szCs w:val="20"/>
              </w:rPr>
              <w:t xml:space="preserve"> </w:t>
            </w:r>
          </w:p>
          <w:p w14:paraId="3D97C746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</w:p>
        </w:tc>
      </w:tr>
      <w:tr w:rsidR="000C2A4B" w:rsidRPr="00217ADA" w14:paraId="29990E9E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13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C6CA46B" w14:textId="77777777" w:rsidR="00480C67" w:rsidRPr="00217ADA" w:rsidRDefault="00480C67" w:rsidP="00217ADA">
            <w:pPr>
              <w:jc w:val="both"/>
              <w:rPr>
                <w:sz w:val="20"/>
                <w:szCs w:val="20"/>
                <w:shd w:val="clear" w:color="auto" w:fill="FFFFFF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lastRenderedPageBreak/>
              <w:t>Ple611</w:t>
            </w:r>
          </w:p>
          <w:p w14:paraId="7EEC8578" w14:textId="77777777" w:rsidR="00480C67" w:rsidRPr="00217ADA" w:rsidRDefault="00480C67" w:rsidP="00217ADA">
            <w:pPr>
              <w:jc w:val="both"/>
              <w:rPr>
                <w:sz w:val="20"/>
                <w:szCs w:val="20"/>
                <w:shd w:val="clear" w:color="auto" w:fill="FFFFFF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Ple628</w:t>
            </w:r>
          </w:p>
          <w:p w14:paraId="52C95350" w14:textId="77777777" w:rsidR="00480C67" w:rsidRPr="00217ADA" w:rsidRDefault="00480C67" w:rsidP="00217ADA">
            <w:pPr>
              <w:jc w:val="both"/>
              <w:rPr>
                <w:sz w:val="20"/>
                <w:szCs w:val="20"/>
                <w:shd w:val="clear" w:color="auto" w:fill="FFFFFF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Ple629</w:t>
            </w:r>
          </w:p>
          <w:p w14:paraId="108E14AF" w14:textId="77777777" w:rsidR="00480C67" w:rsidRPr="00217ADA" w:rsidRDefault="00480C67" w:rsidP="00217ADA">
            <w:pPr>
              <w:jc w:val="both"/>
              <w:rPr>
                <w:sz w:val="20"/>
                <w:szCs w:val="20"/>
                <w:shd w:val="clear" w:color="auto" w:fill="FFFFFF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Ple200</w:t>
            </w:r>
          </w:p>
          <w:p w14:paraId="35BC3147" w14:textId="77777777" w:rsidR="00480C67" w:rsidRPr="00217ADA" w:rsidRDefault="00480C67" w:rsidP="00217ADA">
            <w:pPr>
              <w:jc w:val="both"/>
              <w:rPr>
                <w:sz w:val="20"/>
                <w:szCs w:val="20"/>
                <w:shd w:val="clear" w:color="auto" w:fill="FFFFFF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Ple201</w:t>
            </w:r>
          </w:p>
          <w:p w14:paraId="0FBB3103" w14:textId="77777777" w:rsidR="00480C67" w:rsidRPr="00217ADA" w:rsidRDefault="00480C67" w:rsidP="00217ADA">
            <w:pPr>
              <w:jc w:val="both"/>
              <w:rPr>
                <w:sz w:val="20"/>
                <w:szCs w:val="20"/>
                <w:shd w:val="clear" w:color="auto" w:fill="FFFFFF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Ple453</w:t>
            </w: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B53E6C1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AB71B6B" w14:textId="77951196" w:rsidR="00480C67" w:rsidRPr="00217ADA" w:rsidRDefault="00EA7806" w:rsidP="00EA7806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0 °C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DA3B2E9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7.0</w:t>
            </w:r>
          </w:p>
          <w:p w14:paraId="1C1362B9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EBF1106" w14:textId="77777777" w:rsidR="00480C67" w:rsidRPr="00217ADA" w:rsidRDefault="00480C67" w:rsidP="00791AD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Marine microbial consortium</w:t>
            </w: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2FCE765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B46142F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PBAT-based blend film (PF)</w:t>
            </w: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A815112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Highest degradation within 15 days (11-16% mineralized per day) (</w:t>
            </w:r>
            <w:r w:rsidRPr="00217ADA">
              <w:rPr>
                <w:sz w:val="20"/>
                <w:szCs w:val="20"/>
              </w:rPr>
              <w:t>22 °C, pH 7.0)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E10256F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ADPA, TPA, SA, TB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5C7903F1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Pr="00217ADA">
              <w:rPr>
                <w:sz w:val="20"/>
                <w:szCs w:val="20"/>
              </w:rPr>
              <w:instrText xml:space="preserve"> ADDIN EN.CITE &lt;EndNote&gt;&lt;Cite&gt;&lt;Author&gt;Meyer-Cifuentes&lt;/Author&gt;&lt;Year&gt;2020&lt;/Year&gt;&lt;RecNum&gt;117&lt;/RecNum&gt;&lt;DisplayText&gt;(Meyer-Cifuentes et al., 2020)&lt;/DisplayText&gt;&lt;record&gt;&lt;rec-number&gt;117&lt;/rec-number&gt;&lt;foreign-keys&gt;&lt;key app="EN" db-id="ewf9wdwdu2r0dmezsznps5vfavfraa9xxaa0" timestamp="1609190786"&gt;117&lt;/key&gt;&lt;/foreign-keys&gt;&lt;ref-type name="Journal Article"&gt;17&lt;/ref-type&gt;&lt;contributors&gt;&lt;authors&gt;&lt;author&gt;Meyer-Cifuentes, Ingrid E.&lt;/author&gt;&lt;author&gt;Werner, Johannes&lt;/author&gt;&lt;author&gt;Jehmlich, Nico&lt;/author&gt;&lt;author&gt;Will, Sabine E.&lt;/author&gt;&lt;author&gt;Neumann-Schaal, Meina&lt;/author&gt;&lt;author&gt;Öztürk, Başak&lt;/author&gt;&lt;/authors&gt;&lt;/contributors&gt;&lt;titles&gt;&lt;title&gt;Synergistic biodegradation of aromatic-aliphatic copolyester plastic by a marine microbial consortium&lt;/title&gt;&lt;secondary-title&gt;Nature Communications&lt;/secondary-title&gt;&lt;/titles&gt;&lt;periodical&gt;&lt;full-title&gt;Nature Communications&lt;/full-title&gt;&lt;/periodical&gt;&lt;pages&gt;5790&lt;/pages&gt;&lt;volume&gt;11&lt;/volume&gt;&lt;number&gt;1&lt;/number&gt;&lt;dates&gt;&lt;year&gt;2020&lt;/year&gt;&lt;pub-dates&gt;&lt;date&gt;2020/11/13&lt;/date&gt;&lt;/pub-dates&gt;&lt;/dates&gt;&lt;isbn&gt;2041-1723&lt;/isbn&gt;&lt;urls&gt;&lt;related-urls&gt;&lt;url&gt;https://doi.org/10.1038/s41467-020-19583-2&lt;/url&gt;&lt;/related-urls&gt;&lt;/urls&gt;&lt;electronic-resource-num&gt;10.1038/s41467-020-19583-2&lt;/electronic-resource-num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sz w:val="20"/>
                <w:szCs w:val="20"/>
              </w:rPr>
              <w:t>(Meyer-Cifuentes et al., 2020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30C09EE7" w14:textId="77777777" w:rsidTr="00B85948">
        <w:trPr>
          <w:trHeight w:hRule="exact" w:val="11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6FD2839C" w14:textId="77777777" w:rsidR="00480C67" w:rsidRPr="00217ADA" w:rsidRDefault="00480C67" w:rsidP="00217ADA">
            <w:pPr>
              <w:jc w:val="both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Tcur1278</w:t>
            </w:r>
          </w:p>
          <w:p w14:paraId="7A0FEB0F" w14:textId="77777777" w:rsidR="00480C67" w:rsidRPr="00217ADA" w:rsidRDefault="00480C67" w:rsidP="00217ADA">
            <w:pPr>
              <w:jc w:val="both"/>
              <w:rPr>
                <w:color w:val="C00000"/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4FB99429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35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1D75D086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60 °C</w:t>
            </w:r>
          </w:p>
          <w:p w14:paraId="4BCD602C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20EF5A5E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shd w:val="clear" w:color="auto" w:fill="FFFFFF"/>
              </w:rPr>
            </w:pPr>
            <w:r w:rsidRPr="00217ADA">
              <w:rPr>
                <w:sz w:val="20"/>
                <w:szCs w:val="20"/>
              </w:rPr>
              <w:t>8.5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27ECBA14" w14:textId="28EE7669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sz w:val="20"/>
                <w:szCs w:val="20"/>
                <w:shd w:val="clear" w:color="auto" w:fill="FFFFFF"/>
              </w:rPr>
              <w:t>Thermomonospora</w:t>
            </w:r>
            <w:proofErr w:type="spellEnd"/>
            <w:r w:rsidRPr="00217ADA">
              <w:rPr>
                <w:i/>
                <w:iCs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217ADA">
              <w:rPr>
                <w:i/>
                <w:iCs/>
                <w:sz w:val="20"/>
                <w:szCs w:val="20"/>
                <w:shd w:val="clear" w:color="auto" w:fill="FFFFFF"/>
              </w:rPr>
              <w:t>curvata</w:t>
            </w:r>
            <w:proofErr w:type="spellEnd"/>
            <w:r w:rsidRPr="00217ADA">
              <w:rPr>
                <w:sz w:val="20"/>
                <w:szCs w:val="20"/>
                <w:shd w:val="clear" w:color="auto" w:fill="FFFFFF"/>
              </w:rPr>
              <w:t xml:space="preserve"> DSM43183</w:t>
            </w: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3FAB63D6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rStyle w:val="Emphasis"/>
                <w:sz w:val="20"/>
                <w:szCs w:val="20"/>
              </w:rPr>
              <w:t>Escherichia coli</w:t>
            </w:r>
            <w:r w:rsidRPr="00217ADA">
              <w:rPr>
                <w:rStyle w:val="apple-converted-space"/>
                <w:sz w:val="20"/>
                <w:szCs w:val="20"/>
                <w:shd w:val="clear" w:color="auto" w:fill="FFFFFF"/>
              </w:rPr>
              <w:t> </w:t>
            </w:r>
            <w:r w:rsidRPr="00217ADA">
              <w:rPr>
                <w:sz w:val="20"/>
                <w:szCs w:val="20"/>
                <w:shd w:val="clear" w:color="auto" w:fill="FFFFFF"/>
              </w:rPr>
              <w:t>TOP10</w:t>
            </w:r>
          </w:p>
          <w:p w14:paraId="2D21E907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08F574AF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PET nanoparticles</w:t>
            </w: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4B8A0775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Maximum hydrolysis rate of 3.3 × 10</w:t>
            </w:r>
            <w:r w:rsidRPr="00217ADA">
              <w:rPr>
                <w:sz w:val="20"/>
                <w:szCs w:val="20"/>
                <w:vertAlign w:val="superscript"/>
              </w:rPr>
              <w:t>-3</w:t>
            </w:r>
            <w:r w:rsidRPr="00217ADA">
              <w:rPr>
                <w:sz w:val="20"/>
                <w:szCs w:val="20"/>
                <w:shd w:val="clear" w:color="auto" w:fill="FFFFFF"/>
              </w:rPr>
              <w:t> min</w:t>
            </w:r>
            <w:r w:rsidRPr="00217ADA">
              <w:rPr>
                <w:sz w:val="20"/>
                <w:szCs w:val="20"/>
                <w:vertAlign w:val="superscript"/>
              </w:rPr>
              <w:t>-1</w:t>
            </w:r>
            <w:r w:rsidRPr="00217ADA">
              <w:rPr>
                <w:sz w:val="20"/>
                <w:szCs w:val="20"/>
                <w:shd w:val="clear" w:color="auto" w:fill="FFFFFF"/>
              </w:rPr>
              <w:t xml:space="preserve"> with 80 </w:t>
            </w:r>
            <w:proofErr w:type="spellStart"/>
            <w:r w:rsidRPr="00217ADA">
              <w:rPr>
                <w:sz w:val="20"/>
                <w:szCs w:val="20"/>
                <w:shd w:val="clear" w:color="auto" w:fill="FFFFFF"/>
              </w:rPr>
              <w:t>μg</w:t>
            </w:r>
            <w:proofErr w:type="spellEnd"/>
            <w:r w:rsidRPr="00217ADA">
              <w:rPr>
                <w:sz w:val="20"/>
                <w:szCs w:val="20"/>
                <w:shd w:val="clear" w:color="auto" w:fill="FFFFFF"/>
              </w:rPr>
              <w:t>/mL of enzyme in 60 minutes (</w:t>
            </w:r>
            <w:r w:rsidRPr="00217ADA">
              <w:rPr>
                <w:sz w:val="20"/>
                <w:szCs w:val="20"/>
              </w:rPr>
              <w:t>50 °C, pH 8.5)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094D01F4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auto"/>
            </w:tcBorders>
            <w:shd w:val="clear" w:color="auto" w:fill="FFFFFF" w:themeFill="background1"/>
          </w:tcPr>
          <w:p w14:paraId="6A509713" w14:textId="04618AE9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="00CB0B77" w:rsidRPr="00217ADA">
              <w:rPr>
                <w:sz w:val="20"/>
                <w:szCs w:val="20"/>
              </w:rPr>
              <w:instrText xml:space="preserve"> ADDIN EN.CITE &lt;EndNote&gt;&lt;Cite&gt;&lt;Author&gt;Wei&lt;/Author&gt;&lt;Year&gt;2014&lt;/Year&gt;&lt;RecNum&gt;108&lt;/RecNum&gt;&lt;DisplayText&gt;(Wei et al., 2014)&lt;/DisplayText&gt;&lt;record&gt;&lt;rec-number&gt;108&lt;/rec-number&gt;&lt;foreign-keys&gt;&lt;key app="EN" db-id="ewf9wdwdu2r0dmezsznps5vfavfraa9xxaa0" timestamp="1603052177"&gt;108&lt;/key&gt;&lt;/foreign-keys&gt;&lt;ref-type name="Journal Article"&gt;17&lt;/ref-type&gt;&lt;contributors&gt;&lt;authors&gt;&lt;author&gt;Wei, Ren&lt;/author&gt;&lt;author&gt;Oeser, Thorsten&lt;/author&gt;&lt;author&gt;Then, Johannes&lt;/author&gt;&lt;author&gt;Kühn, Nancy&lt;/author&gt;&lt;author&gt;Barth, Markus&lt;/author&gt;&lt;author&gt;Schmidt, Juliane&lt;/author&gt;&lt;author&gt;Zimmermann, Wolfgang&lt;/author&gt;&lt;/authors&gt;&lt;/contributors&gt;&lt;titles&gt;&lt;title&gt;&lt;style face="normal" font="default" size="100%"&gt;Functional characterization and structural modeling of synthetic polyester-degrading hydrolases from &lt;/style&gt;&lt;style face="italic" font="default" size="100%"&gt;Thermomonospora curvata&lt;/style&gt;&lt;/title&gt;&lt;secondary-title&gt;AMB Express&lt;/secondary-title&gt;&lt;alt-title&gt;AMB Express&lt;/alt-title&gt;&lt;/titles&gt;&lt;pages&gt;44-44&lt;/pages&gt;&lt;volume&gt;4&lt;/volume&gt;&lt;keywords&gt;&lt;keyword&gt;Polyester hydrolase&lt;/keyword&gt;&lt;keyword&gt;Polyethylene terephthalate (PET)&lt;/keyword&gt;&lt;keyword&gt;Synthetic polyester&lt;/keyword&gt;&lt;keyword&gt;Thermomonospora curvata&lt;/keyword&gt;&lt;/keywords&gt;&lt;dates&gt;&lt;year&gt;2014&lt;/year&gt;&lt;/dates&gt;&lt;publisher&gt;Springer&lt;/publisher&gt;&lt;isbn&gt;2191-0855&lt;/isbn&gt;&lt;accession-num&gt;25405080&lt;/accession-num&gt;&lt;urls&gt;&lt;related-urls&gt;&lt;url&gt;https://pubmed.ncbi.nlm.nih.gov/25405080&lt;/url&gt;&lt;url&gt;https://www.ncbi.nlm.nih.gov/pmc/articles/PMC4231364/&lt;/url&gt;&lt;/related-urls&gt;&lt;/urls&gt;&lt;electronic-resource-num&gt;10.1186/s13568-014-0044-9&lt;/electronic-resource-num&gt;&lt;remote-database-name&gt;PubMed&lt;/remote-database-name&gt;&lt;language&gt;eng&lt;/language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sz w:val="20"/>
                <w:szCs w:val="20"/>
              </w:rPr>
              <w:t>(Wei et al., 2014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7B94E7CC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117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89CC614" w14:textId="77777777" w:rsidR="00480C67" w:rsidRPr="00217ADA" w:rsidRDefault="00480C67" w:rsidP="00217ADA">
            <w:pPr>
              <w:jc w:val="both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Tcur0390</w:t>
            </w:r>
          </w:p>
          <w:p w14:paraId="6167D603" w14:textId="77777777" w:rsidR="00480C67" w:rsidRPr="00217ADA" w:rsidRDefault="00480C67" w:rsidP="00217ADA">
            <w:pPr>
              <w:jc w:val="both"/>
              <w:rPr>
                <w:color w:val="C00000"/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78A2EBE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35</w:t>
            </w:r>
          </w:p>
        </w:tc>
        <w:tc>
          <w:tcPr>
            <w:tcW w:w="749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B302051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55 °C</w:t>
            </w:r>
          </w:p>
          <w:p w14:paraId="40548F7A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09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711232D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shd w:val="clear" w:color="auto" w:fill="FFFFFF"/>
              </w:rPr>
            </w:pPr>
            <w:r w:rsidRPr="00217ADA">
              <w:rPr>
                <w:sz w:val="20"/>
                <w:szCs w:val="20"/>
              </w:rPr>
              <w:t>8.5</w:t>
            </w:r>
          </w:p>
        </w:tc>
        <w:tc>
          <w:tcPr>
            <w:tcW w:w="1792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77F1F62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sz w:val="20"/>
                <w:szCs w:val="20"/>
                <w:shd w:val="clear" w:color="auto" w:fill="FFFFFF"/>
              </w:rPr>
              <w:t>Thermomonospora</w:t>
            </w:r>
            <w:proofErr w:type="spellEnd"/>
            <w:r w:rsidRPr="00217ADA">
              <w:rPr>
                <w:i/>
                <w:iCs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217ADA">
              <w:rPr>
                <w:i/>
                <w:iCs/>
                <w:sz w:val="20"/>
                <w:szCs w:val="20"/>
                <w:shd w:val="clear" w:color="auto" w:fill="FFFFFF"/>
              </w:rPr>
              <w:t>curvata</w:t>
            </w:r>
            <w:proofErr w:type="spellEnd"/>
            <w:r w:rsidRPr="00217ADA">
              <w:rPr>
                <w:sz w:val="20"/>
                <w:szCs w:val="20"/>
                <w:shd w:val="clear" w:color="auto" w:fill="FFFFFF"/>
              </w:rPr>
              <w:t xml:space="preserve"> DSM43183</w:t>
            </w:r>
          </w:p>
          <w:p w14:paraId="22E3C89F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7944352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rStyle w:val="Emphasis"/>
                <w:sz w:val="20"/>
                <w:szCs w:val="20"/>
              </w:rPr>
              <w:t>Escherichia coli</w:t>
            </w:r>
            <w:r w:rsidRPr="00217ADA">
              <w:rPr>
                <w:rStyle w:val="apple-converted-space"/>
                <w:sz w:val="20"/>
                <w:szCs w:val="20"/>
                <w:shd w:val="clear" w:color="auto" w:fill="FFFFFF"/>
              </w:rPr>
              <w:t> </w:t>
            </w:r>
            <w:r w:rsidRPr="00217ADA">
              <w:rPr>
                <w:sz w:val="20"/>
                <w:szCs w:val="20"/>
                <w:shd w:val="clear" w:color="auto" w:fill="FFFFFF"/>
              </w:rPr>
              <w:t>TOP10</w:t>
            </w:r>
          </w:p>
          <w:p w14:paraId="2DE7662D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1478778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PET nanoparticles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024C622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Maximum hydrolysis rate of 5.9 × 10</w:t>
            </w:r>
            <w:r w:rsidRPr="00217ADA">
              <w:rPr>
                <w:sz w:val="20"/>
                <w:szCs w:val="20"/>
                <w:vertAlign w:val="superscript"/>
              </w:rPr>
              <w:t>-3</w:t>
            </w:r>
            <w:r w:rsidRPr="00217ADA">
              <w:rPr>
                <w:sz w:val="20"/>
                <w:szCs w:val="20"/>
                <w:shd w:val="clear" w:color="auto" w:fill="FFFFFF"/>
              </w:rPr>
              <w:t> min</w:t>
            </w:r>
            <w:r w:rsidRPr="00217ADA">
              <w:rPr>
                <w:sz w:val="20"/>
                <w:szCs w:val="20"/>
                <w:vertAlign w:val="superscript"/>
              </w:rPr>
              <w:t xml:space="preserve">-1 </w:t>
            </w:r>
            <w:r w:rsidRPr="00217ADA">
              <w:rPr>
                <w:sz w:val="20"/>
                <w:szCs w:val="20"/>
                <w:shd w:val="clear" w:color="auto" w:fill="FFFFFF"/>
              </w:rPr>
              <w:t>with 20 </w:t>
            </w:r>
            <w:proofErr w:type="spellStart"/>
            <w:r w:rsidRPr="00217ADA">
              <w:rPr>
                <w:sz w:val="20"/>
                <w:szCs w:val="20"/>
                <w:shd w:val="clear" w:color="auto" w:fill="FFFFFF"/>
              </w:rPr>
              <w:t>μg</w:t>
            </w:r>
            <w:proofErr w:type="spellEnd"/>
            <w:r w:rsidRPr="00217ADA">
              <w:rPr>
                <w:sz w:val="20"/>
                <w:szCs w:val="20"/>
                <w:shd w:val="clear" w:color="auto" w:fill="FFFFFF"/>
              </w:rPr>
              <w:t>/mL of enzyme in 60 minutes (</w:t>
            </w:r>
            <w:r w:rsidRPr="00217ADA">
              <w:rPr>
                <w:sz w:val="20"/>
                <w:szCs w:val="20"/>
              </w:rPr>
              <w:t>50 °C, pH 8.5)</w:t>
            </w:r>
          </w:p>
          <w:p w14:paraId="2DD1E164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54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7C08767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60175E98" w14:textId="16DFDC1B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="00CB0B77" w:rsidRPr="00217ADA">
              <w:rPr>
                <w:sz w:val="20"/>
                <w:szCs w:val="20"/>
              </w:rPr>
              <w:instrText xml:space="preserve"> ADDIN EN.CITE &lt;EndNote&gt;&lt;Cite&gt;&lt;Author&gt;Wei&lt;/Author&gt;&lt;Year&gt;2014&lt;/Year&gt;&lt;RecNum&gt;108&lt;/RecNum&gt;&lt;DisplayText&gt;(Wei et al., 2014)&lt;/DisplayText&gt;&lt;record&gt;&lt;rec-number&gt;108&lt;/rec-number&gt;&lt;foreign-keys&gt;&lt;key app="EN" db-id="ewf9wdwdu2r0dmezsznps5vfavfraa9xxaa0" timestamp="1603052177"&gt;108&lt;/key&gt;&lt;/foreign-keys&gt;&lt;ref-type name="Journal Article"&gt;17&lt;/ref-type&gt;&lt;contributors&gt;&lt;authors&gt;&lt;author&gt;Wei, Ren&lt;/author&gt;&lt;author&gt;Oeser, Thorsten&lt;/author&gt;&lt;author&gt;Then, Johannes&lt;/author&gt;&lt;author&gt;Kühn, Nancy&lt;/author&gt;&lt;author&gt;Barth, Markus&lt;/author&gt;&lt;author&gt;Schmidt, Juliane&lt;/author&gt;&lt;author&gt;Zimmermann, Wolfgang&lt;/author&gt;&lt;/authors&gt;&lt;/contributors&gt;&lt;titles&gt;&lt;title&gt;&lt;style face="normal" font="default" size="100%"&gt;Functional characterization and structural modeling of synthetic polyester-degrading hydrolases from &lt;/style&gt;&lt;style face="italic" font="default" size="100%"&gt;Thermomonospora curvata&lt;/style&gt;&lt;/title&gt;&lt;secondary-title&gt;AMB Express&lt;/secondary-title&gt;&lt;alt-title&gt;AMB Express&lt;/alt-title&gt;&lt;/titles&gt;&lt;pages&gt;44-44&lt;/pages&gt;&lt;volume&gt;4&lt;/volume&gt;&lt;keywords&gt;&lt;keyword&gt;Polyester hydrolase&lt;/keyword&gt;&lt;keyword&gt;Polyethylene terephthalate (PET)&lt;/keyword&gt;&lt;keyword&gt;Synthetic polyester&lt;/keyword&gt;&lt;keyword&gt;Thermomonospora curvata&lt;/keyword&gt;&lt;/keywords&gt;&lt;dates&gt;&lt;year&gt;2014&lt;/year&gt;&lt;/dates&gt;&lt;publisher&gt;Springer&lt;/publisher&gt;&lt;isbn&gt;2191-0855&lt;/isbn&gt;&lt;accession-num&gt;25405080&lt;/accession-num&gt;&lt;urls&gt;&lt;related-urls&gt;&lt;url&gt;https://pubmed.ncbi.nlm.nih.gov/25405080&lt;/url&gt;&lt;url&gt;https://www.ncbi.nlm.nih.gov/pmc/articles/PMC4231364/&lt;/url&gt;&lt;/related-urls&gt;&lt;/urls&gt;&lt;electronic-resource-num&gt;10.1186/s13568-014-0044-9&lt;/electronic-resource-num&gt;&lt;remote-database-name&gt;PubMed&lt;/remote-database-name&gt;&lt;language&gt;eng&lt;/language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sz w:val="20"/>
                <w:szCs w:val="20"/>
              </w:rPr>
              <w:t>(Wei et al., 2014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1210C52F" w14:textId="77777777" w:rsidTr="00B85948">
        <w:trPr>
          <w:trHeight w:hRule="exact" w:val="117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A8D839C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PET2 (lipIAF5-2)</w:t>
            </w:r>
          </w:p>
          <w:p w14:paraId="41FEACF2" w14:textId="77777777" w:rsidR="00480C67" w:rsidRPr="00217ADA" w:rsidRDefault="00480C67" w:rsidP="00217ADA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23D9F5F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117E915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70 °C</w:t>
            </w:r>
          </w:p>
          <w:p w14:paraId="3D55C836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EEE8394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8.0 – 9.0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F3A94F0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Uncultured bacterium</w:t>
            </w:r>
          </w:p>
          <w:p w14:paraId="4570A2AA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D1D27AE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rStyle w:val="Emphasis"/>
                <w:sz w:val="20"/>
                <w:szCs w:val="20"/>
              </w:rPr>
              <w:t>E. coli</w:t>
            </w:r>
            <w:r w:rsidRPr="00217ADA">
              <w:rPr>
                <w:rStyle w:val="apple-converted-space"/>
                <w:sz w:val="20"/>
                <w:szCs w:val="20"/>
                <w:shd w:val="clear" w:color="auto" w:fill="FFFFFF"/>
              </w:rPr>
              <w:t> </w:t>
            </w:r>
            <w:r w:rsidRPr="00217ADA">
              <w:rPr>
                <w:sz w:val="20"/>
                <w:szCs w:val="20"/>
                <w:shd w:val="clear" w:color="auto" w:fill="FFFFFF"/>
              </w:rPr>
              <w:t>T7</w:t>
            </w:r>
          </w:p>
          <w:p w14:paraId="32880279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6D3A1A4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Low-crystallinity PET film</w:t>
            </w:r>
          </w:p>
          <w:p w14:paraId="1FECE792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E7CA175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 xml:space="preserve">900 </w:t>
            </w:r>
            <w:proofErr w:type="spellStart"/>
            <w:r w:rsidRPr="00217ADA">
              <w:rPr>
                <w:sz w:val="20"/>
                <w:szCs w:val="20"/>
                <w:shd w:val="clear" w:color="auto" w:fill="FFFFFF"/>
              </w:rPr>
              <w:t>μM</w:t>
            </w:r>
            <w:proofErr w:type="spellEnd"/>
            <w:r w:rsidRPr="00217ADA">
              <w:rPr>
                <w:sz w:val="20"/>
                <w:szCs w:val="20"/>
                <w:shd w:val="clear" w:color="auto" w:fill="FFFFFF"/>
              </w:rPr>
              <w:t xml:space="preserve"> terephthalic acid with 100 </w:t>
            </w:r>
            <w:proofErr w:type="spellStart"/>
            <w:r w:rsidRPr="00217ADA">
              <w:rPr>
                <w:sz w:val="20"/>
                <w:szCs w:val="20"/>
                <w:shd w:val="clear" w:color="auto" w:fill="FFFFFF"/>
              </w:rPr>
              <w:t>μg</w:t>
            </w:r>
            <w:proofErr w:type="spellEnd"/>
            <w:r w:rsidRPr="00217ADA">
              <w:rPr>
                <w:sz w:val="20"/>
                <w:szCs w:val="20"/>
                <w:shd w:val="clear" w:color="auto" w:fill="FFFFFF"/>
              </w:rPr>
              <w:t xml:space="preserve"> of PET 2 after 24 h of incubation (</w:t>
            </w:r>
            <w:r w:rsidRPr="00217ADA">
              <w:rPr>
                <w:sz w:val="20"/>
                <w:szCs w:val="20"/>
              </w:rPr>
              <w:t>60 °C, pH 7.5)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E4AE20A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PA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49CE7FFC" w14:textId="48873A93" w:rsidR="00480C67" w:rsidRPr="00217ADA" w:rsidRDefault="00480C67" w:rsidP="00FD61C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="00FD61CA">
              <w:rPr>
                <w:sz w:val="20"/>
                <w:szCs w:val="20"/>
              </w:rPr>
              <w:instrText xml:space="preserve"> ADDIN EN.CITE &lt;EndNote&gt;&lt;Cite&gt;&lt;Author&gt;Danso&lt;/Author&gt;&lt;Year&gt;2018&lt;/Year&gt;&lt;RecNum&gt;22&lt;/RecNum&gt;&lt;DisplayText&gt;(Danso et al., 2018)&lt;/DisplayText&gt;&lt;record&gt;&lt;rec-number&gt;22&lt;/rec-number&gt;&lt;foreign-keys&gt;&lt;key app="EN" db-id="ewf9wdwdu2r0dmezsznps5vfavfraa9xxaa0" timestamp="1603038375"&gt;22&lt;/key&gt;&lt;/foreign-keys&gt;&lt;ref-type name="Journal Article"&gt;17&lt;/ref-type&gt;&lt;contributors&gt;&lt;authors&gt;&lt;author&gt;Danso, Dominik&lt;/author&gt;&lt;author&gt;Schmeisser, Christel&lt;/author&gt;&lt;author&gt;Chow, Jennifer&lt;/author&gt;&lt;author&gt;Zimmermann, Wolfgang&lt;/author&gt;&lt;author&gt;Wei, Ren&lt;/author&gt;&lt;author&gt;Leggewie, Christian&lt;/author&gt;&lt;author&gt;Li, Xiangzhen&lt;/author&gt;&lt;author&gt;Hazen, Terry&lt;/author&gt;&lt;author&gt;Streit, Wolfgang R.&lt;/author&gt;&lt;/authors&gt;&lt;secondary-authors&gt;&lt;author&gt;Parales, Rebecca E.&lt;/author&gt;&lt;/secondary-authors&gt;&lt;/contributors&gt;&lt;titles&gt;&lt;title&gt;New insights into the function and global distribution of polyethylene terephthalate (PET)-degrading bacteria and enzymes in marine and terrestrial metagenomes&lt;/title&gt;&lt;secondary-title&gt;Applied and Environmental Microbiology&lt;/secondary-title&gt;&lt;/titles&gt;&lt;periodical&gt;&lt;full-title&gt;Applied and environmental microbiology&lt;/full-title&gt;&lt;abbr-1&gt;Appl Environ Microbiol&lt;/abbr-1&gt;&lt;/periodical&gt;&lt;pages&gt;e02773-17&lt;/pages&gt;&lt;volume&gt;84&lt;/volume&gt;&lt;number&gt;8&lt;/number&gt;&lt;dates&gt;&lt;year&gt;2018&lt;/year&gt;&lt;/dates&gt;&lt;urls&gt;&lt;related-urls&gt;&lt;url&gt;http://aem.asm.org/content/84/8/e02773-17.abstract&lt;/url&gt;&lt;/related-urls&gt;&lt;/urls&gt;&lt;electronic-resource-num&gt;10.1128/AEM.02773-17&lt;/electronic-resource-num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</w:rPr>
              <w:t>(Danso et al., 2018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211D689B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10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8695F5D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PET5 (</w:t>
            </w:r>
            <w:proofErr w:type="spellStart"/>
            <w:r w:rsidRPr="00217ADA">
              <w:rPr>
                <w:sz w:val="20"/>
                <w:szCs w:val="20"/>
              </w:rPr>
              <w:t>lipA</w:t>
            </w:r>
            <w:proofErr w:type="spellEnd"/>
            <w:r w:rsidRPr="00217ADA">
              <w:rPr>
                <w:sz w:val="20"/>
                <w:szCs w:val="20"/>
              </w:rPr>
              <w:t xml:space="preserve"> OLEAN_C07960)</w:t>
            </w: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D7C2A9B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F7B6283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B7F0C23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4017EAB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sz w:val="20"/>
                <w:szCs w:val="20"/>
              </w:rPr>
              <w:t>Oleispira</w:t>
            </w:r>
            <w:proofErr w:type="spellEnd"/>
            <w:r w:rsidRPr="00217ADA">
              <w:rPr>
                <w:i/>
                <w:iCs/>
                <w:sz w:val="20"/>
                <w:szCs w:val="20"/>
              </w:rPr>
              <w:t xml:space="preserve"> antarctica </w:t>
            </w:r>
            <w:r w:rsidRPr="00217ADA">
              <w:rPr>
                <w:sz w:val="20"/>
                <w:szCs w:val="20"/>
              </w:rPr>
              <w:t>RB-8</w:t>
            </w: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8654BCD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rStyle w:val="Emphasis"/>
                <w:sz w:val="20"/>
                <w:szCs w:val="20"/>
              </w:rPr>
              <w:t>E. coli</w:t>
            </w:r>
            <w:r w:rsidRPr="00217ADA">
              <w:rPr>
                <w:rStyle w:val="apple-converted-space"/>
                <w:sz w:val="20"/>
                <w:szCs w:val="20"/>
                <w:shd w:val="clear" w:color="auto" w:fill="FFFFFF"/>
              </w:rPr>
              <w:t> </w:t>
            </w:r>
            <w:r w:rsidRPr="00217ADA">
              <w:rPr>
                <w:sz w:val="20"/>
                <w:szCs w:val="20"/>
                <w:shd w:val="clear" w:color="auto" w:fill="FFFFFF"/>
              </w:rPr>
              <w:t>T7</w:t>
            </w:r>
          </w:p>
          <w:p w14:paraId="5119BD9B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38BBDBF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Low-crystallinity PET film</w:t>
            </w:r>
          </w:p>
          <w:p w14:paraId="02FB2B72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8BE6CD5" w14:textId="7A998BC8" w:rsidR="00480C67" w:rsidRPr="00217ADA" w:rsidRDefault="00480C67" w:rsidP="00791AD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Halos in agar plates containing PET nanoparticles after</w:t>
            </w:r>
            <w:r w:rsidR="00F917BB">
              <w:rPr>
                <w:sz w:val="20"/>
                <w:szCs w:val="20"/>
              </w:rPr>
              <w:t xml:space="preserve"> </w:t>
            </w:r>
            <w:r w:rsidRPr="00217ADA">
              <w:rPr>
                <w:sz w:val="20"/>
                <w:szCs w:val="20"/>
              </w:rPr>
              <w:t>overnight incubation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C621EF8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1B4AD6C1" w14:textId="139336E5" w:rsidR="00480C67" w:rsidRPr="00217ADA" w:rsidRDefault="00480C67" w:rsidP="00FD61C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="00FD61CA">
              <w:rPr>
                <w:sz w:val="20"/>
                <w:szCs w:val="20"/>
              </w:rPr>
              <w:instrText xml:space="preserve"> ADDIN EN.CITE &lt;EndNote&gt;&lt;Cite&gt;&lt;Author&gt;Danso&lt;/Author&gt;&lt;Year&gt;2018&lt;/Year&gt;&lt;RecNum&gt;22&lt;/RecNum&gt;&lt;DisplayText&gt;(Danso et al., 2018)&lt;/DisplayText&gt;&lt;record&gt;&lt;rec-number&gt;22&lt;/rec-number&gt;&lt;foreign-keys&gt;&lt;key app="EN" db-id="ewf9wdwdu2r0dmezsznps5vfavfraa9xxaa0" timestamp="1603038375"&gt;22&lt;/key&gt;&lt;/foreign-keys&gt;&lt;ref-type name="Journal Article"&gt;17&lt;/ref-type&gt;&lt;contributors&gt;&lt;authors&gt;&lt;author&gt;Danso, Dominik&lt;/author&gt;&lt;author&gt;Schmeisser, Christel&lt;/author&gt;&lt;author&gt;Chow, Jennifer&lt;/author&gt;&lt;author&gt;Zimmermann, Wolfgang&lt;/author&gt;&lt;author&gt;Wei, Ren&lt;/author&gt;&lt;author&gt;Leggewie, Christian&lt;/author&gt;&lt;author&gt;Li, Xiangzhen&lt;/author&gt;&lt;author&gt;Hazen, Terry&lt;/author&gt;&lt;author&gt;Streit, Wolfgang R.&lt;/author&gt;&lt;/authors&gt;&lt;secondary-authors&gt;&lt;author&gt;Parales, Rebecca E.&lt;/author&gt;&lt;/secondary-authors&gt;&lt;/contributors&gt;&lt;titles&gt;&lt;title&gt;New insights into the function and global distribution of polyethylene terephthalate (PET)-degrading bacteria and enzymes in marine and terrestrial metagenomes&lt;/title&gt;&lt;secondary-title&gt;Applied and Environmental Microbiology&lt;/secondary-title&gt;&lt;/titles&gt;&lt;periodical&gt;&lt;full-title&gt;Applied and environmental microbiology&lt;/full-title&gt;&lt;abbr-1&gt;Appl Environ Microbiol&lt;/abbr-1&gt;&lt;/periodical&gt;&lt;pages&gt;e02773-17&lt;/pages&gt;&lt;volume&gt;84&lt;/volume&gt;&lt;number&gt;8&lt;/number&gt;&lt;dates&gt;&lt;year&gt;2018&lt;/year&gt;&lt;/dates&gt;&lt;urls&gt;&lt;related-urls&gt;&lt;url&gt;http://aem.asm.org/content/84/8/e02773-17.abstract&lt;/url&gt;&lt;/related-urls&gt;&lt;/urls&gt;&lt;electronic-resource-num&gt;10.1128/AEM.02773-17&lt;/electronic-resource-num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</w:rPr>
              <w:t>(Danso et al., 2018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0BD5EE97" w14:textId="77777777" w:rsidTr="00B85948">
        <w:trPr>
          <w:trHeight w:hRule="exact" w:val="127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042C885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PET6</w:t>
            </w: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D13515D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925155C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55 °C</w:t>
            </w:r>
          </w:p>
          <w:p w14:paraId="6EB1319A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EC8D037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8.0 – 9.0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8E89DC8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 xml:space="preserve">Vibrio </w:t>
            </w:r>
            <w:proofErr w:type="spellStart"/>
            <w:r w:rsidRPr="00217ADA">
              <w:rPr>
                <w:i/>
                <w:iCs/>
                <w:sz w:val="20"/>
                <w:szCs w:val="20"/>
              </w:rPr>
              <w:t>gazogenes</w:t>
            </w:r>
            <w:proofErr w:type="spellEnd"/>
          </w:p>
          <w:p w14:paraId="2EF9C64B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F38ED68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rStyle w:val="Emphasis"/>
                <w:sz w:val="20"/>
                <w:szCs w:val="20"/>
              </w:rPr>
              <w:t>E. coli</w:t>
            </w:r>
            <w:r w:rsidRPr="00217ADA">
              <w:rPr>
                <w:rStyle w:val="apple-converted-space"/>
                <w:sz w:val="20"/>
                <w:szCs w:val="20"/>
                <w:shd w:val="clear" w:color="auto" w:fill="FFFFFF"/>
              </w:rPr>
              <w:t> </w:t>
            </w:r>
            <w:r w:rsidRPr="00217ADA">
              <w:rPr>
                <w:sz w:val="20"/>
                <w:szCs w:val="20"/>
                <w:shd w:val="clear" w:color="auto" w:fill="FFFFFF"/>
              </w:rPr>
              <w:t>T7</w:t>
            </w:r>
          </w:p>
          <w:p w14:paraId="05F89789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CDA13B3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Low-crystallinity PET film</w:t>
            </w:r>
          </w:p>
          <w:p w14:paraId="453284F5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E23770E" w14:textId="6F947037" w:rsidR="00480C67" w:rsidRPr="00217ADA" w:rsidRDefault="00480C67" w:rsidP="00791AD4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Halos in agar plates containing PET nanoparticles</w:t>
            </w:r>
            <w:r w:rsidR="00F917BB">
              <w:rPr>
                <w:sz w:val="20"/>
                <w:szCs w:val="20"/>
              </w:rPr>
              <w:t xml:space="preserve"> </w:t>
            </w:r>
            <w:r w:rsidRPr="00217ADA">
              <w:rPr>
                <w:sz w:val="20"/>
                <w:szCs w:val="20"/>
              </w:rPr>
              <w:t>after overnight incubation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19B3BEF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6B573695" w14:textId="0D992A10" w:rsidR="00480C67" w:rsidRPr="00217ADA" w:rsidRDefault="00480C67" w:rsidP="00FD61C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="00FD61CA">
              <w:rPr>
                <w:sz w:val="20"/>
                <w:szCs w:val="20"/>
              </w:rPr>
              <w:instrText xml:space="preserve"> ADDIN EN.CITE &lt;EndNote&gt;&lt;Cite&gt;&lt;Author&gt;Danso&lt;/Author&gt;&lt;Year&gt;2018&lt;/Year&gt;&lt;RecNum&gt;22&lt;/RecNum&gt;&lt;DisplayText&gt;(Danso et al., 2018)&lt;/DisplayText&gt;&lt;record&gt;&lt;rec-number&gt;22&lt;/rec-number&gt;&lt;foreign-keys&gt;&lt;key app="EN" db-id="ewf9wdwdu2r0dmezsznps5vfavfraa9xxaa0" timestamp="1603038375"&gt;22&lt;/key&gt;&lt;/foreign-keys&gt;&lt;ref-type name="Journal Article"&gt;17&lt;/ref-type&gt;&lt;contributors&gt;&lt;authors&gt;&lt;author&gt;Danso, Dominik&lt;/author&gt;&lt;author&gt;Schmeisser, Christel&lt;/author&gt;&lt;author&gt;Chow, Jennifer&lt;/author&gt;&lt;author&gt;Zimmermann, Wolfgang&lt;/author&gt;&lt;author&gt;Wei, Ren&lt;/author&gt;&lt;author&gt;Leggewie, Christian&lt;/author&gt;&lt;author&gt;Li, Xiangzhen&lt;/author&gt;&lt;author&gt;Hazen, Terry&lt;/author&gt;&lt;author&gt;Streit, Wolfgang R.&lt;/author&gt;&lt;/authors&gt;&lt;secondary-authors&gt;&lt;author&gt;Parales, Rebecca E.&lt;/author&gt;&lt;/secondary-authors&gt;&lt;/contributors&gt;&lt;titles&gt;&lt;title&gt;New insights into the function and global distribution of polyethylene terephthalate (PET)-degrading bacteria and enzymes in marine and terrestrial metagenomes&lt;/title&gt;&lt;secondary-title&gt;Applied and Environmental Microbiology&lt;/secondary-title&gt;&lt;/titles&gt;&lt;periodical&gt;&lt;full-title&gt;Applied and environmental microbiology&lt;/full-title&gt;&lt;abbr-1&gt;Appl Environ Microbiol&lt;/abbr-1&gt;&lt;/periodical&gt;&lt;pages&gt;e02773-17&lt;/pages&gt;&lt;volume&gt;84&lt;/volume&gt;&lt;number&gt;8&lt;/number&gt;&lt;dates&gt;&lt;year&gt;2018&lt;/year&gt;&lt;/dates&gt;&lt;urls&gt;&lt;related-urls&gt;&lt;url&gt;http://aem.asm.org/content/84/8/e02773-17.abstract&lt;/url&gt;&lt;/related-urls&gt;&lt;/urls&gt;&lt;electronic-resource-num&gt;10.1128/AEM.02773-17&lt;/electronic-resource-num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</w:rPr>
              <w:t>(Danso et al., 2018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16DBAF42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125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92EBF18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PET12 (AAW51_2473)</w:t>
            </w:r>
          </w:p>
          <w:p w14:paraId="0165C3F4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81B1F03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38198DA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DD18B36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AD649F2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sz w:val="20"/>
                <w:szCs w:val="20"/>
              </w:rPr>
              <w:t>Polyangium</w:t>
            </w:r>
            <w:proofErr w:type="spellEnd"/>
            <w:r w:rsidRPr="00217AD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217ADA">
              <w:rPr>
                <w:i/>
                <w:iCs/>
                <w:sz w:val="20"/>
                <w:szCs w:val="20"/>
              </w:rPr>
              <w:t>brachysporum</w:t>
            </w:r>
            <w:proofErr w:type="spellEnd"/>
          </w:p>
          <w:p w14:paraId="59DF8CA6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0239DEF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rStyle w:val="Emphasis"/>
                <w:sz w:val="20"/>
                <w:szCs w:val="20"/>
              </w:rPr>
              <w:t>E. coli</w:t>
            </w:r>
            <w:r w:rsidRPr="00217ADA">
              <w:rPr>
                <w:rStyle w:val="apple-converted-space"/>
                <w:sz w:val="20"/>
                <w:szCs w:val="20"/>
                <w:shd w:val="clear" w:color="auto" w:fill="FFFFFF"/>
              </w:rPr>
              <w:t> </w:t>
            </w:r>
            <w:r w:rsidRPr="00217ADA">
              <w:rPr>
                <w:sz w:val="20"/>
                <w:szCs w:val="20"/>
                <w:shd w:val="clear" w:color="auto" w:fill="FFFFFF"/>
              </w:rPr>
              <w:t>T7</w:t>
            </w:r>
          </w:p>
          <w:p w14:paraId="216ECDAA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2D4C5B4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Low-crystallinity PET film</w:t>
            </w:r>
          </w:p>
          <w:p w14:paraId="27B16727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BCF180F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Halos in agar plates containing PET nanoparticles after overnight incubation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2DAEFEF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143380AA" w14:textId="0D6F66B6" w:rsidR="00480C67" w:rsidRPr="00217ADA" w:rsidRDefault="00480C67" w:rsidP="00FD61C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="00FD61CA">
              <w:rPr>
                <w:sz w:val="20"/>
                <w:szCs w:val="20"/>
              </w:rPr>
              <w:instrText xml:space="preserve"> ADDIN EN.CITE &lt;EndNote&gt;&lt;Cite&gt;&lt;Author&gt;Danso&lt;/Author&gt;&lt;Year&gt;2018&lt;/Year&gt;&lt;RecNum&gt;22&lt;/RecNum&gt;&lt;DisplayText&gt;(Danso et al., 2018)&lt;/DisplayText&gt;&lt;record&gt;&lt;rec-number&gt;22&lt;/rec-number&gt;&lt;foreign-keys&gt;&lt;key app="EN" db-id="ewf9wdwdu2r0dmezsznps5vfavfraa9xxaa0" timestamp="1603038375"&gt;22&lt;/key&gt;&lt;/foreign-keys&gt;&lt;ref-type name="Journal Article"&gt;17&lt;/ref-type&gt;&lt;contributors&gt;&lt;authors&gt;&lt;author&gt;Danso, Dominik&lt;/author&gt;&lt;author&gt;Schmeisser, Christel&lt;/author&gt;&lt;author&gt;Chow, Jennifer&lt;/author&gt;&lt;author&gt;Zimmermann, Wolfgang&lt;/author&gt;&lt;author&gt;Wei, Ren&lt;/author&gt;&lt;author&gt;Leggewie, Christian&lt;/author&gt;&lt;author&gt;Li, Xiangzhen&lt;/author&gt;&lt;author&gt;Hazen, Terry&lt;/author&gt;&lt;author&gt;Streit, Wolfgang R.&lt;/author&gt;&lt;/authors&gt;&lt;secondary-authors&gt;&lt;author&gt;Parales, Rebecca E.&lt;/author&gt;&lt;/secondary-authors&gt;&lt;/contributors&gt;&lt;titles&gt;&lt;title&gt;New insights into the function and global distribution of polyethylene terephthalate (PET)-degrading bacteria and enzymes in marine and terrestrial metagenomes&lt;/title&gt;&lt;secondary-title&gt;Applied and Environmental Microbiology&lt;/secondary-title&gt;&lt;/titles&gt;&lt;periodical&gt;&lt;full-title&gt;Applied and environmental microbiology&lt;/full-title&gt;&lt;abbr-1&gt;Appl Environ Microbiol&lt;/abbr-1&gt;&lt;/periodical&gt;&lt;pages&gt;e02773-17&lt;/pages&gt;&lt;volume&gt;84&lt;/volume&gt;&lt;number&gt;8&lt;/number&gt;&lt;dates&gt;&lt;year&gt;2018&lt;/year&gt;&lt;/dates&gt;&lt;urls&gt;&lt;related-urls&gt;&lt;url&gt;http://aem.asm.org/content/84/8/e02773-17.abstract&lt;/url&gt;&lt;/related-urls&gt;&lt;/urls&gt;&lt;electronic-resource-num&gt;10.1128/AEM.02773-17&lt;/electronic-resource-num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</w:rPr>
              <w:t>(Danso et al., 2018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5A4115AF" w14:textId="77777777" w:rsidTr="00B85948">
        <w:trPr>
          <w:trHeight w:val="15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4DF44FB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lastRenderedPageBreak/>
              <w:t>PE-H</w:t>
            </w:r>
          </w:p>
          <w:p w14:paraId="04660809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94EF33F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32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4D697A5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7847406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F63F747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>Pseudomonas </w:t>
            </w:r>
            <w:proofErr w:type="spellStart"/>
            <w:r w:rsidRPr="00217ADA">
              <w:rPr>
                <w:i/>
                <w:iCs/>
                <w:sz w:val="20"/>
                <w:szCs w:val="20"/>
              </w:rPr>
              <w:t>aestusnigri</w:t>
            </w:r>
            <w:proofErr w:type="spellEnd"/>
            <w:r w:rsidRPr="00217ADA">
              <w:rPr>
                <w:rStyle w:val="apple-converted-space"/>
                <w:i/>
                <w:iCs/>
                <w:sz w:val="20"/>
                <w:szCs w:val="20"/>
              </w:rPr>
              <w:t> </w:t>
            </w:r>
            <w:r w:rsidRPr="00217ADA">
              <w:rPr>
                <w:sz w:val="20"/>
                <w:szCs w:val="20"/>
                <w:shd w:val="clear" w:color="auto" w:fill="FFFFFF"/>
              </w:rPr>
              <w:t>VGXO14</w:t>
            </w:r>
            <w:r w:rsidRPr="00217ADA">
              <w:rPr>
                <w:sz w:val="20"/>
                <w:szCs w:val="20"/>
                <w:vertAlign w:val="superscript"/>
              </w:rPr>
              <w:t>T</w:t>
            </w:r>
          </w:p>
          <w:p w14:paraId="29122441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80593B3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>E. coli</w:t>
            </w:r>
            <w:r w:rsidRPr="00217ADA">
              <w:rPr>
                <w:rStyle w:val="apple-converted-space"/>
                <w:sz w:val="20"/>
                <w:szCs w:val="20"/>
                <w:shd w:val="clear" w:color="auto" w:fill="FFFFFF"/>
              </w:rPr>
              <w:t> </w:t>
            </w:r>
            <w:r w:rsidRPr="00217ADA">
              <w:rPr>
                <w:sz w:val="20"/>
                <w:szCs w:val="20"/>
                <w:shd w:val="clear" w:color="auto" w:fill="FFFFFF"/>
              </w:rPr>
              <w:t>BL21(DE3)</w:t>
            </w:r>
          </w:p>
          <w:p w14:paraId="49001BCF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437AF9D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Amorphous PET film</w:t>
            </w: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758E498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4 mg/l MHET produced within 48 hours (30 °C, pH 7.4)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846446D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MHET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3ABC060E" w14:textId="0F3C9663" w:rsidR="00480C67" w:rsidRPr="00217ADA" w:rsidRDefault="00480C67" w:rsidP="00FD61C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="00CB0B77" w:rsidRPr="00217ADA">
              <w:rPr>
                <w:sz w:val="20"/>
                <w:szCs w:val="20"/>
              </w:rPr>
              <w:instrText xml:space="preserve"> ADDIN EN.CITE &lt;EndNote&gt;&lt;Cite&gt;&lt;Author&gt;Molitor&lt;/Author&gt;&lt;Year&gt;2020&lt;/Year&gt;&lt;RecNum&gt;109&lt;/RecNum&gt;&lt;DisplayText&gt;(Molitor et al., 2020)&lt;/DisplayText&gt;&lt;record&gt;&lt;rec-number&gt;109&lt;/rec-number&gt;&lt;foreign-keys&gt;&lt;key app="EN" db-id="ewf9wdwdu2r0dmezsznps5vfavfraa9xxaa0" timestamp="1603052342"&gt;109&lt;/key&gt;&lt;/foreign-keys&gt;&lt;ref-type name="Journal Article"&gt;17&lt;/ref-type&gt;&lt;contributors&gt;&lt;authors&gt;&lt;author&gt;Molitor, Rebecka&lt;/author&gt;&lt;author&gt;Bollinger, Alexander&lt;/author&gt;&lt;author&gt;Kubicki, Sonja&lt;/author&gt;&lt;author&gt;Loeschcke, Anita&lt;/author&gt;&lt;author&gt;Jaeger, Karl-Erich&lt;/author&gt;&lt;author&gt;Thies, Stephan&lt;/author&gt;&lt;/authors&gt;&lt;/contributors&gt;&lt;titles&gt;&lt;title&gt;&lt;style face="normal" font="default" size="100%"&gt;Agar plate-based screening methods for the identification of polyester hydrolysis by &lt;/style&gt;&lt;style face="italic" font="default" size="100%"&gt;Pseudomonas&lt;/style&gt;&lt;style face="normal" font="default" size="100%"&gt; species&lt;/style&gt;&lt;/title&gt;&lt;secondary-title&gt;Microbial Biotechnology&lt;/secondary-title&gt;&lt;/titles&gt;&lt;periodical&gt;&lt;full-title&gt;Microbial Biotechnology&lt;/full-title&gt;&lt;/periodical&gt;&lt;pages&gt;274-284&lt;/pages&gt;&lt;volume&gt;13&lt;/volume&gt;&lt;number&gt;1&lt;/number&gt;&lt;dates&gt;&lt;year&gt;2020&lt;/year&gt;&lt;pub-dates&gt;&lt;date&gt;2020/01/01&lt;/date&gt;&lt;/pub-dates&gt;&lt;/dates&gt;&lt;publisher&gt;John Wiley &amp;amp; Sons, Ltd&lt;/publisher&gt;&lt;isbn&gt;1751-7915&lt;/isbn&gt;&lt;urls&gt;&lt;related-urls&gt;&lt;url&gt;https://doi.org/10.1111/1751-7915.13418&lt;/url&gt;&lt;/related-urls&gt;&lt;/urls&gt;&lt;electronic-resource-num&gt;10.1111/1751-7915.13418&lt;/electronic-resource-num&gt;&lt;access-date&gt;2020/10/18&lt;/access-date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sz w:val="20"/>
                <w:szCs w:val="20"/>
              </w:rPr>
              <w:t>(Molitor et al., 2020)</w:t>
            </w:r>
            <w:r w:rsidRPr="00217ADA">
              <w:rPr>
                <w:sz w:val="20"/>
                <w:szCs w:val="20"/>
              </w:rPr>
              <w:fldChar w:fldCharType="end"/>
            </w:r>
            <w:r w:rsidRPr="00217ADA">
              <w:rPr>
                <w:sz w:val="20"/>
                <w:szCs w:val="20"/>
              </w:rPr>
              <w:t xml:space="preserve"> </w:t>
            </w:r>
            <w:r w:rsidRPr="00217ADA">
              <w:rPr>
                <w:sz w:val="20"/>
                <w:szCs w:val="20"/>
              </w:rPr>
              <w:fldChar w:fldCharType="begin"/>
            </w:r>
            <w:r w:rsidR="00FD61CA">
              <w:rPr>
                <w:sz w:val="20"/>
                <w:szCs w:val="20"/>
              </w:rPr>
              <w:instrText xml:space="preserve"> ADDIN EN.CITE &lt;EndNote&gt;&lt;Cite&gt;&lt;Author&gt;Bollinger&lt;/Author&gt;&lt;Year&gt;2020&lt;/Year&gt;&lt;RecNum&gt;33&lt;/RecNum&gt;&lt;DisplayText&gt;(Bollinger et al., 2020)&lt;/DisplayText&gt;&lt;record&gt;&lt;rec-number&gt;33&lt;/rec-number&gt;&lt;foreign-keys&gt;&lt;key app="EN" db-id="ewf9wdwdu2r0dmezsznps5vfavfraa9xxaa0" timestamp="1603039012"&gt;33&lt;/key&gt;&lt;/foreign-keys&gt;&lt;ref-type name="Journal Article"&gt;17&lt;/ref-type&gt;&lt;contributors&gt;&lt;authors&gt;&lt;author&gt;Bollinger, Alexander&lt;/author&gt;&lt;author&gt;Thies, Stephan&lt;/author&gt;&lt;author&gt;Knieps-Grünhagen, Esther&lt;/author&gt;&lt;author&gt;Gertzen, Christoph&lt;/author&gt;&lt;author&gt;Kobus, Stefanie&lt;/author&gt;&lt;author&gt;Höppner, Astrid&lt;/author&gt;&lt;author&gt;Ferrer, Manuel&lt;/author&gt;&lt;author&gt;Gohlke, Holger&lt;/author&gt;&lt;author&gt;Smits, Sander H. J.&lt;/author&gt;&lt;author&gt;Jaeger, Karl-Erich&lt;/author&gt;&lt;/authors&gt;&lt;/contributors&gt;&lt;titles&gt;&lt;title&gt;&lt;style face="normal" font="default" size="100%"&gt;A novel polyester hydrolase from the marine bacterium &lt;/style&gt;&lt;style face="italic" font="default" size="100%"&gt;Pseudomonas aestusnigri&lt;/style&gt;&lt;style face="normal" font="default" size="100%"&gt; - structural and functional insights&lt;/style&gt;&lt;/title&gt;&lt;secondary-title&gt;Frontiers in microbiology&lt;/secondary-title&gt;&lt;alt-title&gt;Front Microbiol&lt;/alt-title&gt;&lt;/titles&gt;&lt;periodical&gt;&lt;full-title&gt;Frontiers in Microbiology&lt;/full-title&gt;&lt;/periodical&gt;&lt;pages&gt;114-114&lt;/pages&gt;&lt;volume&gt;11&lt;/volume&gt;&lt;keywords&gt;&lt;keyword&gt;PET&lt;/keyword&gt;&lt;keyword&gt;Pseudomonas aestusnigri&lt;/keyword&gt;&lt;keyword&gt;crystal structure&lt;/keyword&gt;&lt;keyword&gt;marine bacteria&lt;/keyword&gt;&lt;keyword&gt;polyester degradation&lt;/keyword&gt;&lt;keyword&gt;polyethylene terephthalate&lt;/keyword&gt;&lt;/keywords&gt;&lt;dates&gt;&lt;year&gt;2020&lt;/year&gt;&lt;/dates&gt;&lt;publisher&gt;Frontiers Media S.A.&lt;/publisher&gt;&lt;isbn&gt;1664-302X&lt;/isbn&gt;&lt;accession-num&gt;32117139&lt;/accession-num&gt;&lt;urls&gt;&lt;related-urls&gt;&lt;url&gt;https://pubmed.ncbi.nlm.nih.gov/32117139&lt;/url&gt;&lt;url&gt;https://www.ncbi.nlm.nih.gov/pmc/articles/PMC7031157/&lt;/url&gt;&lt;/related-urls&gt;&lt;/urls&gt;&lt;electronic-resource-num&gt;10.3389/fmicb.2020.00114&lt;/electronic-resource-num&gt;&lt;remote-database-name&gt;PubMed&lt;/remote-database-name&gt;&lt;language&gt;eng&lt;/language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sz w:val="20"/>
                <w:szCs w:val="20"/>
              </w:rPr>
              <w:t>(Bollinger et al., 2020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46E43359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14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DE9C92C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  <w:proofErr w:type="spellStart"/>
            <w:r w:rsidRPr="00217ADA">
              <w:rPr>
                <w:sz w:val="20"/>
                <w:szCs w:val="20"/>
              </w:rPr>
              <w:t>HiC</w:t>
            </w:r>
            <w:proofErr w:type="spellEnd"/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CD7545B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551DF01" w14:textId="77777777" w:rsidR="00EA7806" w:rsidRDefault="00EA7806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0-</w:t>
            </w:r>
          </w:p>
          <w:p w14:paraId="4BCC09D0" w14:textId="28EDC95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80 °C</w:t>
            </w:r>
          </w:p>
          <w:p w14:paraId="6DA159D6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2004872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FE83839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sz w:val="20"/>
                <w:szCs w:val="20"/>
              </w:rPr>
              <w:t>Humicola</w:t>
            </w:r>
            <w:proofErr w:type="spellEnd"/>
            <w:r w:rsidRPr="00217AD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217ADA">
              <w:rPr>
                <w:i/>
                <w:iCs/>
                <w:sz w:val="20"/>
                <w:szCs w:val="20"/>
              </w:rPr>
              <w:t>insolens</w:t>
            </w:r>
            <w:proofErr w:type="spellEnd"/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AC1B162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3BECBCE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7% crystalline PET film</w:t>
            </w:r>
          </w:p>
          <w:p w14:paraId="499D5116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33C9C20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97±3% weight loss in 96 hours (70 °C, pH 8.0)</w:t>
            </w:r>
          </w:p>
          <w:p w14:paraId="373E3704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8D1618D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PA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43985AE7" w14:textId="03634040" w:rsidR="00480C67" w:rsidRPr="00217ADA" w:rsidRDefault="00480C67" w:rsidP="00F046C0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="00F046C0">
              <w:rPr>
                <w:sz w:val="20"/>
                <w:szCs w:val="20"/>
              </w:rPr>
              <w:instrText xml:space="preserve"> ADDIN EN.CITE &lt;EndNote&gt;&lt;Cite&gt;&lt;Author&gt;Ronkvist&lt;/Author&gt;&lt;Year&gt;2009&lt;/Year&gt;&lt;RecNum&gt;14&lt;/RecNum&gt;&lt;DisplayText&gt;(Ronkvist et al., 2009)&lt;/DisplayText&gt;&lt;record&gt;&lt;rec-number&gt;14&lt;/rec-number&gt;&lt;foreign-keys&gt;&lt;key app="EN" db-id="ewf9wdwdu2r0dmezsznps5vfavfraa9xxaa0" timestamp="1603037889"&gt;14&lt;/key&gt;&lt;/foreign-keys&gt;&lt;ref-type name="Journal Article"&gt;17&lt;/ref-type&gt;&lt;contributors&gt;&lt;authors&gt;&lt;author&gt;Ronkvist, Åsa M.&lt;/author&gt;&lt;author&gt;Xie, Wenchun&lt;/author&gt;&lt;author&gt;Lu, Wenhua&lt;/author&gt;&lt;author&gt;Gross, Richard A.&lt;/author&gt;&lt;/authors&gt;&lt;/contributors&gt;&lt;titles&gt;&lt;title&gt;Cutinase-catalyzed hydrolysis of poly(ethylene terephthalate)&lt;/title&gt;&lt;secondary-title&gt;Macromolecules&lt;/secondary-title&gt;&lt;/titles&gt;&lt;pages&gt;5128-5138&lt;/pages&gt;&lt;volume&gt;42&lt;/volume&gt;&lt;number&gt;14&lt;/number&gt;&lt;dates&gt;&lt;year&gt;2009&lt;/year&gt;&lt;pub-dates&gt;&lt;date&gt;2009/07/28&lt;/date&gt;&lt;/pub-dates&gt;&lt;/dates&gt;&lt;publisher&gt;American Chemical Society&lt;/publisher&gt;&lt;isbn&gt;0024-9297&lt;/isbn&gt;&lt;urls&gt;&lt;related-urls&gt;&lt;url&gt;https://doi.org/10.1021/ma9005318&lt;/url&gt;&lt;/related-urls&gt;&lt;/urls&gt;&lt;electronic-resource-num&gt;10.1021/ma9005318&lt;/electronic-resource-num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</w:rPr>
              <w:t>(Ronkvist et al., 2009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5D5FBD96" w14:textId="77777777" w:rsidTr="00B85948">
        <w:trPr>
          <w:trHeight w:hRule="exact" w:val="7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B92B898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  <w:proofErr w:type="spellStart"/>
            <w:r w:rsidRPr="00217ADA">
              <w:rPr>
                <w:sz w:val="20"/>
                <w:szCs w:val="20"/>
              </w:rPr>
              <w:t>PmC</w:t>
            </w:r>
            <w:proofErr w:type="spellEnd"/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6C08234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NA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24FB658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713234F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43E89A1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  <w:shd w:val="clear" w:color="auto" w:fill="FFFFFF"/>
              </w:rPr>
              <w:t xml:space="preserve">Pseudomonas </w:t>
            </w:r>
            <w:proofErr w:type="spellStart"/>
            <w:r w:rsidRPr="00217ADA">
              <w:rPr>
                <w:i/>
                <w:iCs/>
                <w:sz w:val="20"/>
                <w:szCs w:val="20"/>
                <w:shd w:val="clear" w:color="auto" w:fill="FFFFFF"/>
              </w:rPr>
              <w:t>mendocina</w:t>
            </w:r>
            <w:proofErr w:type="spellEnd"/>
          </w:p>
          <w:p w14:paraId="4E32CFF6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E60EE7B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7A99D8E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7% crystalline PET film</w:t>
            </w:r>
          </w:p>
          <w:p w14:paraId="010E2542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6B81232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5% weight loss in 96 hours (50 °C, pH 8.0)</w:t>
            </w:r>
          </w:p>
          <w:p w14:paraId="2E9ECB01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CDEA53E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PA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2475FC60" w14:textId="34B27302" w:rsidR="00480C67" w:rsidRPr="00217ADA" w:rsidRDefault="00480C67" w:rsidP="00F046C0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="00F046C0">
              <w:rPr>
                <w:sz w:val="20"/>
                <w:szCs w:val="20"/>
              </w:rPr>
              <w:instrText xml:space="preserve"> ADDIN EN.CITE &lt;EndNote&gt;&lt;Cite&gt;&lt;Author&gt;Ronkvist&lt;/Author&gt;&lt;Year&gt;2009&lt;/Year&gt;&lt;RecNum&gt;14&lt;/RecNum&gt;&lt;DisplayText&gt;(Ronkvist et al., 2009)&lt;/DisplayText&gt;&lt;record&gt;&lt;rec-number&gt;14&lt;/rec-number&gt;&lt;foreign-keys&gt;&lt;key app="EN" db-id="ewf9wdwdu2r0dmezsznps5vfavfraa9xxaa0" timestamp="1603037889"&gt;14&lt;/key&gt;&lt;/foreign-keys&gt;&lt;ref-type name="Journal Article"&gt;17&lt;/ref-type&gt;&lt;contributors&gt;&lt;authors&gt;&lt;author&gt;Ronkvist, Åsa M.&lt;/author&gt;&lt;author&gt;Xie, Wenchun&lt;/author&gt;&lt;author&gt;Lu, Wenhua&lt;/author&gt;&lt;author&gt;Gross, Richard A.&lt;/author&gt;&lt;/authors&gt;&lt;/contributors&gt;&lt;titles&gt;&lt;title&gt;Cutinase-catalyzed hydrolysis of poly(ethylene terephthalate)&lt;/title&gt;&lt;secondary-title&gt;Macromolecules&lt;/secondary-title&gt;&lt;/titles&gt;&lt;pages&gt;5128-5138&lt;/pages&gt;&lt;volume&gt;42&lt;/volume&gt;&lt;number&gt;14&lt;/number&gt;&lt;dates&gt;&lt;year&gt;2009&lt;/year&gt;&lt;pub-dates&gt;&lt;date&gt;2009/07/28&lt;/date&gt;&lt;/pub-dates&gt;&lt;/dates&gt;&lt;publisher&gt;American Chemical Society&lt;/publisher&gt;&lt;isbn&gt;0024-9297&lt;/isbn&gt;&lt;urls&gt;&lt;related-urls&gt;&lt;url&gt;https://doi.org/10.1021/ma9005318&lt;/url&gt;&lt;/related-urls&gt;&lt;/urls&gt;&lt;electronic-resource-num&gt;10.1021/ma9005318&lt;/electronic-resource-num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sz w:val="20"/>
                <w:szCs w:val="20"/>
              </w:rPr>
              <w:t>(Ronkvist et al., 2009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25972CB4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72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CF9095C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  <w:proofErr w:type="spellStart"/>
            <w:r w:rsidRPr="00217ADA">
              <w:rPr>
                <w:sz w:val="20"/>
                <w:szCs w:val="20"/>
              </w:rPr>
              <w:t>FsC</w:t>
            </w:r>
            <w:proofErr w:type="spellEnd"/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8E8D2C2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NA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6EA2921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038A9DB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8D932B7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  <w:shd w:val="clear" w:color="auto" w:fill="FFFFFF"/>
              </w:rPr>
              <w:t xml:space="preserve">Fusarium </w:t>
            </w:r>
            <w:proofErr w:type="spellStart"/>
            <w:r w:rsidRPr="00217ADA">
              <w:rPr>
                <w:i/>
                <w:iCs/>
                <w:sz w:val="20"/>
                <w:szCs w:val="20"/>
                <w:shd w:val="clear" w:color="auto" w:fill="FFFFFF"/>
              </w:rPr>
              <w:t>solani</w:t>
            </w:r>
            <w:proofErr w:type="spellEnd"/>
          </w:p>
          <w:p w14:paraId="4F7B6F92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D740CC1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81A2459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7% crystalline PET film</w:t>
            </w:r>
          </w:p>
          <w:p w14:paraId="1DF15B2D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F43961A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5% weight loss in 96 hours (40 °C, pH 8.0)</w:t>
            </w:r>
          </w:p>
          <w:p w14:paraId="6EE24B98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A7AF27D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PA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59B59161" w14:textId="2142D556" w:rsidR="00480C67" w:rsidRPr="00217ADA" w:rsidRDefault="00480C67" w:rsidP="00F046C0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="00F046C0">
              <w:rPr>
                <w:sz w:val="20"/>
                <w:szCs w:val="20"/>
              </w:rPr>
              <w:instrText xml:space="preserve"> ADDIN EN.CITE &lt;EndNote&gt;&lt;Cite&gt;&lt;Author&gt;Ronkvist&lt;/Author&gt;&lt;Year&gt;2009&lt;/Year&gt;&lt;RecNum&gt;14&lt;/RecNum&gt;&lt;DisplayText&gt;(Ronkvist et al., 2009)&lt;/DisplayText&gt;&lt;record&gt;&lt;rec-number&gt;14&lt;/rec-number&gt;&lt;foreign-keys&gt;&lt;key app="EN" db-id="ewf9wdwdu2r0dmezsznps5vfavfraa9xxaa0" timestamp="1603037889"&gt;14&lt;/key&gt;&lt;/foreign-keys&gt;&lt;ref-type name="Journal Article"&gt;17&lt;/ref-type&gt;&lt;contributors&gt;&lt;authors&gt;&lt;author&gt;Ronkvist, Åsa M.&lt;/author&gt;&lt;author&gt;Xie, Wenchun&lt;/author&gt;&lt;author&gt;Lu, Wenhua&lt;/author&gt;&lt;author&gt;Gross, Richard A.&lt;/author&gt;&lt;/authors&gt;&lt;/contributors&gt;&lt;titles&gt;&lt;title&gt;Cutinase-catalyzed hydrolysis of poly(ethylene terephthalate)&lt;/title&gt;&lt;secondary-title&gt;Macromolecules&lt;/secondary-title&gt;&lt;/titles&gt;&lt;pages&gt;5128-5138&lt;/pages&gt;&lt;volume&gt;42&lt;/volume&gt;&lt;number&gt;14&lt;/number&gt;&lt;dates&gt;&lt;year&gt;2009&lt;/year&gt;&lt;pub-dates&gt;&lt;date&gt;2009/07/28&lt;/date&gt;&lt;/pub-dates&gt;&lt;/dates&gt;&lt;publisher&gt;American Chemical Society&lt;/publisher&gt;&lt;isbn&gt;0024-9297&lt;/isbn&gt;&lt;urls&gt;&lt;related-urls&gt;&lt;url&gt;https://doi.org/10.1021/ma9005318&lt;/url&gt;&lt;/related-urls&gt;&lt;/urls&gt;&lt;electronic-resource-num&gt;10.1021/ma9005318&lt;/electronic-resource-num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sz w:val="20"/>
                <w:szCs w:val="20"/>
              </w:rPr>
              <w:t>(Ronkvist et al., 2009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0FFC4D2E" w14:textId="77777777" w:rsidTr="00B85948">
        <w:trPr>
          <w:trHeight w:hRule="exact" w:val="161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Merge w:val="restart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339AAF89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hc_Cut1</w:t>
            </w:r>
          </w:p>
          <w:p w14:paraId="504CF2CF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330BD973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29.4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68A1D9FB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50°C</w:t>
            </w:r>
          </w:p>
          <w:p w14:paraId="24345DC8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07FE9534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4CAEB3AC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652FA7C5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70442C0C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</w:p>
          <w:p w14:paraId="025AAF64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</w:p>
          <w:p w14:paraId="6C073983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</w:p>
          <w:p w14:paraId="6C363A8B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609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7770E340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7.0</w:t>
            </w:r>
          </w:p>
          <w:p w14:paraId="40CAF8B9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45B4AF64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3FB97588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48DEB2F4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22841E99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419692E6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488E47B0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15610561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792" w:type="dxa"/>
            <w:vMerge w:val="restart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461816EE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sz w:val="20"/>
                <w:szCs w:val="20"/>
              </w:rPr>
              <w:t>Thermobifida</w:t>
            </w:r>
            <w:proofErr w:type="spellEnd"/>
            <w:r w:rsidRPr="00217AD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217ADA">
              <w:rPr>
                <w:i/>
                <w:iCs/>
                <w:sz w:val="20"/>
                <w:szCs w:val="20"/>
              </w:rPr>
              <w:t>cellulosilytica</w:t>
            </w:r>
            <w:proofErr w:type="spellEnd"/>
            <w:r w:rsidRPr="00217ADA">
              <w:rPr>
                <w:i/>
                <w:iCs/>
                <w:sz w:val="20"/>
                <w:szCs w:val="20"/>
              </w:rPr>
              <w:t xml:space="preserve"> </w:t>
            </w:r>
            <w:r w:rsidRPr="00217ADA">
              <w:rPr>
                <w:sz w:val="20"/>
                <w:szCs w:val="20"/>
              </w:rPr>
              <w:t>DSM44535</w:t>
            </w:r>
          </w:p>
          <w:p w14:paraId="2534873F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6B354D1B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>Escherichia coli</w:t>
            </w:r>
            <w:r w:rsidRPr="00217ADA">
              <w:rPr>
                <w:sz w:val="20"/>
                <w:szCs w:val="20"/>
              </w:rPr>
              <w:t xml:space="preserve"> BL21-Gold (DE3)</w:t>
            </w:r>
          </w:p>
          <w:p w14:paraId="76DC011D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34CFDF0B" w14:textId="25AC810A" w:rsidR="00266A63" w:rsidRPr="00217ADA" w:rsidRDefault="00266A63" w:rsidP="00266A63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Pr="00217ADA">
              <w:rPr>
                <w:sz w:val="20"/>
                <w:szCs w:val="20"/>
              </w:rPr>
              <w:t>7% crystalline PET film</w:t>
            </w:r>
          </w:p>
          <w:p w14:paraId="7E3A10DB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14A5ABF4" w14:textId="0D04C63E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 xml:space="preserve">More than </w:t>
            </w:r>
            <w:r w:rsidR="00266A63">
              <w:rPr>
                <w:sz w:val="20"/>
                <w:szCs w:val="20"/>
              </w:rPr>
              <w:t>5</w:t>
            </w:r>
            <w:r w:rsidRPr="00217ADA">
              <w:rPr>
                <w:sz w:val="20"/>
                <w:szCs w:val="20"/>
              </w:rPr>
              <w:t xml:space="preserve">0mmol TPA and </w:t>
            </w:r>
            <w:r w:rsidR="00266A63">
              <w:rPr>
                <w:sz w:val="20"/>
                <w:szCs w:val="20"/>
              </w:rPr>
              <w:t>less</w:t>
            </w:r>
            <w:r w:rsidR="00266A63" w:rsidRPr="00217ADA">
              <w:rPr>
                <w:sz w:val="20"/>
                <w:szCs w:val="20"/>
              </w:rPr>
              <w:t xml:space="preserve"> </w:t>
            </w:r>
            <w:r w:rsidRPr="00217ADA">
              <w:rPr>
                <w:sz w:val="20"/>
                <w:szCs w:val="20"/>
              </w:rPr>
              <w:t xml:space="preserve">than </w:t>
            </w:r>
            <w:r w:rsidR="00266A63">
              <w:rPr>
                <w:sz w:val="20"/>
                <w:szCs w:val="20"/>
              </w:rPr>
              <w:t>1</w:t>
            </w:r>
            <w:r w:rsidRPr="00217ADA">
              <w:rPr>
                <w:sz w:val="20"/>
                <w:szCs w:val="20"/>
              </w:rPr>
              <w:t xml:space="preserve">0mmol MHET per mol of enzyme in </w:t>
            </w:r>
            <w:r w:rsidR="00266A63">
              <w:rPr>
                <w:sz w:val="20"/>
                <w:szCs w:val="20"/>
              </w:rPr>
              <w:t>7</w:t>
            </w:r>
            <w:r w:rsidRPr="00217ADA">
              <w:rPr>
                <w:sz w:val="20"/>
                <w:szCs w:val="20"/>
              </w:rPr>
              <w:t>2 hours (50°C, pH 7.0)</w:t>
            </w:r>
          </w:p>
          <w:p w14:paraId="32C27600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54" w:type="dxa"/>
            <w:vMerge w:val="restart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611891E5" w14:textId="3029DC79" w:rsidR="00480C67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PA, MHET</w:t>
            </w:r>
          </w:p>
          <w:p w14:paraId="0E5609A1" w14:textId="77777777" w:rsidR="00DF3FC6" w:rsidRPr="00DF3FC6" w:rsidRDefault="00DF3FC6" w:rsidP="0082155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6A2823A5" w14:textId="77777777" w:rsidR="00DF3FC6" w:rsidRDefault="00DF3FC6" w:rsidP="00DF3FC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6935A6FA" w14:textId="5FA43016" w:rsidR="00DF3FC6" w:rsidRPr="00DF3FC6" w:rsidRDefault="00DF3FC6" w:rsidP="0082155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PA, MHET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</w:tcBorders>
            <w:shd w:val="clear" w:color="auto" w:fill="FFFFFF" w:themeFill="background1"/>
          </w:tcPr>
          <w:p w14:paraId="4A53C1E0" w14:textId="50FBDC55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="00E853C8">
              <w:rPr>
                <w:sz w:val="20"/>
                <w:szCs w:val="20"/>
              </w:rPr>
              <w:instrText xml:space="preserve"> ADDIN EN.CITE &lt;EndNote&gt;&lt;Cite&gt;&lt;Author&gt;Herrero Acero&lt;/Author&gt;&lt;Year&gt;2011&lt;/Year&gt;&lt;RecNum&gt;21&lt;/RecNum&gt;&lt;DisplayText&gt;(Herrero Acero et al., 2011a)&lt;/DisplayText&gt;&lt;record&gt;&lt;rec-number&gt;21&lt;/rec-number&gt;&lt;foreign-keys&gt;&lt;key app="EN" db-id="wsw029d972dfd3e2zwpvxz0ftz0zferexdpe" timestamp="1603038319"&gt;21&lt;/key&gt;&lt;/foreign-keys&gt;&lt;ref-type name="Journal Article"&gt;17&lt;/ref-type&gt;&lt;contributors&gt;&lt;authors&gt;&lt;author&gt;Herrero Acero, Enrique&lt;/author&gt;&lt;author&gt;Ribitsch, Doris&lt;/author&gt;&lt;author&gt;Steinkellner, Georg&lt;/author&gt;&lt;author&gt;Gruber, Karl&lt;/author&gt;&lt;author&gt;Greimel, Katrin&lt;/author&gt;&lt;author&gt;Eiteljoerg, Inge&lt;/author&gt;&lt;author&gt;Trotscha, Eva&lt;/author&gt;&lt;author&gt;Wei, Ren&lt;/author&gt;&lt;author&gt;Zimmermann, Wolfgang&lt;/author&gt;&lt;author&gt;Zinn, Manfred&lt;/author&gt;&lt;author&gt;Cavaco-Paulo, Artur&lt;/author&gt;&lt;author&gt;Freddi, Giuliano&lt;/author&gt;&lt;author&gt;Schwab, Helmut&lt;/author&gt;&lt;author&gt;Guebitz, Georg&lt;/author&gt;&lt;/authors&gt;&lt;/contributors&gt;&lt;titles&gt;&lt;title&gt;Enzymatic Surface Hydrolysis of PET: Effect of Structural Diversity on Kinetic Properties of Cutinases from Thermobifida&lt;/title&gt;&lt;secondary-title&gt;Macromolecules&lt;/secondary-title&gt;&lt;/titles&gt;&lt;periodical&gt;&lt;full-title&gt;Macromolecules&lt;/full-title&gt;&lt;/periodical&gt;&lt;pages&gt;4632-4640&lt;/pages&gt;&lt;volume&gt;44&lt;/volume&gt;&lt;number&gt;12&lt;/number&gt;&lt;dates&gt;&lt;year&gt;2011&lt;/year&gt;&lt;pub-dates&gt;&lt;date&gt;2011/06/28&lt;/date&gt;&lt;/pub-dates&gt;&lt;/dates&gt;&lt;publisher&gt;American Chemical Society&lt;/publisher&gt;&lt;isbn&gt;0024-9297&lt;/isbn&gt;&lt;urls&gt;&lt;related-urls&gt;&lt;url&gt;https://doi.org/10.1021/ma200949p&lt;/url&gt;&lt;/related-urls&gt;&lt;/urls&gt;&lt;electronic-resource-num&gt;10.1021/ma200949p&lt;/electronic-resource-num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="00E853C8">
              <w:rPr>
                <w:noProof/>
                <w:sz w:val="20"/>
                <w:szCs w:val="20"/>
              </w:rPr>
              <w:t>(Herrero Acero et al., 2011)</w:t>
            </w:r>
            <w:r w:rsidRPr="00217ADA">
              <w:rPr>
                <w:sz w:val="20"/>
                <w:szCs w:val="20"/>
              </w:rPr>
              <w:fldChar w:fldCharType="end"/>
            </w:r>
          </w:p>
          <w:p w14:paraId="0A418E49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0C2A4B" w:rsidRPr="00217ADA" w14:paraId="1CEFA649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9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D299C33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</w:p>
        </w:tc>
        <w:tc>
          <w:tcPr>
            <w:tcW w:w="63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05A3D1A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749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0E6C97D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609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0CC9F57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792" w:type="dxa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509D220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62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4CF09D7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>Pichia pastoris</w:t>
            </w:r>
          </w:p>
        </w:tc>
        <w:tc>
          <w:tcPr>
            <w:tcW w:w="135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5B94C74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24% crystalline PET powder</w:t>
            </w:r>
          </w:p>
          <w:p w14:paraId="10B6E5B2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70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3969230" w14:textId="69408291" w:rsidR="00480C67" w:rsidRPr="00217ADA" w:rsidRDefault="00DF3FC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ore than </w:t>
            </w:r>
            <w:r w:rsidR="00480C67" w:rsidRPr="00217ADA">
              <w:rPr>
                <w:sz w:val="20"/>
                <w:szCs w:val="20"/>
              </w:rPr>
              <w:t xml:space="preserve">50mM </w:t>
            </w:r>
            <w:r>
              <w:rPr>
                <w:sz w:val="20"/>
                <w:szCs w:val="20"/>
              </w:rPr>
              <w:t>soluble released products</w:t>
            </w:r>
            <w:r w:rsidR="00480C67" w:rsidRPr="00217ADA">
              <w:rPr>
                <w:sz w:val="20"/>
                <w:szCs w:val="20"/>
              </w:rPr>
              <w:t xml:space="preserve"> from 5µM enzyme in 96 hours (</w:t>
            </w:r>
            <w:r w:rsidR="00480C67" w:rsidRPr="00217ADA">
              <w:rPr>
                <w:sz w:val="20"/>
                <w:szCs w:val="20"/>
                <w:shd w:val="clear" w:color="auto" w:fill="FFFFFF"/>
              </w:rPr>
              <w:t>65°C</w:t>
            </w:r>
            <w:r w:rsidR="00480C67" w:rsidRPr="00217ADA">
              <w:rPr>
                <w:sz w:val="20"/>
                <w:szCs w:val="20"/>
              </w:rPr>
              <w:t>, pH 8.0)</w:t>
            </w:r>
          </w:p>
          <w:p w14:paraId="527321F0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25E9E09C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185A9425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65F21041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54" w:type="dxa"/>
            <w:vMerge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2666C07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166" w:type="dxa"/>
            <w:tcBorders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7E4AF6EC" w14:textId="65D9A780" w:rsidR="00480C67" w:rsidRPr="00217ADA" w:rsidRDefault="00480C67" w:rsidP="00F046C0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="00F046C0">
              <w:rPr>
                <w:sz w:val="20"/>
                <w:szCs w:val="20"/>
              </w:rPr>
              <w:instrText xml:space="preserve"> ADDIN EN.CITE &lt;EndNote&gt;&lt;Cite&gt;&lt;Author&gt;Gamerith&lt;/Author&gt;&lt;Year&gt;2017&lt;/Year&gt;&lt;RecNum&gt;116&lt;/RecNum&gt;&lt;DisplayText&gt;(Gamerith et al., 2017)&lt;/DisplayText&gt;&lt;record&gt;&lt;rec-number&gt;116&lt;/rec-number&gt;&lt;foreign-keys&gt;&lt;key app="EN" db-id="ewf9wdwdu2r0dmezsznps5vfavfraa9xxaa0" timestamp="1609172013"&gt;116&lt;/key&gt;&lt;/foreign-keys&gt;&lt;ref-type name="Journal Article"&gt;17&lt;/ref-type&gt;&lt;contributors&gt;&lt;authors&gt;&lt;author&gt;Gamerith, Caroline&lt;/author&gt;&lt;author&gt;Vastano, Marco&lt;/author&gt;&lt;author&gt;Ghorbanpour, Sahar M.&lt;/author&gt;&lt;author&gt;Zitzenbacher, Sabine&lt;/author&gt;&lt;author&gt;Ribitsch, Doris&lt;/author&gt;&lt;author&gt;Zumstein, Michael T.&lt;/author&gt;&lt;author&gt;Sander, Michael&lt;/author&gt;&lt;author&gt;Herrero Acero, Enrique&lt;/author&gt;&lt;author&gt;Pellis, Alessandro&lt;/author&gt;&lt;author&gt;Guebitz, Georg M.&lt;/author&gt;&lt;/authors&gt;&lt;/contributors&gt;&lt;titles&gt;&lt;title&gt;&lt;style face="normal" font="default" size="100%"&gt;Enzymatic degradation of aromatic and aliphatic polyesters by&lt;/style&gt;&lt;style face="italic" font="default" size="100%"&gt; P. pastoris&lt;/style&gt;&lt;style face="normal" font="default" size="100%"&gt; expressed cutinase 1 from &lt;/style&gt;&lt;style face="italic" font="default" size="100%"&gt;Thermobifida cellulosilytica&lt;/style&gt;&lt;/title&gt;&lt;secondary-title&gt;Frontiers in Microbiology&lt;/secondary-title&gt;&lt;/titles&gt;&lt;periodical&gt;&lt;full-title&gt;Frontiers in Microbiology&lt;/full-title&gt;&lt;/periodical&gt;&lt;pages&gt;938&lt;/pages&gt;&lt;volume&gt;8&lt;/volume&gt;&lt;dates&gt;&lt;year&gt;2017&lt;/year&gt;&lt;/dates&gt;&lt;isbn&gt;1664-302X&lt;/isbn&gt;&lt;work-type&gt;10.3389/fmicb.2017.00938&lt;/work-type&gt;&lt;urls&gt;&lt;related-urls&gt;&lt;url&gt;https://www.frontiersin.org/article/10.3389/fmicb.2017.00938&lt;/url&gt;&lt;/related-urls&gt;&lt;/urls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sz w:val="20"/>
                <w:szCs w:val="20"/>
              </w:rPr>
              <w:t>(Gamerith et al., 2017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5B55A121" w14:textId="77777777" w:rsidTr="00B85948">
        <w:trPr>
          <w:trHeight w:val="21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30CAFD63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hc_Cut2</w:t>
            </w:r>
          </w:p>
          <w:p w14:paraId="766781A6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7BE5B077" w14:textId="77777777" w:rsidR="00480C67" w:rsidRPr="00217ADA" w:rsidRDefault="00480C67" w:rsidP="00217ADA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 xml:space="preserve">29.7 </w:t>
            </w:r>
          </w:p>
          <w:p w14:paraId="35AFCC7A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749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344438EA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50°C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3848459F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7.0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47A3ABB8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sz w:val="20"/>
                <w:szCs w:val="20"/>
              </w:rPr>
              <w:t>Thermobifida</w:t>
            </w:r>
            <w:proofErr w:type="spellEnd"/>
            <w:r w:rsidRPr="00217AD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217ADA">
              <w:rPr>
                <w:i/>
                <w:iCs/>
                <w:sz w:val="20"/>
                <w:szCs w:val="20"/>
              </w:rPr>
              <w:t>cellulosilytica</w:t>
            </w:r>
            <w:proofErr w:type="spellEnd"/>
            <w:r w:rsidRPr="00217ADA">
              <w:rPr>
                <w:i/>
                <w:iCs/>
                <w:sz w:val="20"/>
                <w:szCs w:val="20"/>
              </w:rPr>
              <w:t xml:space="preserve"> </w:t>
            </w:r>
            <w:r w:rsidRPr="00217ADA">
              <w:rPr>
                <w:sz w:val="20"/>
                <w:szCs w:val="20"/>
              </w:rPr>
              <w:t>DSM44535</w:t>
            </w:r>
          </w:p>
          <w:p w14:paraId="6CFF8C34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22B2A958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>Escherichia coli</w:t>
            </w:r>
            <w:r w:rsidRPr="00217ADA">
              <w:rPr>
                <w:sz w:val="20"/>
                <w:szCs w:val="20"/>
              </w:rPr>
              <w:t xml:space="preserve"> BL21-Gold (DE3)</w:t>
            </w:r>
          </w:p>
        </w:tc>
        <w:tc>
          <w:tcPr>
            <w:tcW w:w="1350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6B113E6D" w14:textId="77777777" w:rsidR="00B41D91" w:rsidRPr="00217ADA" w:rsidRDefault="00B41D91" w:rsidP="00B41D91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Pr="00217ADA">
              <w:rPr>
                <w:sz w:val="20"/>
                <w:szCs w:val="20"/>
              </w:rPr>
              <w:t>7% crystalline PET film</w:t>
            </w:r>
          </w:p>
          <w:p w14:paraId="08A1BF50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40350F0B" w14:textId="6858400C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 xml:space="preserve">Less than </w:t>
            </w:r>
            <w:r w:rsidR="00B41D91">
              <w:rPr>
                <w:sz w:val="20"/>
                <w:szCs w:val="20"/>
              </w:rPr>
              <w:t>10</w:t>
            </w:r>
            <w:r w:rsidRPr="00217ADA">
              <w:rPr>
                <w:sz w:val="20"/>
                <w:szCs w:val="20"/>
              </w:rPr>
              <w:t xml:space="preserve">mmol TPA and </w:t>
            </w:r>
            <w:r w:rsidR="00B41D91">
              <w:rPr>
                <w:sz w:val="20"/>
                <w:szCs w:val="20"/>
              </w:rPr>
              <w:t>more</w:t>
            </w:r>
            <w:r w:rsidR="00B41D91" w:rsidRPr="00217ADA">
              <w:rPr>
                <w:sz w:val="20"/>
                <w:szCs w:val="20"/>
              </w:rPr>
              <w:t xml:space="preserve"> </w:t>
            </w:r>
            <w:r w:rsidRPr="00217ADA">
              <w:rPr>
                <w:sz w:val="20"/>
                <w:szCs w:val="20"/>
              </w:rPr>
              <w:t xml:space="preserve">than </w:t>
            </w:r>
            <w:r w:rsidR="00B41D91">
              <w:rPr>
                <w:sz w:val="20"/>
                <w:szCs w:val="20"/>
              </w:rPr>
              <w:t>1</w:t>
            </w:r>
            <w:r w:rsidRPr="00217ADA">
              <w:rPr>
                <w:sz w:val="20"/>
                <w:szCs w:val="20"/>
              </w:rPr>
              <w:t xml:space="preserve">0mmol MHET per mol of enzyme in </w:t>
            </w:r>
            <w:r w:rsidR="00B41D91">
              <w:rPr>
                <w:sz w:val="20"/>
                <w:szCs w:val="20"/>
              </w:rPr>
              <w:t>7</w:t>
            </w:r>
            <w:r w:rsidRPr="00217ADA">
              <w:rPr>
                <w:sz w:val="20"/>
                <w:szCs w:val="20"/>
              </w:rPr>
              <w:t>2 hours (50°C, pH 7.0)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right w:val="nil"/>
            </w:tcBorders>
            <w:shd w:val="clear" w:color="auto" w:fill="FFFFFF" w:themeFill="background1"/>
          </w:tcPr>
          <w:p w14:paraId="4E8EEE90" w14:textId="1C9DFD6E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PA, MHET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</w:tcBorders>
            <w:shd w:val="clear" w:color="auto" w:fill="FFFFFF" w:themeFill="background1"/>
          </w:tcPr>
          <w:p w14:paraId="5C62F4C9" w14:textId="29132C06" w:rsidR="00480C67" w:rsidRPr="00217ADA" w:rsidRDefault="00D95E62" w:rsidP="00F046C0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F046C0">
              <w:rPr>
                <w:sz w:val="20"/>
                <w:szCs w:val="20"/>
              </w:rPr>
              <w:instrText xml:space="preserve"> ADDIN EN.CITE &lt;EndNote&gt;&lt;Cite&gt;&lt;Author&gt;Herrero Acero&lt;/Author&gt;&lt;Year&gt;2011&lt;/Year&gt;&lt;RecNum&gt;105&lt;/RecNum&gt;&lt;DisplayText&gt;(Herrero Acero et al., 2011b)&lt;/DisplayText&gt;&lt;record&gt;&lt;rec-number&gt;105&lt;/rec-number&gt;&lt;foreign-keys&gt;&lt;key app="EN" db-id="ewf9wdwdu2r0dmezsznps5vfavfraa9xxaa0" timestamp="1603051822"&gt;105&lt;/key&gt;&lt;/foreign-keys&gt;&lt;ref-type name="Journal Article"&gt;17&lt;/ref-type&gt;&lt;contributors&gt;&lt;authors&gt;&lt;author&gt;Herrero Acero, Enrique&lt;/author&gt;&lt;author&gt;Ribitsch, Doris&lt;/author&gt;&lt;author&gt;Steinkellner, Georg&lt;/author&gt;&lt;author&gt;Gruber, Karl&lt;/author&gt;&lt;author&gt;Greimel, Katrin&lt;/author&gt;&lt;author&gt;Eiteljoerg, Inge&lt;/author&gt;&lt;author&gt;Trotscha, Eva&lt;/author&gt;&lt;author&gt;Wei, Ren&lt;/author&gt;&lt;author&gt;Zimmermann, Wolfgang&lt;/author&gt;&lt;author&gt;Zinn, Manfred&lt;/author&gt;&lt;author&gt;Cavaco-Paulo, Artur&lt;/author&gt;&lt;author&gt;Freddi, Giuliano&lt;/author&gt;&lt;author&gt;Schwab, Helmut&lt;/author&gt;&lt;author&gt;Guebitz, Georg&lt;/author&gt;&lt;/authors&gt;&lt;/contributors&gt;&lt;titles&gt;&lt;title&gt;&lt;style face="normal" font="default" size="100%"&gt;Enzymatic surface hydrolysis of PET: Effect of structural diversity on kinetic properties of cutinases from &lt;/style&gt;&lt;style face="italic" font="default" size="100%"&gt;Thermobifida&lt;/style&gt;&lt;style face="normal" font="default" size="100%"&gt; &lt;/style&gt;&lt;/title&gt;&lt;secondary-title&gt;Macromolecules&lt;/secondary-title&gt;&lt;/titles&gt;&lt;pages&gt;4632-4640&lt;/pages&gt;&lt;volume&gt;44&lt;/volume&gt;&lt;number&gt;12&lt;/number&gt;&lt;dates&gt;&lt;year&gt;2011&lt;/year&gt;&lt;pub-dates&gt;&lt;date&gt;2011/06/28&lt;/date&gt;&lt;/pub-dates&gt;&lt;/dates&gt;&lt;publisher&gt;American Chemical Society&lt;/publisher&gt;&lt;isbn&gt;0024-9297&lt;/isbn&gt;&lt;urls&gt;&lt;related-urls&gt;&lt;url&gt;https://doi.org/10.1021/ma200949p&lt;/url&gt;&lt;/related-urls&gt;&lt;/urls&gt;&lt;electronic-resource-num&gt;10.1021/ma200949p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E853C8">
              <w:rPr>
                <w:noProof/>
                <w:sz w:val="20"/>
                <w:szCs w:val="20"/>
              </w:rPr>
              <w:t>(Herrero Acero et al., 2011)</w:t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 xml:space="preserve"> </w:t>
            </w:r>
          </w:p>
        </w:tc>
      </w:tr>
      <w:tr w:rsidR="000C2A4B" w:rsidRPr="00217ADA" w14:paraId="626391AD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F134E38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lastRenderedPageBreak/>
              <w:t>Thf42_Cut1</w:t>
            </w:r>
          </w:p>
          <w:p w14:paraId="22ACB561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</w:p>
        </w:tc>
        <w:tc>
          <w:tcPr>
            <w:tcW w:w="63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6B7079A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29.6</w:t>
            </w:r>
          </w:p>
        </w:tc>
        <w:tc>
          <w:tcPr>
            <w:tcW w:w="749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6AB9615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609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FA97620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1792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32582F0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sz w:val="20"/>
                <w:szCs w:val="20"/>
              </w:rPr>
              <w:t>Thermobifida</w:t>
            </w:r>
            <w:proofErr w:type="spellEnd"/>
            <w:r w:rsidRPr="00217ADA">
              <w:rPr>
                <w:sz w:val="20"/>
                <w:szCs w:val="20"/>
              </w:rPr>
              <w:t xml:space="preserve"> </w:t>
            </w:r>
            <w:proofErr w:type="spellStart"/>
            <w:r w:rsidRPr="00217ADA">
              <w:rPr>
                <w:i/>
                <w:iCs/>
                <w:sz w:val="20"/>
                <w:szCs w:val="20"/>
              </w:rPr>
              <w:t>fusca</w:t>
            </w:r>
            <w:proofErr w:type="spellEnd"/>
            <w:r w:rsidRPr="00217ADA">
              <w:rPr>
                <w:sz w:val="20"/>
                <w:szCs w:val="20"/>
              </w:rPr>
              <w:t xml:space="preserve"> DSM44342</w:t>
            </w:r>
          </w:p>
          <w:p w14:paraId="311D1ECF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62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533BB13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>Escherichia coli</w:t>
            </w:r>
            <w:r w:rsidRPr="00217ADA">
              <w:rPr>
                <w:sz w:val="20"/>
                <w:szCs w:val="20"/>
              </w:rPr>
              <w:t xml:space="preserve"> BL21-Gold (DE3)</w:t>
            </w:r>
          </w:p>
        </w:tc>
        <w:tc>
          <w:tcPr>
            <w:tcW w:w="135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8F9631F" w14:textId="77777777" w:rsidR="00AF300A" w:rsidRPr="00217ADA" w:rsidRDefault="00AF300A" w:rsidP="00AF300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Pr="00217ADA">
              <w:rPr>
                <w:sz w:val="20"/>
                <w:szCs w:val="20"/>
              </w:rPr>
              <w:t>7% crystalline PET film</w:t>
            </w:r>
          </w:p>
          <w:p w14:paraId="4DD3A044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700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AB839D4" w14:textId="0D33F350" w:rsidR="00480C67" w:rsidRPr="00217ADA" w:rsidRDefault="00AF300A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re</w:t>
            </w:r>
            <w:r w:rsidR="00480C67" w:rsidRPr="00217ADA">
              <w:rPr>
                <w:sz w:val="20"/>
                <w:szCs w:val="20"/>
              </w:rPr>
              <w:t xml:space="preserve"> than </w:t>
            </w:r>
            <w:r>
              <w:rPr>
                <w:sz w:val="20"/>
                <w:szCs w:val="20"/>
              </w:rPr>
              <w:t>40</w:t>
            </w:r>
            <w:r w:rsidR="00480C67" w:rsidRPr="00217ADA">
              <w:rPr>
                <w:sz w:val="20"/>
                <w:szCs w:val="20"/>
              </w:rPr>
              <w:t>mmol TPA and less than 1</w:t>
            </w:r>
            <w:r>
              <w:rPr>
                <w:sz w:val="20"/>
                <w:szCs w:val="20"/>
              </w:rPr>
              <w:t>0</w:t>
            </w:r>
            <w:r w:rsidR="00480C67" w:rsidRPr="00217ADA">
              <w:rPr>
                <w:sz w:val="20"/>
                <w:szCs w:val="20"/>
              </w:rPr>
              <w:t xml:space="preserve">mmol MHET per mol of enzyme in </w:t>
            </w:r>
            <w:r>
              <w:rPr>
                <w:sz w:val="20"/>
                <w:szCs w:val="20"/>
              </w:rPr>
              <w:t>7</w:t>
            </w:r>
            <w:r w:rsidR="00480C67" w:rsidRPr="00217ADA">
              <w:rPr>
                <w:sz w:val="20"/>
                <w:szCs w:val="20"/>
              </w:rPr>
              <w:t>2 hours (50°C, pH 7.0)</w:t>
            </w:r>
          </w:p>
        </w:tc>
        <w:tc>
          <w:tcPr>
            <w:tcW w:w="1054" w:type="dxa"/>
            <w:tcBorders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88F4DCA" w14:textId="1D0A0A1F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PA, MHET</w:t>
            </w:r>
          </w:p>
        </w:tc>
        <w:tc>
          <w:tcPr>
            <w:tcW w:w="1166" w:type="dxa"/>
            <w:tcBorders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4CA7F4B5" w14:textId="25331ABC" w:rsidR="00480C67" w:rsidRPr="00217ADA" w:rsidRDefault="00480C67" w:rsidP="00E853C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="00E853C8">
              <w:rPr>
                <w:sz w:val="20"/>
                <w:szCs w:val="20"/>
              </w:rPr>
              <w:instrText xml:space="preserve"> ADDIN EN.CITE &lt;EndNote&gt;&lt;Cite&gt;&lt;Author&gt;Herrero Acero&lt;/Author&gt;&lt;Year&gt;2011&lt;/Year&gt;&lt;RecNum&gt;21&lt;/RecNum&gt;&lt;DisplayText&gt;(Herrero Acero et al., 2011a)&lt;/DisplayText&gt;&lt;record&gt;&lt;rec-number&gt;21&lt;/rec-number&gt;&lt;foreign-keys&gt;&lt;key app="EN" db-id="wsw029d972dfd3e2zwpvxz0ftz0zferexdpe" timestamp="1603038319"&gt;21&lt;/key&gt;&lt;/foreign-keys&gt;&lt;ref-type name="Journal Article"&gt;17&lt;/ref-type&gt;&lt;contributors&gt;&lt;authors&gt;&lt;author&gt;Herrero Acero, Enrique&lt;/author&gt;&lt;author&gt;Ribitsch, Doris&lt;/author&gt;&lt;author&gt;Steinkellner, Georg&lt;/author&gt;&lt;author&gt;Gruber, Karl&lt;/author&gt;&lt;author&gt;Greimel, Katrin&lt;/author&gt;&lt;author&gt;Eiteljoerg, Inge&lt;/author&gt;&lt;author&gt;Trotscha, Eva&lt;/author&gt;&lt;author&gt;Wei, Ren&lt;/author&gt;&lt;author&gt;Zimmermann, Wolfgang&lt;/author&gt;&lt;author&gt;Zinn, Manfred&lt;/author&gt;&lt;author&gt;Cavaco-Paulo, Artur&lt;/author&gt;&lt;author&gt;Freddi, Giuliano&lt;/author&gt;&lt;author&gt;Schwab, Helmut&lt;/author&gt;&lt;author&gt;Guebitz, Georg&lt;/author&gt;&lt;/authors&gt;&lt;/contributors&gt;&lt;titles&gt;&lt;title&gt;Enzymatic Surface Hydrolysis of PET: Effect of Structural Diversity on Kinetic Properties of Cutinases from Thermobifida&lt;/title&gt;&lt;secondary-title&gt;Macromolecules&lt;/secondary-title&gt;&lt;/titles&gt;&lt;periodical&gt;&lt;full-title&gt;Macromolecules&lt;/full-title&gt;&lt;/periodical&gt;&lt;pages&gt;4632-4640&lt;/pages&gt;&lt;volume&gt;44&lt;/volume&gt;&lt;number&gt;12&lt;/number&gt;&lt;dates&gt;&lt;year&gt;2011&lt;/year&gt;&lt;pub-dates&gt;&lt;date&gt;2011/06/28&lt;/date&gt;&lt;/pub-dates&gt;&lt;/dates&gt;&lt;publisher&gt;American Chemical Society&lt;/publisher&gt;&lt;isbn&gt;0024-9297&lt;/isbn&gt;&lt;urls&gt;&lt;related-urls&gt;&lt;url&gt;https://doi.org/10.1021/ma200949p&lt;/url&gt;&lt;/related-urls&gt;&lt;/urls&gt;&lt;electronic-resource-num&gt;10.1021/ma200949p&lt;/electronic-resource-num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="00E853C8">
              <w:rPr>
                <w:noProof/>
                <w:sz w:val="20"/>
                <w:szCs w:val="20"/>
              </w:rPr>
              <w:t>(Herrero Acero et al., 2011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683F613F" w14:textId="77777777" w:rsidTr="00B8594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0D89675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ha_Cut1</w:t>
            </w:r>
          </w:p>
          <w:p w14:paraId="3010BC9A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D203F55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28.1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92A5C1F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91CEC99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5AD9388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sz w:val="20"/>
                <w:szCs w:val="20"/>
              </w:rPr>
              <w:t>Thermobifida</w:t>
            </w:r>
            <w:proofErr w:type="spellEnd"/>
            <w:r w:rsidRPr="00217ADA">
              <w:rPr>
                <w:i/>
                <w:iCs/>
                <w:sz w:val="20"/>
                <w:szCs w:val="20"/>
              </w:rPr>
              <w:t xml:space="preserve"> alba</w:t>
            </w:r>
          </w:p>
          <w:p w14:paraId="2F019C1A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BCE6729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>Escherichia coli</w:t>
            </w:r>
            <w:r w:rsidRPr="00217ADA">
              <w:rPr>
                <w:sz w:val="20"/>
                <w:szCs w:val="20"/>
              </w:rPr>
              <w:t xml:space="preserve"> BL21-Gold (DE3)</w:t>
            </w: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858884D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Bis(</w:t>
            </w:r>
            <w:proofErr w:type="spellStart"/>
            <w:r w:rsidRPr="00217ADA">
              <w:rPr>
                <w:sz w:val="20"/>
                <w:szCs w:val="20"/>
              </w:rPr>
              <w:t>benzoyloxyethyl</w:t>
            </w:r>
            <w:proofErr w:type="spellEnd"/>
            <w:r w:rsidRPr="00217ADA">
              <w:rPr>
                <w:sz w:val="20"/>
                <w:szCs w:val="20"/>
              </w:rPr>
              <w:t>) terephthalate (3PET)</w:t>
            </w:r>
          </w:p>
          <w:p w14:paraId="2771EE48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8CF00BE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More than 15mmol TPA and more than 30mmol MHET per mol of enzyme in 2 hours (50°C, pH 7.0)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85C68E5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PA, MHET, BA, HEB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2C30D3F0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Pr="00217ADA">
              <w:rPr>
                <w:color w:val="auto"/>
                <w:sz w:val="20"/>
                <w:szCs w:val="20"/>
              </w:rPr>
              <w:instrText xml:space="preserve"> ADDIN EN.CITE &lt;EndNote&gt;&lt;Cite&gt;&lt;Author&gt;Ribitsch&lt;/Author&gt;&lt;Year&gt;2012&lt;/Year&gt;&lt;RecNum&gt;10&lt;/RecNum&gt;&lt;DisplayText&gt;(Ribitsch et al., 2012a)&lt;/DisplayText&gt;&lt;record&gt;&lt;rec-number&gt;10&lt;/rec-number&gt;&lt;foreign-keys&gt;&lt;key app="EN" db-id="wsw029d972dfd3e2zwpvxz0ftz0zferexdpe" timestamp="1603037694"&gt;10&lt;/key&gt;&lt;/foreign-keys&gt;&lt;ref-type name="Journal Article"&gt;17&lt;/ref-type&gt;&lt;contributors&gt;&lt;authors&gt;&lt;author&gt;Ribitsch, Doris&lt;/author&gt;&lt;author&gt;Acero, Enrique Herrero&lt;/author&gt;&lt;author&gt;Greimel, Katrin&lt;/author&gt;&lt;author&gt;Eiteljoerg, Inge&lt;/author&gt;&lt;author&gt;Trotscha, Eva&lt;/author&gt;&lt;author&gt;Freddi, Giuliano&lt;/author&gt;&lt;author&gt;Schwab, Helmut&lt;/author&gt;&lt;author&gt;Guebitz, Georg M.&lt;/author&gt;&lt;/authors&gt;&lt;/contributors&gt;&lt;titles&gt;&lt;title&gt;Characterization of a new cutinase from Thermobifida alba for PET-surface hydrolysis&lt;/title&gt;&lt;secondary-title&gt;Biocatalysis and Biotransformation&lt;/secondary-title&gt;&lt;/titles&gt;&lt;periodical&gt;&lt;full-title&gt;Biocatalysis and Biotransformation&lt;/full-title&gt;&lt;/periodical&gt;&lt;pages&gt;2-9&lt;/pages&gt;&lt;volume&gt;30&lt;/volume&gt;&lt;number&gt;1&lt;/number&gt;&lt;dates&gt;&lt;year&gt;2012&lt;/year&gt;&lt;pub-dates&gt;&lt;date&gt;2012/02/01&lt;/date&gt;&lt;/pub-dates&gt;&lt;/dates&gt;&lt;publisher&gt;Taylor &amp;amp; Francis&lt;/publisher&gt;&lt;isbn&gt;1024-2422&lt;/isbn&gt;&lt;urls&gt;&lt;related-urls&gt;&lt;url&gt;https://doi.org/10.3109/10242422.2012.644435&lt;/url&gt;&lt;/related-urls&gt;&lt;/urls&gt;&lt;electronic-resource-num&gt;10.3109/10242422.2012.644435&lt;/electronic-resource-num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</w:rPr>
              <w:t>(Ribitsch et al., 2012a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2933A37F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2829D87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Cut190</w:t>
            </w: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7E2369C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30.3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C55CE18" w14:textId="1C261A29" w:rsidR="00480C67" w:rsidRPr="00217ADA" w:rsidRDefault="00EA7806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>
              <w:rPr>
                <w:sz w:val="20"/>
                <w:szCs w:val="20"/>
              </w:rPr>
              <w:t>65</w:t>
            </w:r>
            <w:r w:rsidR="00480C67" w:rsidRPr="00217ADA">
              <w:rPr>
                <w:sz w:val="20"/>
                <w:szCs w:val="20"/>
              </w:rPr>
              <w:t>– 75 °C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2D05D3E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6.0 – 8.5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E95C3ED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sz w:val="20"/>
                <w:szCs w:val="20"/>
              </w:rPr>
              <w:t>Saccharomonospora</w:t>
            </w:r>
            <w:proofErr w:type="spellEnd"/>
            <w:r w:rsidRPr="00217AD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217ADA">
              <w:rPr>
                <w:i/>
                <w:iCs/>
                <w:sz w:val="20"/>
                <w:szCs w:val="20"/>
              </w:rPr>
              <w:t>viridis</w:t>
            </w:r>
            <w:proofErr w:type="spellEnd"/>
            <w:r w:rsidRPr="00217ADA">
              <w:rPr>
                <w:sz w:val="20"/>
                <w:szCs w:val="20"/>
              </w:rPr>
              <w:t xml:space="preserve"> AHK190</w:t>
            </w:r>
          </w:p>
          <w:p w14:paraId="328A41FA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D11D65A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>Escherichia coli</w:t>
            </w:r>
            <w:r w:rsidRPr="00217ADA">
              <w:rPr>
                <w:sz w:val="20"/>
                <w:szCs w:val="20"/>
              </w:rPr>
              <w:t xml:space="preserve"> Rosetta-</w:t>
            </w:r>
            <w:proofErr w:type="spellStart"/>
            <w:r w:rsidRPr="00217ADA">
              <w:rPr>
                <w:sz w:val="20"/>
                <w:szCs w:val="20"/>
              </w:rPr>
              <w:t>gami</w:t>
            </w:r>
            <w:proofErr w:type="spellEnd"/>
            <w:r w:rsidRPr="00217ADA">
              <w:rPr>
                <w:sz w:val="20"/>
                <w:szCs w:val="20"/>
              </w:rPr>
              <w:t xml:space="preserve"> B (DE3)</w:t>
            </w:r>
          </w:p>
          <w:p w14:paraId="3059464A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BEA47A4" w14:textId="34955F1C" w:rsidR="00480C67" w:rsidRPr="00217ADA" w:rsidRDefault="00BA3FF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5171AF4" w14:textId="6A208FDF" w:rsidR="00480C67" w:rsidRPr="00217ADA" w:rsidRDefault="00AE4674" w:rsidP="00821554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Hydrophilzed</w:t>
            </w:r>
            <w:proofErr w:type="spellEnd"/>
            <w:r>
              <w:rPr>
                <w:sz w:val="20"/>
                <w:szCs w:val="20"/>
              </w:rPr>
              <w:t xml:space="preserve"> PET film overnight (</w:t>
            </w:r>
            <w:r w:rsidRPr="00217ADA">
              <w:rPr>
                <w:sz w:val="20"/>
                <w:szCs w:val="20"/>
              </w:rPr>
              <w:t>50°C</w:t>
            </w:r>
            <w:r w:rsidR="00BA3FF6">
              <w:rPr>
                <w:sz w:val="20"/>
                <w:szCs w:val="20"/>
              </w:rPr>
              <w:t>)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271DE80" w14:textId="7E3C488E" w:rsidR="00480C67" w:rsidRPr="00217ADA" w:rsidRDefault="00BA3FF6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7571C8DC" w14:textId="2A4BC7C3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="00CB0B77" w:rsidRPr="00217ADA">
              <w:rPr>
                <w:sz w:val="20"/>
                <w:szCs w:val="20"/>
              </w:rPr>
              <w:instrText xml:space="preserve"> ADDIN EN.CITE &lt;EndNote&gt;&lt;Cite&gt;&lt;Author&gt;Kawai&lt;/Author&gt;&lt;Year&gt;2014&lt;/Year&gt;&lt;RecNum&gt;23&lt;/RecNum&gt;&lt;DisplayText&gt;(Kawai et al., 2014)&lt;/DisplayText&gt;&lt;record&gt;&lt;rec-number&gt;23&lt;/rec-number&gt;&lt;foreign-keys&gt;&lt;key app="EN" db-id="ewf9wdwdu2r0dmezsznps5vfavfraa9xxaa0" timestamp="1603038414"&gt;23&lt;/key&gt;&lt;/foreign-keys&gt;&lt;ref-type name="Journal Article"&gt;17&lt;/ref-type&gt;&lt;contributors&gt;&lt;authors&gt;&lt;author&gt;Kawai, Fusako&lt;/author&gt;&lt;author&gt;Oda, Masayuki&lt;/author&gt;&lt;author&gt;Tamashiro, Tomonari&lt;/author&gt;&lt;author&gt;Waku, Tomonori&lt;/author&gt;&lt;author&gt;Tanaka, Naoki&lt;/author&gt;&lt;author&gt;Yamamoto, Masaki&lt;/author&gt;&lt;author&gt;Mizushima, Hiroki&lt;/author&gt;&lt;author&gt;Miyakawa, Takuya&lt;/author&gt;&lt;author&gt;Tanokura, Masaru&lt;/author&gt;&lt;/authors&gt;&lt;/contributors&gt;&lt;titles&gt;&lt;title&gt;&lt;style face="normal" font="default" size="100%"&gt;A novel Ca2+-activated, thermostabilized polyesterase capable of hydrolyzing polyethylene terephthalate from &lt;/style&gt;&lt;style face="italic" font="default" size="100%"&gt;Saccharomonospora viridis&lt;/style&gt;&lt;style face="normal" font="default" size="100%"&gt; AHK190&lt;/style&gt;&lt;/title&gt;&lt;secondary-title&gt;Applied Microbiology and Biotechnology&lt;/secondary-title&gt;&lt;/titles&gt;&lt;periodical&gt;&lt;full-title&gt;Applied Microbiology and Biotechnology&lt;/full-title&gt;&lt;/periodical&gt;&lt;pages&gt;10053-10064&lt;/pages&gt;&lt;volume&gt;98&lt;/volume&gt;&lt;number&gt;24&lt;/number&gt;&lt;dates&gt;&lt;year&gt;2014&lt;/year&gt;&lt;pub-dates&gt;&lt;date&gt;2014/12/01&lt;/date&gt;&lt;/pub-dates&gt;&lt;/dates&gt;&lt;isbn&gt;1432-0614&lt;/isbn&gt;&lt;urls&gt;&lt;related-urls&gt;&lt;url&gt;https://doi.org/10.1007/s00253-014-5860-y&lt;/url&gt;&lt;/related-urls&gt;&lt;/urls&gt;&lt;electronic-resource-num&gt;10.1007/s00253-014-5860-y&lt;/electronic-resource-num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</w:rPr>
              <w:t>(Kawai et al., 2014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0A158053" w14:textId="77777777" w:rsidTr="00B85948">
        <w:trPr>
          <w:trHeight w:val="97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D14177A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LCC</w:t>
            </w: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6D58314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28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812755A" w14:textId="7E6FB75C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50</w:t>
            </w:r>
            <w:r w:rsidR="006F4FF6">
              <w:rPr>
                <w:sz w:val="20"/>
                <w:szCs w:val="20"/>
              </w:rPr>
              <w:t>-70</w:t>
            </w:r>
            <w:r w:rsidRPr="00217ADA">
              <w:rPr>
                <w:sz w:val="20"/>
                <w:szCs w:val="20"/>
              </w:rPr>
              <w:t>°C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72CC46D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8.0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B78756C" w14:textId="69B87B06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Leaf</w:t>
            </w:r>
            <w:r w:rsidR="00292F04">
              <w:rPr>
                <w:sz w:val="20"/>
                <w:szCs w:val="20"/>
              </w:rPr>
              <w:t xml:space="preserve"> </w:t>
            </w:r>
            <w:r w:rsidRPr="00217ADA">
              <w:rPr>
                <w:sz w:val="20"/>
                <w:szCs w:val="20"/>
              </w:rPr>
              <w:t>branch compost</w:t>
            </w: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73D7251" w14:textId="77777777" w:rsidR="00480C67" w:rsidRPr="00217ADA" w:rsidRDefault="00480C67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 xml:space="preserve">E. coli </w:t>
            </w:r>
            <w:r w:rsidRPr="00217ADA">
              <w:rPr>
                <w:sz w:val="20"/>
                <w:szCs w:val="20"/>
              </w:rPr>
              <w:t>BL21-CodonPlus(DE3)</w:t>
            </w:r>
          </w:p>
          <w:p w14:paraId="0B579593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A11DD87" w14:textId="655496BB" w:rsidR="00480C67" w:rsidRPr="00217ADA" w:rsidRDefault="006F4FF6" w:rsidP="00217ADA">
            <w:pPr>
              <w:pStyle w:val="NormalWeb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morphous PET film</w:t>
            </w:r>
          </w:p>
          <w:p w14:paraId="5A6C5590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91B6722" w14:textId="7698A2D9" w:rsidR="00480C67" w:rsidRPr="00217ADA" w:rsidRDefault="006F4FF6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B0D2D">
              <w:rPr>
                <w:color w:val="000000"/>
                <w:sz w:val="20"/>
                <w:szCs w:val="20"/>
                <w:shd w:val="clear" w:color="auto" w:fill="FFFFFF"/>
              </w:rPr>
              <w:t>≤ </w:t>
            </w:r>
            <w:r>
              <w:rPr>
                <w:color w:val="000000"/>
                <w:sz w:val="20"/>
                <w:szCs w:val="20"/>
                <w:shd w:val="clear" w:color="auto" w:fill="FFFFFF"/>
              </w:rPr>
              <w:t>2</w:t>
            </w:r>
            <w:r>
              <w:rPr>
                <w:sz w:val="20"/>
                <w:szCs w:val="20"/>
              </w:rPr>
              <w:t>5</w:t>
            </w:r>
            <w:r w:rsidRPr="00217ADA">
              <w:rPr>
                <w:sz w:val="20"/>
                <w:szCs w:val="20"/>
              </w:rPr>
              <w:t xml:space="preserve">% weight loss in </w:t>
            </w:r>
            <w:r>
              <w:rPr>
                <w:sz w:val="20"/>
                <w:szCs w:val="20"/>
              </w:rPr>
              <w:t>24</w:t>
            </w:r>
            <w:r w:rsidRPr="00217ADA">
              <w:rPr>
                <w:sz w:val="20"/>
                <w:szCs w:val="20"/>
              </w:rPr>
              <w:t xml:space="preserve"> hours </w:t>
            </w:r>
            <w:r w:rsidR="00480C67" w:rsidRPr="00217ADA">
              <w:rPr>
                <w:sz w:val="20"/>
                <w:szCs w:val="20"/>
              </w:rPr>
              <w:t>(</w:t>
            </w:r>
            <w:r w:rsidR="00292F04">
              <w:rPr>
                <w:sz w:val="20"/>
                <w:szCs w:val="20"/>
              </w:rPr>
              <w:t>7</w:t>
            </w:r>
            <w:r w:rsidR="00480C67" w:rsidRPr="00217ADA">
              <w:rPr>
                <w:sz w:val="20"/>
                <w:szCs w:val="20"/>
              </w:rPr>
              <w:t>0°C, pH 8.5)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B503374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PA, EG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4ED2DA82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>
                <w:fldData xml:space="preserve">PEVuZE5vdGU+PENpdGU+PEF1dGhvcj5TdWxhaW1hbjwvQXV0aG9yPjxZZWFyPjIwMTI8L1llYXI+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==
</w:fldData>
              </w:fldChar>
            </w:r>
            <w:r w:rsidRPr="00217ADA">
              <w:rPr>
                <w:sz w:val="20"/>
                <w:szCs w:val="20"/>
              </w:rPr>
              <w:instrText xml:space="preserve"> ADDIN EN.CITE </w:instrText>
            </w:r>
            <w:r w:rsidRPr="00217ADA">
              <w:rPr>
                <w:sz w:val="20"/>
                <w:szCs w:val="20"/>
              </w:rPr>
              <w:fldChar w:fldCharType="begin">
                <w:fldData xml:space="preserve">PEVuZE5vdGU+PENpdGU+PEF1dGhvcj5TdWxhaW1hbjwvQXV0aG9yPjxZZWFyPjIwMTI8L1llYXI+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==
</w:fldData>
              </w:fldChar>
            </w:r>
            <w:r w:rsidRPr="00217ADA">
              <w:rPr>
                <w:sz w:val="20"/>
                <w:szCs w:val="20"/>
              </w:rPr>
              <w:instrText xml:space="preserve"> ADDIN EN.CITE.DATA </w:instrText>
            </w:r>
            <w:r w:rsidRPr="00217ADA">
              <w:rPr>
                <w:sz w:val="20"/>
                <w:szCs w:val="20"/>
              </w:rPr>
            </w:r>
            <w:r w:rsidRPr="00217ADA">
              <w:rPr>
                <w:sz w:val="20"/>
                <w:szCs w:val="20"/>
              </w:rPr>
              <w:fldChar w:fldCharType="end"/>
            </w:r>
            <w:r w:rsidRPr="00217ADA">
              <w:rPr>
                <w:sz w:val="20"/>
                <w:szCs w:val="20"/>
              </w:rPr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sz w:val="20"/>
                <w:szCs w:val="20"/>
              </w:rPr>
              <w:t>(Sulaiman et al., 2012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37361136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5E8B47C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  <w:proofErr w:type="spellStart"/>
            <w:r w:rsidRPr="00217ADA">
              <w:rPr>
                <w:sz w:val="20"/>
                <w:szCs w:val="20"/>
              </w:rPr>
              <w:t>Thh_Est</w:t>
            </w:r>
            <w:proofErr w:type="spellEnd"/>
          </w:p>
          <w:p w14:paraId="7B60EC0F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04CF4C2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3569350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B5E3FED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9C7351A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sz w:val="20"/>
                <w:szCs w:val="20"/>
              </w:rPr>
              <w:t>Thermobifida</w:t>
            </w:r>
            <w:proofErr w:type="spellEnd"/>
            <w:r w:rsidRPr="00217ADA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217ADA">
              <w:rPr>
                <w:i/>
                <w:iCs/>
                <w:sz w:val="20"/>
                <w:szCs w:val="20"/>
              </w:rPr>
              <w:t>halotolerans</w:t>
            </w:r>
            <w:proofErr w:type="spellEnd"/>
            <w:r w:rsidRPr="00217ADA">
              <w:rPr>
                <w:i/>
                <w:iCs/>
                <w:sz w:val="20"/>
                <w:szCs w:val="20"/>
              </w:rPr>
              <w:t xml:space="preserve"> </w:t>
            </w:r>
            <w:r w:rsidRPr="00217ADA">
              <w:rPr>
                <w:sz w:val="20"/>
                <w:szCs w:val="20"/>
                <w:shd w:val="clear" w:color="auto" w:fill="FFFFFF"/>
              </w:rPr>
              <w:t>DSM44931</w:t>
            </w:r>
          </w:p>
          <w:p w14:paraId="3A4CDD4B" w14:textId="77777777" w:rsidR="00480C67" w:rsidRPr="00217ADA" w:rsidRDefault="00480C67" w:rsidP="00217ADA">
            <w:pPr>
              <w:pStyle w:val="NormalWeb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  <w:p w14:paraId="31D25E96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E83803F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rStyle w:val="html-italic"/>
                <w:i/>
                <w:iCs/>
                <w:sz w:val="20"/>
                <w:szCs w:val="20"/>
              </w:rPr>
              <w:t>E. coli</w:t>
            </w:r>
            <w:r w:rsidRPr="00217ADA">
              <w:rPr>
                <w:rStyle w:val="apple-converted-space"/>
                <w:sz w:val="20"/>
                <w:szCs w:val="20"/>
                <w:shd w:val="clear" w:color="auto" w:fill="FFFFFF"/>
              </w:rPr>
              <w:t> </w:t>
            </w:r>
            <w:r w:rsidRPr="00217ADA">
              <w:rPr>
                <w:sz w:val="20"/>
                <w:szCs w:val="20"/>
                <w:shd w:val="clear" w:color="auto" w:fill="FFFFFF"/>
              </w:rPr>
              <w:t>BL21-Gold (DE3)</w:t>
            </w:r>
          </w:p>
          <w:p w14:paraId="45DBF655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286080D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Bis(</w:t>
            </w:r>
            <w:proofErr w:type="spellStart"/>
            <w:r w:rsidRPr="00217ADA">
              <w:rPr>
                <w:sz w:val="20"/>
                <w:szCs w:val="20"/>
                <w:shd w:val="clear" w:color="auto" w:fill="FFFFFF"/>
              </w:rPr>
              <w:t>benzoyloxyethyl</w:t>
            </w:r>
            <w:proofErr w:type="spellEnd"/>
            <w:r w:rsidRPr="00217ADA">
              <w:rPr>
                <w:sz w:val="20"/>
                <w:szCs w:val="20"/>
                <w:shd w:val="clear" w:color="auto" w:fill="FFFFFF"/>
              </w:rPr>
              <w:t>) terephthalate (3PET)</w:t>
            </w:r>
          </w:p>
          <w:p w14:paraId="0AEFA727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6EC4123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More than 15mmol TPA and more than 30mmol MHET per mol of enzyme in 2 hours (50°C, pH 7.0)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08B9782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PA, MHET, BA, HEB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16402E1F" w14:textId="473E8F03" w:rsidR="00480C67" w:rsidRPr="00217ADA" w:rsidRDefault="00480C67" w:rsidP="00F046C0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="00F046C0">
              <w:rPr>
                <w:sz w:val="20"/>
                <w:szCs w:val="20"/>
              </w:rPr>
              <w:instrText xml:space="preserve"> ADDIN EN.CITE &lt;EndNote&gt;&lt;Cite&gt;&lt;Author&gt;Ribitsch&lt;/Author&gt;&lt;Year&gt;2012&lt;/Year&gt;&lt;RecNum&gt;2&lt;/RecNum&gt;&lt;DisplayText&gt;(Ribitsch et al., 2012b)&lt;/DisplayText&gt;&lt;record&gt;&lt;rec-number&gt;2&lt;/rec-number&gt;&lt;foreign-keys&gt;&lt;key app="EN" db-id="ewf9wdwdu2r0dmezsznps5vfavfraa9xxaa0" timestamp="1603036363"&gt;2&lt;/key&gt;&lt;/foreign-keys&gt;&lt;ref-type name="Journal Article"&gt;17&lt;/ref-type&gt;&lt;contributors&gt;&lt;authors&gt;&lt;author&gt;Ribitsch, Doris&lt;/author&gt;&lt;author&gt;Herrero Acero, Enrique&lt;/author&gt;&lt;author&gt;Greimel, Katrin&lt;/author&gt;&lt;author&gt;Dellacher, Anita&lt;/author&gt;&lt;author&gt;Zitzenbacher, Sabine&lt;/author&gt;&lt;author&gt;Marold, Annemarie&lt;/author&gt;&lt;author&gt;Díaz Rodríguez, Rosario&lt;/author&gt;&lt;author&gt;Steinkellner, Georg&lt;/author&gt;&lt;author&gt;Gruber, Karl&lt;/author&gt;&lt;author&gt;Schwab, Helmut&lt;/author&gt;&lt;author&gt;Guebitz, Georg&lt;/author&gt;&lt;/authors&gt;&lt;/contributors&gt;&lt;titles&gt;&lt;title&gt;&lt;style face="normal" font="default" size="100%"&gt;A new esterase from &lt;/style&gt;&lt;style face="italic" font="default" size="100%"&gt;Thermobifida halotolerans&lt;/style&gt;&lt;style face="normal" font="default" size="100%"&gt; hydrolyses Polyethylene Terephthalate (PET) and Polylactic Acid (PLA) &lt;/style&gt;&lt;/title&gt;&lt;secondary-title&gt;Polymers&lt;/secondary-title&gt;&lt;/titles&gt;&lt;pages&gt;617-619&lt;/pages&gt;&lt;volume&gt;4&lt;/volume&gt;&lt;dates&gt;&lt;year&gt;2012&lt;/year&gt;&lt;pub-dates&gt;&lt;date&gt;12/01&lt;/date&gt;&lt;/pub-dates&gt;&lt;/dates&gt;&lt;urls&gt;&lt;/urls&gt;&lt;electronic-resource-num&gt;10.3390/polym4010617&lt;/electronic-resource-num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</w:rPr>
              <w:t>(Ribitsch et al., 2012b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75F96525" w14:textId="77777777" w:rsidTr="00B8594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03F1611" w14:textId="77777777" w:rsidR="00480C67" w:rsidRPr="00217ADA" w:rsidRDefault="00480C67" w:rsidP="00217ADA">
            <w:pPr>
              <w:jc w:val="both"/>
              <w:rPr>
                <w:sz w:val="20"/>
                <w:szCs w:val="20"/>
              </w:rPr>
            </w:pPr>
            <w:proofErr w:type="spellStart"/>
            <w:r w:rsidRPr="00217ADA">
              <w:rPr>
                <w:sz w:val="20"/>
                <w:szCs w:val="20"/>
                <w:shd w:val="clear" w:color="auto" w:fill="FFFFFF"/>
              </w:rPr>
              <w:t>BsEstB</w:t>
            </w:r>
            <w:proofErr w:type="spellEnd"/>
          </w:p>
          <w:p w14:paraId="7F3E4EA8" w14:textId="77777777" w:rsidR="00480C67" w:rsidRPr="00217ADA" w:rsidRDefault="00480C67" w:rsidP="00217ADA">
            <w:pPr>
              <w:pStyle w:val="NormalWeb"/>
              <w:jc w:val="both"/>
              <w:rPr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45C83FC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C402540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shd w:val="clear" w:color="auto" w:fill="FFFFFF"/>
              </w:rPr>
            </w:pPr>
            <w:r w:rsidRPr="00217ADA">
              <w:rPr>
                <w:sz w:val="20"/>
                <w:szCs w:val="20"/>
              </w:rPr>
              <w:t>40°C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3E1E5C4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shd w:val="clear" w:color="auto" w:fill="FFFFFF"/>
              </w:rPr>
            </w:pPr>
            <w:r w:rsidRPr="00217ADA">
              <w:rPr>
                <w:sz w:val="20"/>
                <w:szCs w:val="20"/>
              </w:rPr>
              <w:t>7.0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C3837B2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  <w:shd w:val="clear" w:color="auto" w:fill="FFFFFF"/>
              </w:rPr>
              <w:t>Bacillus subtilis</w:t>
            </w:r>
          </w:p>
          <w:p w14:paraId="63BD5093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0C8F7FB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>Escherichia coli</w:t>
            </w:r>
            <w:r w:rsidRPr="00217ADA">
              <w:rPr>
                <w:sz w:val="20"/>
                <w:szCs w:val="20"/>
              </w:rPr>
              <w:t xml:space="preserve"> BL21-Gold (DE3)</w:t>
            </w: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8DE5D8E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Bis(</w:t>
            </w:r>
            <w:proofErr w:type="spellStart"/>
            <w:r w:rsidRPr="00217ADA">
              <w:rPr>
                <w:sz w:val="20"/>
                <w:szCs w:val="20"/>
                <w:shd w:val="clear" w:color="auto" w:fill="FFFFFF"/>
              </w:rPr>
              <w:t>benzoyloxyethyl</w:t>
            </w:r>
            <w:proofErr w:type="spellEnd"/>
            <w:r w:rsidRPr="00217ADA">
              <w:rPr>
                <w:sz w:val="20"/>
                <w:szCs w:val="20"/>
                <w:shd w:val="clear" w:color="auto" w:fill="FFFFFF"/>
              </w:rPr>
              <w:t>) terephthalate (3PET)</w:t>
            </w:r>
          </w:p>
          <w:p w14:paraId="35B7F6B7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D80940F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800 µg TPA in 36 hours (30°C, pH 7.0)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8BCEB86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 xml:space="preserve">TPA, MHET, BA, HEB 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02A45910" w14:textId="480D6ED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="00CB0B77" w:rsidRPr="00217ADA">
              <w:rPr>
                <w:sz w:val="20"/>
                <w:szCs w:val="20"/>
              </w:rPr>
              <w:instrText xml:space="preserve"> ADDIN EN.CITE &lt;EndNote&gt;&lt;Cite&gt;&lt;Author&gt;Ribitsch&lt;/Author&gt;&lt;Year&gt;2011&lt;/Year&gt;&lt;RecNum&gt;107&lt;/RecNum&gt;&lt;DisplayText&gt;(Ribitsch et al., 2011)&lt;/DisplayText&gt;&lt;record&gt;&lt;rec-number&gt;107&lt;/rec-number&gt;&lt;foreign-keys&gt;&lt;key app="EN" db-id="ewf9wdwdu2r0dmezsznps5vfavfraa9xxaa0" timestamp="1603052028"&gt;107&lt;/key&gt;&lt;/foreign-keys&gt;&lt;ref-type name="Journal Article"&gt;17&lt;/ref-type&gt;&lt;contributors&gt;&lt;authors&gt;&lt;author&gt;Ribitsch, Doris&lt;/author&gt;&lt;author&gt;Heumann, Sonja&lt;/author&gt;&lt;author&gt;Trotscha, Eva&lt;/author&gt;&lt;author&gt;Herrero Acero, Enrique&lt;/author&gt;&lt;author&gt;Greimel, Katrin&lt;/author&gt;&lt;author&gt;Leber, Regina&lt;/author&gt;&lt;author&gt;Birner-Gruenberger, Ruth&lt;/author&gt;&lt;author&gt;Deller, Sigrid&lt;/author&gt;&lt;author&gt;Eiteljoerg, Inge&lt;/author&gt;&lt;author&gt;Remler, Peter&lt;/author&gt;&lt;author&gt;Weber, Thomas&lt;/author&gt;&lt;author&gt;Siegert, Petra&lt;/author&gt;&lt;author&gt;Maurer, Karl-Heinz&lt;/author&gt;&lt;author&gt;Donelli, Ilaria&lt;/author&gt;&lt;author&gt;Freddi, Giuliano&lt;/author&gt;&lt;author&gt;Schwab, Helmut&lt;/author&gt;&lt;author&gt;Guebitz, Georg&lt;/author&gt;&lt;/authors&gt;&lt;/contributors&gt;&lt;titles&gt;&lt;title&gt;&lt;style face="normal" font="default" size="100%"&gt;Hydrolysis of Polyethyleneterephthalate by p-Nitrobenzylesterase from &lt;/style&gt;&lt;style face="italic" font="default" size="100%"&gt;Bacillus subtilis&lt;/style&gt;&lt;/title&gt;&lt;secondary-title&gt;Biotechnology progress&lt;/secondary-title&gt;&lt;/titles&gt;&lt;volume&gt;27&lt;/volume&gt;&lt;dates&gt;&lt;year&gt;2011&lt;/year&gt;&lt;pub-dates&gt;&lt;date&gt;03/23&lt;/date&gt;&lt;/pub-dates&gt;&lt;/dates&gt;&lt;urls&gt;&lt;/urls&gt;&lt;electronic-resource-num&gt;10.1002/btpr.610&lt;/electronic-resource-num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sz w:val="20"/>
                <w:szCs w:val="20"/>
              </w:rPr>
              <w:t>(Ribitsch et al., 2011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49D3C2CE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1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BAA2E55" w14:textId="77777777" w:rsidR="00480C67" w:rsidRPr="00217ADA" w:rsidRDefault="00480C67" w:rsidP="00217ADA">
            <w:pPr>
              <w:jc w:val="both"/>
              <w:rPr>
                <w:sz w:val="20"/>
                <w:szCs w:val="20"/>
                <w:shd w:val="clear" w:color="auto" w:fill="FFFFFF"/>
              </w:rPr>
            </w:pPr>
            <w:proofErr w:type="spellStart"/>
            <w:r w:rsidRPr="00217ADA">
              <w:rPr>
                <w:sz w:val="20"/>
                <w:szCs w:val="20"/>
                <w:shd w:val="clear" w:color="auto" w:fill="FFFFFF"/>
              </w:rPr>
              <w:t>TfH</w:t>
            </w:r>
            <w:proofErr w:type="spellEnd"/>
          </w:p>
          <w:p w14:paraId="4AC06764" w14:textId="77777777" w:rsidR="00480C67" w:rsidRPr="00217ADA" w:rsidRDefault="00480C67" w:rsidP="00217ADA">
            <w:pPr>
              <w:jc w:val="both"/>
              <w:rPr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24B528D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28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EAAC24A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65 – 70 °C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7EC6D44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6.0 – 7.0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428C87B" w14:textId="7525C755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rStyle w:val="Emphasis"/>
                <w:color w:val="2E2E2E"/>
                <w:sz w:val="20"/>
                <w:szCs w:val="20"/>
              </w:rPr>
              <w:t>Thermobifida</w:t>
            </w:r>
            <w:proofErr w:type="spellEnd"/>
            <w:r w:rsidRPr="00217ADA">
              <w:rPr>
                <w:rStyle w:val="Emphasis"/>
                <w:color w:val="2E2E2E"/>
                <w:sz w:val="20"/>
                <w:szCs w:val="20"/>
              </w:rPr>
              <w:t xml:space="preserve"> </w:t>
            </w:r>
            <w:proofErr w:type="spellStart"/>
            <w:r w:rsidRPr="00217ADA">
              <w:rPr>
                <w:rStyle w:val="Emphasis"/>
                <w:color w:val="2E2E2E"/>
                <w:sz w:val="20"/>
                <w:szCs w:val="20"/>
              </w:rPr>
              <w:t>fusca</w:t>
            </w:r>
            <w:proofErr w:type="spellEnd"/>
            <w:r w:rsidR="00A11F55">
              <w:rPr>
                <w:rStyle w:val="Emphasis"/>
                <w:color w:val="2E2E2E"/>
                <w:sz w:val="20"/>
                <w:szCs w:val="20"/>
              </w:rPr>
              <w:t xml:space="preserve"> </w:t>
            </w:r>
            <w:r w:rsidRPr="00217ADA">
              <w:rPr>
                <w:color w:val="2E2E2E"/>
                <w:sz w:val="20"/>
                <w:szCs w:val="20"/>
              </w:rPr>
              <w:t>DSM43793</w:t>
            </w:r>
          </w:p>
          <w:p w14:paraId="5B9FFD69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B33911F" w14:textId="77777777" w:rsidR="00324C33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>E.coli</w:t>
            </w:r>
          </w:p>
          <w:p w14:paraId="790B8DF1" w14:textId="77777777" w:rsidR="00324C33" w:rsidRPr="00821554" w:rsidRDefault="00324C33" w:rsidP="0082155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0BD00C8C" w14:textId="77777777" w:rsidR="00324C33" w:rsidRDefault="00324C33" w:rsidP="00324C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  <w:p w14:paraId="35BCA4F1" w14:textId="77777777" w:rsidR="00324C33" w:rsidRDefault="00324C33" w:rsidP="00324C3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  <w:p w14:paraId="178977DA" w14:textId="77777777" w:rsidR="00D95E62" w:rsidRDefault="00D95E62" w:rsidP="008215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  <w:p w14:paraId="23C9802F" w14:textId="6A13E01C" w:rsidR="00324C33" w:rsidRPr="00821554" w:rsidRDefault="00324C33" w:rsidP="008215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lastRenderedPageBreak/>
              <w:t xml:space="preserve">Escherichia coli </w:t>
            </w:r>
            <w:r w:rsidRPr="00217ADA">
              <w:rPr>
                <w:iCs/>
                <w:sz w:val="20"/>
                <w:szCs w:val="20"/>
              </w:rPr>
              <w:t>BL21(DE3)</w:t>
            </w: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3D5991B" w14:textId="77777777" w:rsidR="00480C67" w:rsidRDefault="009B3026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  <w:r>
              <w:rPr>
                <w:sz w:val="20"/>
                <w:szCs w:val="20"/>
                <w:shd w:val="clear" w:color="auto" w:fill="FFFFFF"/>
              </w:rPr>
              <w:lastRenderedPageBreak/>
              <w:t>Amorphous PET film</w:t>
            </w:r>
          </w:p>
          <w:p w14:paraId="455A06E9" w14:textId="77777777" w:rsidR="00324C33" w:rsidRDefault="00324C33" w:rsidP="00324C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</w:p>
          <w:p w14:paraId="32AF357B" w14:textId="77777777" w:rsidR="00D95E62" w:rsidRDefault="00D95E62" w:rsidP="00324C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2E2E2E"/>
                <w:sz w:val="20"/>
                <w:szCs w:val="20"/>
              </w:rPr>
            </w:pPr>
          </w:p>
          <w:p w14:paraId="46F4787C" w14:textId="77777777" w:rsidR="00D95E62" w:rsidRDefault="00D95E62" w:rsidP="00324C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2E2E2E"/>
                <w:sz w:val="20"/>
                <w:szCs w:val="20"/>
              </w:rPr>
            </w:pPr>
          </w:p>
          <w:p w14:paraId="29C7F8DB" w14:textId="06A36F60" w:rsidR="00324C33" w:rsidRPr="00217ADA" w:rsidRDefault="00324C33" w:rsidP="00324C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lastRenderedPageBreak/>
              <w:t>Semi crystalline PET film</w:t>
            </w:r>
          </w:p>
          <w:p w14:paraId="04475927" w14:textId="345F4154" w:rsidR="00324C33" w:rsidRPr="00821554" w:rsidRDefault="00324C33" w:rsidP="008215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DF22DA6" w14:textId="77777777" w:rsidR="00480C67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lastRenderedPageBreak/>
              <w:t>50% weight loss in 3 weeks (55°C, pH 7.0)</w:t>
            </w:r>
          </w:p>
          <w:p w14:paraId="5B411A80" w14:textId="77777777" w:rsidR="00324C33" w:rsidRDefault="00324C33" w:rsidP="00324C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5D384473" w14:textId="77777777" w:rsidR="00D95E62" w:rsidRDefault="00D95E62" w:rsidP="0082155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shd w:val="clear" w:color="auto" w:fill="FFFFFF"/>
              </w:rPr>
            </w:pPr>
          </w:p>
          <w:p w14:paraId="676B77B6" w14:textId="77777777" w:rsidR="00D95E62" w:rsidRDefault="00D95E62" w:rsidP="0082155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shd w:val="clear" w:color="auto" w:fill="FFFFFF"/>
              </w:rPr>
            </w:pPr>
          </w:p>
          <w:p w14:paraId="4033EAFC" w14:textId="52A6E351" w:rsidR="00324C33" w:rsidRPr="00324C33" w:rsidRDefault="00324C33" w:rsidP="0082155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B0D2D">
              <w:rPr>
                <w:color w:val="000000"/>
                <w:sz w:val="20"/>
                <w:szCs w:val="20"/>
                <w:shd w:val="clear" w:color="auto" w:fill="FFFFFF"/>
              </w:rPr>
              <w:lastRenderedPageBreak/>
              <w:t>≤ 1</w:t>
            </w:r>
            <w:r>
              <w:rPr>
                <w:color w:val="000000"/>
                <w:sz w:val="20"/>
                <w:szCs w:val="20"/>
                <w:shd w:val="clear" w:color="auto" w:fill="FFFFFF"/>
              </w:rPr>
              <w:t>4</w:t>
            </w:r>
            <w:r w:rsidRPr="00217ADA">
              <w:rPr>
                <w:sz w:val="20"/>
                <w:szCs w:val="20"/>
              </w:rPr>
              <w:t xml:space="preserve">% weight loss </w:t>
            </w:r>
            <w:r>
              <w:rPr>
                <w:sz w:val="20"/>
                <w:szCs w:val="20"/>
              </w:rPr>
              <w:t>in the presence of 10 mM CaCl</w:t>
            </w:r>
            <w:r w:rsidRPr="008B0D2D">
              <w:rPr>
                <w:sz w:val="20"/>
                <w:szCs w:val="20"/>
                <w:vertAlign w:val="subscript"/>
              </w:rPr>
              <w:t>2</w:t>
            </w:r>
            <w:r>
              <w:rPr>
                <w:sz w:val="20"/>
                <w:szCs w:val="20"/>
              </w:rPr>
              <w:t xml:space="preserve"> </w:t>
            </w:r>
            <w:r w:rsidRPr="00217ADA">
              <w:rPr>
                <w:sz w:val="20"/>
                <w:szCs w:val="20"/>
              </w:rPr>
              <w:t>in 48 hours (</w:t>
            </w:r>
            <w:r>
              <w:rPr>
                <w:sz w:val="20"/>
                <w:szCs w:val="20"/>
              </w:rPr>
              <w:t>65</w:t>
            </w:r>
            <w:r w:rsidRPr="00217ADA">
              <w:rPr>
                <w:sz w:val="20"/>
                <w:szCs w:val="20"/>
              </w:rPr>
              <w:t xml:space="preserve"> °C, pH 8.5)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2CA99C5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lastRenderedPageBreak/>
              <w:t>TPA, EG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61948FAE" w14:textId="048078B5" w:rsidR="00480C67" w:rsidRDefault="00480C67" w:rsidP="008968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>
                <w:fldData xml:space="preserve">PEVuZE5vdGU+PENpdGU+PEF1dGhvcj5LbGVlYmVyZzwvQXV0aG9yPjxZZWFyPjIwMDU8L1llYXI+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</w:fldData>
              </w:fldChar>
            </w:r>
            <w:r w:rsidR="00F046C0">
              <w:rPr>
                <w:sz w:val="20"/>
                <w:szCs w:val="20"/>
              </w:rPr>
              <w:instrText xml:space="preserve"> ADDIN EN.CITE </w:instrText>
            </w:r>
            <w:r w:rsidR="00F046C0">
              <w:rPr>
                <w:sz w:val="20"/>
                <w:szCs w:val="20"/>
              </w:rPr>
              <w:fldChar w:fldCharType="begin">
                <w:fldData xml:space="preserve">PEVuZE5vdGU+PENpdGU+PEF1dGhvcj5LbGVlYmVyZzwvQXV0aG9yPjxZZWFyPjIwMDU8L1llYXI+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</w:fldData>
              </w:fldChar>
            </w:r>
            <w:r w:rsidR="00F046C0">
              <w:rPr>
                <w:sz w:val="20"/>
                <w:szCs w:val="20"/>
              </w:rPr>
              <w:instrText xml:space="preserve"> ADDIN EN.CITE.DATA </w:instrText>
            </w:r>
            <w:r w:rsidR="00F046C0">
              <w:rPr>
                <w:sz w:val="20"/>
                <w:szCs w:val="20"/>
              </w:rPr>
            </w:r>
            <w:r w:rsidR="00F046C0">
              <w:rPr>
                <w:sz w:val="20"/>
                <w:szCs w:val="20"/>
              </w:rPr>
              <w:fldChar w:fldCharType="end"/>
            </w:r>
            <w:r w:rsidRPr="00217ADA">
              <w:rPr>
                <w:sz w:val="20"/>
                <w:szCs w:val="20"/>
              </w:rPr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</w:rPr>
              <w:t>(Kleeberg</w:t>
            </w:r>
            <w:r w:rsidR="00F917BB">
              <w:rPr>
                <w:noProof/>
                <w:color w:val="auto"/>
                <w:sz w:val="20"/>
                <w:szCs w:val="20"/>
              </w:rPr>
              <w:t xml:space="preserve"> </w:t>
            </w:r>
            <w:r w:rsidRPr="00217ADA">
              <w:rPr>
                <w:noProof/>
                <w:color w:val="auto"/>
                <w:sz w:val="20"/>
                <w:szCs w:val="20"/>
              </w:rPr>
              <w:t>et al., 2005;Müller et al., 2005)</w:t>
            </w:r>
            <w:r w:rsidRPr="00217ADA">
              <w:rPr>
                <w:sz w:val="20"/>
                <w:szCs w:val="20"/>
              </w:rPr>
              <w:fldChar w:fldCharType="end"/>
            </w:r>
          </w:p>
          <w:p w14:paraId="5530C5F5" w14:textId="77777777" w:rsidR="00D95E62" w:rsidRDefault="00D95E62" w:rsidP="008968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5179D456" w14:textId="58AC5A3D" w:rsidR="00324C33" w:rsidRPr="00217ADA" w:rsidRDefault="00D95E62" w:rsidP="00D95E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ED7D31" w:themeColor="accent2"/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fldChar w:fldCharType="begin">
                <w:fldData xml:space="preserve">PEVuZE5vdGU+PENpdGU+PEF1dGhvcj5UaGVuPC9BdXRob3I+PFllYXI+MjAxNTwvWWVhcj48UmVj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UaGVuPC9BdXRob3I+PFllYXI+MjAxNTwvWWVhcj48UmVj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Then et al., 2015)</w:t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 xml:space="preserve"> </w:t>
            </w:r>
          </w:p>
        </w:tc>
      </w:tr>
      <w:tr w:rsidR="000C2A4B" w:rsidRPr="00217ADA" w14:paraId="112291F2" w14:textId="77777777" w:rsidTr="00B85948">
        <w:trPr>
          <w:trHeight w:val="8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BE53153" w14:textId="77777777" w:rsidR="00480C67" w:rsidRPr="00217ADA" w:rsidRDefault="00480C67" w:rsidP="00217ADA">
            <w:pPr>
              <w:rPr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lastRenderedPageBreak/>
              <w:t>Est119</w:t>
            </w:r>
          </w:p>
          <w:p w14:paraId="02A22ADA" w14:textId="77777777" w:rsidR="00480C67" w:rsidRPr="00217ADA" w:rsidRDefault="00480C67" w:rsidP="00217ADA">
            <w:pPr>
              <w:jc w:val="both"/>
              <w:rPr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2529DAD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30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677BD55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50 °C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AA73B4C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6.0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C9AAF26" w14:textId="65063DAB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rStyle w:val="Emphasis"/>
                <w:color w:val="2E2E2E"/>
                <w:sz w:val="20"/>
                <w:szCs w:val="20"/>
              </w:rPr>
              <w:t>Thermobifida</w:t>
            </w:r>
            <w:proofErr w:type="spellEnd"/>
            <w:r w:rsidRPr="00217ADA">
              <w:rPr>
                <w:rStyle w:val="Emphasis"/>
                <w:color w:val="2E2E2E"/>
                <w:sz w:val="20"/>
                <w:szCs w:val="20"/>
              </w:rPr>
              <w:t xml:space="preserve"> alba</w:t>
            </w:r>
            <w:r w:rsidR="00207BE2">
              <w:rPr>
                <w:rStyle w:val="Emphasis"/>
                <w:color w:val="2E2E2E"/>
                <w:sz w:val="20"/>
                <w:szCs w:val="20"/>
              </w:rPr>
              <w:t xml:space="preserve"> </w:t>
            </w:r>
            <w:r w:rsidRPr="00217ADA">
              <w:rPr>
                <w:color w:val="2E2E2E"/>
                <w:sz w:val="20"/>
                <w:szCs w:val="20"/>
              </w:rPr>
              <w:t>AHK119</w:t>
            </w:r>
          </w:p>
          <w:p w14:paraId="253E04CC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Emphasis"/>
                <w:color w:val="2E2E2E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74ABE3B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i/>
                <w:iCs/>
                <w:color w:val="333333"/>
                <w:sz w:val="20"/>
                <w:szCs w:val="20"/>
              </w:rPr>
              <w:t>Escherichia coli</w:t>
            </w:r>
            <w:r w:rsidRPr="00217ADA">
              <w:rPr>
                <w:rStyle w:val="apple-converted-space"/>
                <w:color w:val="333333"/>
                <w:sz w:val="20"/>
                <w:szCs w:val="20"/>
                <w:shd w:val="clear" w:color="auto" w:fill="FCFCFC"/>
              </w:rPr>
              <w:t> </w:t>
            </w:r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>Rosetta-</w:t>
            </w:r>
            <w:proofErr w:type="spellStart"/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>gami</w:t>
            </w:r>
            <w:proofErr w:type="spellEnd"/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 xml:space="preserve"> B (DE3)</w:t>
            </w:r>
          </w:p>
          <w:p w14:paraId="6970B925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47BA6DF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>Poly(caprolactone) (PCL)</w:t>
            </w:r>
          </w:p>
          <w:p w14:paraId="36BD781A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DB5550A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PA acid detected by HPLC (50 °C, pH 7.0)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08C2112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TPA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2ADD9179" w14:textId="25EA8E89" w:rsidR="00480C67" w:rsidRPr="00217ADA" w:rsidRDefault="00480C67" w:rsidP="00F046C0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ED7D31" w:themeColor="accent2"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>
                <w:fldData xml:space="preserve">PEVuZE5vdGU+PENpdGU+PEF1dGhvcj5IdTwvQXV0aG9yPjxZZWFyPjIwMDg8L1llYXI+PFJlY051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</w:fldData>
              </w:fldChar>
            </w:r>
            <w:r w:rsidR="00F046C0">
              <w:rPr>
                <w:sz w:val="20"/>
                <w:szCs w:val="20"/>
              </w:rPr>
              <w:instrText xml:space="preserve"> ADDIN EN.CITE </w:instrText>
            </w:r>
            <w:r w:rsidR="00F046C0">
              <w:rPr>
                <w:sz w:val="20"/>
                <w:szCs w:val="20"/>
              </w:rPr>
              <w:fldChar w:fldCharType="begin">
                <w:fldData xml:space="preserve">PEVuZE5vdGU+PENpdGU+PEF1dGhvcj5IdTwvQXV0aG9yPjxZZWFyPjIwMDg8L1llYXI+PFJlY051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</w:fldData>
              </w:fldChar>
            </w:r>
            <w:r w:rsidR="00F046C0">
              <w:rPr>
                <w:sz w:val="20"/>
                <w:szCs w:val="20"/>
              </w:rPr>
              <w:instrText xml:space="preserve"> ADDIN EN.CITE.DATA </w:instrText>
            </w:r>
            <w:r w:rsidR="00F046C0">
              <w:rPr>
                <w:sz w:val="20"/>
                <w:szCs w:val="20"/>
              </w:rPr>
            </w:r>
            <w:r w:rsidR="00F046C0">
              <w:rPr>
                <w:sz w:val="20"/>
                <w:szCs w:val="20"/>
              </w:rPr>
              <w:fldChar w:fldCharType="end"/>
            </w:r>
            <w:r w:rsidRPr="00217ADA">
              <w:rPr>
                <w:sz w:val="20"/>
                <w:szCs w:val="20"/>
              </w:rPr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</w:rPr>
              <w:t>(Hu et al., 2008;Thumarat et al., 2012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6DFA67B5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645B339" w14:textId="77777777" w:rsidR="00480C67" w:rsidRPr="00217ADA" w:rsidRDefault="00480C67" w:rsidP="00217ADA">
            <w:pPr>
              <w:rPr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TfCut1</w:t>
            </w:r>
          </w:p>
          <w:p w14:paraId="6AF98864" w14:textId="77777777" w:rsidR="00480C67" w:rsidRPr="00217ADA" w:rsidRDefault="00480C67" w:rsidP="00217ADA">
            <w:pPr>
              <w:rPr>
                <w:color w:val="2E2E2E"/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1F259BF" w14:textId="670EB64B" w:rsidR="00480C67" w:rsidRPr="00217ADA" w:rsidRDefault="00C744AF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96999C7" w14:textId="3A7436CF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5</w:t>
            </w:r>
            <w:r w:rsidR="00C744AF">
              <w:rPr>
                <w:sz w:val="20"/>
                <w:szCs w:val="20"/>
              </w:rPr>
              <w:t>5-65</w:t>
            </w:r>
            <w:r w:rsidRPr="00217ADA">
              <w:rPr>
                <w:sz w:val="20"/>
                <w:szCs w:val="20"/>
              </w:rPr>
              <w:t xml:space="preserve"> °C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33D3345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8.5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DE4D5F4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rStyle w:val="Emphasis"/>
                <w:color w:val="2E2E2E"/>
                <w:sz w:val="20"/>
                <w:szCs w:val="20"/>
              </w:rPr>
              <w:t>Thermobifida</w:t>
            </w:r>
            <w:proofErr w:type="spellEnd"/>
            <w:r w:rsidRPr="00217ADA">
              <w:rPr>
                <w:rStyle w:val="Emphasis"/>
                <w:color w:val="2E2E2E"/>
                <w:sz w:val="20"/>
                <w:szCs w:val="20"/>
              </w:rPr>
              <w:t xml:space="preserve"> fusca</w:t>
            </w:r>
            <w:r w:rsidRPr="00217ADA">
              <w:rPr>
                <w:color w:val="2E2E2E"/>
                <w:sz w:val="20"/>
                <w:szCs w:val="20"/>
              </w:rPr>
              <w:t>KW3</w:t>
            </w:r>
          </w:p>
          <w:p w14:paraId="1EF0BD19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Emphasis"/>
                <w:color w:val="2E2E2E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4931830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 xml:space="preserve">Escherichia coli </w:t>
            </w:r>
            <w:r w:rsidRPr="00217ADA">
              <w:rPr>
                <w:iCs/>
                <w:sz w:val="20"/>
                <w:szCs w:val="20"/>
              </w:rPr>
              <w:t>BL21(DE3)</w:t>
            </w: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A13B470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Semi crystalline PET film</w:t>
            </w:r>
          </w:p>
          <w:p w14:paraId="10FE2613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1076446" w14:textId="7800FCA1" w:rsidR="00480C67" w:rsidRPr="00821554" w:rsidRDefault="00D62FD8" w:rsidP="0082155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21554">
              <w:rPr>
                <w:color w:val="000000"/>
                <w:sz w:val="20"/>
                <w:szCs w:val="20"/>
                <w:shd w:val="clear" w:color="auto" w:fill="FFFFFF"/>
              </w:rPr>
              <w:t>≤ 11</w:t>
            </w:r>
            <w:r w:rsidR="00480C67" w:rsidRPr="00217ADA">
              <w:rPr>
                <w:sz w:val="20"/>
                <w:szCs w:val="20"/>
              </w:rPr>
              <w:t xml:space="preserve">% weight loss </w:t>
            </w:r>
            <w:r w:rsidR="00006431">
              <w:rPr>
                <w:sz w:val="20"/>
                <w:szCs w:val="20"/>
              </w:rPr>
              <w:t xml:space="preserve">in the presence of </w:t>
            </w:r>
            <w:r w:rsidR="00324C33">
              <w:rPr>
                <w:sz w:val="20"/>
                <w:szCs w:val="20"/>
              </w:rPr>
              <w:t xml:space="preserve">10 mM </w:t>
            </w:r>
            <w:r w:rsidR="00006431">
              <w:rPr>
                <w:sz w:val="20"/>
                <w:szCs w:val="20"/>
              </w:rPr>
              <w:t>CaCl</w:t>
            </w:r>
            <w:r w:rsidR="00006431" w:rsidRPr="00821554">
              <w:rPr>
                <w:sz w:val="20"/>
                <w:szCs w:val="20"/>
                <w:vertAlign w:val="subscript"/>
              </w:rPr>
              <w:t>2</w:t>
            </w:r>
            <w:r w:rsidR="00006431">
              <w:rPr>
                <w:sz w:val="20"/>
                <w:szCs w:val="20"/>
              </w:rPr>
              <w:t xml:space="preserve"> </w:t>
            </w:r>
            <w:r w:rsidR="00480C67" w:rsidRPr="00217ADA">
              <w:rPr>
                <w:sz w:val="20"/>
                <w:szCs w:val="20"/>
              </w:rPr>
              <w:t>in 48 hours (</w:t>
            </w:r>
            <w:r w:rsidR="00006431">
              <w:rPr>
                <w:sz w:val="20"/>
                <w:szCs w:val="20"/>
              </w:rPr>
              <w:t>65</w:t>
            </w:r>
            <w:r w:rsidR="00480C67" w:rsidRPr="00217ADA">
              <w:rPr>
                <w:sz w:val="20"/>
                <w:szCs w:val="20"/>
              </w:rPr>
              <w:t xml:space="preserve"> °C, pH 8.5)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39E7BD8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NA</w:t>
            </w:r>
          </w:p>
          <w:p w14:paraId="4201B99A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573A2DC3" w14:textId="21C4BD60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>
                <w:fldData xml:space="preserve">PEVuZE5vdGU+PENpdGU+PEF1dGhvcj5UaGVuPC9BdXRob3I+PFllYXI+MjAxNTwvWWVhcj48UmVj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</w:fldData>
              </w:fldChar>
            </w:r>
            <w:r w:rsidR="00CB0B77" w:rsidRPr="00217ADA">
              <w:rPr>
                <w:sz w:val="20"/>
                <w:szCs w:val="20"/>
              </w:rPr>
              <w:instrText xml:space="preserve"> ADDIN EN.CITE </w:instrText>
            </w:r>
            <w:r w:rsidR="00CB0B77" w:rsidRPr="00217ADA">
              <w:rPr>
                <w:sz w:val="20"/>
                <w:szCs w:val="20"/>
              </w:rPr>
              <w:fldChar w:fldCharType="begin">
                <w:fldData xml:space="preserve">PEVuZE5vdGU+PENpdGU+PEF1dGhvcj5UaGVuPC9BdXRob3I+PFllYXI+MjAxNTwvWWVhcj48UmVj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</w:fldData>
              </w:fldChar>
            </w:r>
            <w:r w:rsidR="00CB0B77" w:rsidRPr="00217ADA">
              <w:rPr>
                <w:sz w:val="20"/>
                <w:szCs w:val="20"/>
              </w:rPr>
              <w:instrText xml:space="preserve"> ADDIN EN.CITE.DATA </w:instrText>
            </w:r>
            <w:r w:rsidR="00CB0B77" w:rsidRPr="00217ADA">
              <w:rPr>
                <w:sz w:val="20"/>
                <w:szCs w:val="20"/>
              </w:rPr>
            </w:r>
            <w:r w:rsidR="00CB0B77" w:rsidRPr="00217ADA">
              <w:rPr>
                <w:sz w:val="20"/>
                <w:szCs w:val="20"/>
              </w:rPr>
              <w:fldChar w:fldCharType="end"/>
            </w:r>
            <w:r w:rsidRPr="00217ADA">
              <w:rPr>
                <w:sz w:val="20"/>
                <w:szCs w:val="20"/>
              </w:rPr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</w:rPr>
              <w:t>(Then et al., 2015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15DF51D2" w14:textId="77777777" w:rsidTr="00B8594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A696ABD" w14:textId="77777777" w:rsidR="00480C67" w:rsidRPr="00217ADA" w:rsidRDefault="00480C67" w:rsidP="00217ADA">
            <w:pPr>
              <w:rPr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TfCut2</w:t>
            </w:r>
          </w:p>
          <w:p w14:paraId="7930A25C" w14:textId="77777777" w:rsidR="00480C67" w:rsidRPr="00217ADA" w:rsidRDefault="00480C67" w:rsidP="00217ADA">
            <w:pPr>
              <w:rPr>
                <w:color w:val="2E2E2E"/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9D18B1F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30.8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6D30D16" w14:textId="58E8A9B1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5</w:t>
            </w:r>
            <w:r w:rsidR="00C744AF">
              <w:rPr>
                <w:sz w:val="20"/>
                <w:szCs w:val="20"/>
              </w:rPr>
              <w:t>5-65</w:t>
            </w:r>
            <w:r w:rsidRPr="00217ADA">
              <w:rPr>
                <w:sz w:val="20"/>
                <w:szCs w:val="20"/>
              </w:rPr>
              <w:t xml:space="preserve"> °C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9A9E340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8.5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57FFB6D" w14:textId="3B78B47E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rStyle w:val="Emphasis"/>
                <w:color w:val="2E2E2E"/>
                <w:sz w:val="20"/>
                <w:szCs w:val="20"/>
              </w:rPr>
              <w:t>Thermobifida</w:t>
            </w:r>
            <w:proofErr w:type="spellEnd"/>
            <w:r w:rsidRPr="00217ADA">
              <w:rPr>
                <w:rStyle w:val="Emphasis"/>
                <w:color w:val="2E2E2E"/>
                <w:sz w:val="20"/>
                <w:szCs w:val="20"/>
              </w:rPr>
              <w:t xml:space="preserve"> </w:t>
            </w:r>
            <w:proofErr w:type="spellStart"/>
            <w:r w:rsidRPr="00217ADA">
              <w:rPr>
                <w:rStyle w:val="Emphasis"/>
                <w:color w:val="2E2E2E"/>
                <w:sz w:val="20"/>
                <w:szCs w:val="20"/>
              </w:rPr>
              <w:t>fusca</w:t>
            </w:r>
            <w:proofErr w:type="spellEnd"/>
            <w:r w:rsidR="00207BE2">
              <w:rPr>
                <w:rStyle w:val="Emphasis"/>
                <w:color w:val="2E2E2E"/>
                <w:sz w:val="20"/>
                <w:szCs w:val="20"/>
              </w:rPr>
              <w:t xml:space="preserve"> </w:t>
            </w:r>
            <w:r w:rsidRPr="00217ADA">
              <w:rPr>
                <w:color w:val="2E2E2E"/>
                <w:sz w:val="20"/>
                <w:szCs w:val="20"/>
              </w:rPr>
              <w:t>KW3</w:t>
            </w:r>
          </w:p>
          <w:p w14:paraId="19DD2ABD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Emphasis"/>
                <w:color w:val="2E2E2E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4BD5998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 xml:space="preserve">Escherichia coli </w:t>
            </w:r>
            <w:r w:rsidRPr="00217ADA">
              <w:rPr>
                <w:iCs/>
                <w:sz w:val="20"/>
                <w:szCs w:val="20"/>
              </w:rPr>
              <w:t>BL21(DE3)</w:t>
            </w: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F22FA40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Semi crystalline PET film</w:t>
            </w:r>
          </w:p>
          <w:p w14:paraId="7BE767E0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2E2E2E"/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788FBAD" w14:textId="7E142516" w:rsidR="00480C67" w:rsidRPr="00217ADA" w:rsidRDefault="00D62FD8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B0D2D">
              <w:rPr>
                <w:color w:val="000000"/>
                <w:sz w:val="20"/>
                <w:szCs w:val="20"/>
                <w:shd w:val="clear" w:color="auto" w:fill="FFFFFF"/>
              </w:rPr>
              <w:t>≤ </w:t>
            </w:r>
            <w:r w:rsidR="00C744AF">
              <w:rPr>
                <w:sz w:val="20"/>
                <w:szCs w:val="20"/>
              </w:rPr>
              <w:t>12</w:t>
            </w:r>
            <w:r w:rsidR="00480C67" w:rsidRPr="00217ADA">
              <w:rPr>
                <w:sz w:val="20"/>
                <w:szCs w:val="20"/>
              </w:rPr>
              <w:t xml:space="preserve">% weight loss </w:t>
            </w:r>
            <w:r w:rsidR="00C744AF">
              <w:rPr>
                <w:sz w:val="20"/>
                <w:szCs w:val="20"/>
              </w:rPr>
              <w:t xml:space="preserve">in the presence of </w:t>
            </w:r>
            <w:r w:rsidR="00324C33">
              <w:rPr>
                <w:sz w:val="20"/>
                <w:szCs w:val="20"/>
              </w:rPr>
              <w:t xml:space="preserve">10 mM </w:t>
            </w:r>
            <w:r w:rsidR="00C744AF">
              <w:rPr>
                <w:sz w:val="20"/>
                <w:szCs w:val="20"/>
              </w:rPr>
              <w:t>CaCl</w:t>
            </w:r>
            <w:r w:rsidR="00C744AF" w:rsidRPr="008B0D2D">
              <w:rPr>
                <w:sz w:val="20"/>
                <w:szCs w:val="20"/>
                <w:vertAlign w:val="subscript"/>
              </w:rPr>
              <w:t>2</w:t>
            </w:r>
            <w:r w:rsidR="00C744AF">
              <w:rPr>
                <w:sz w:val="20"/>
                <w:szCs w:val="20"/>
                <w:vertAlign w:val="subscript"/>
              </w:rPr>
              <w:t xml:space="preserve"> </w:t>
            </w:r>
            <w:r w:rsidR="00480C67" w:rsidRPr="00217ADA">
              <w:rPr>
                <w:sz w:val="20"/>
                <w:szCs w:val="20"/>
              </w:rPr>
              <w:t>in 48 hours (6</w:t>
            </w:r>
            <w:r w:rsidR="00A61292">
              <w:rPr>
                <w:sz w:val="20"/>
                <w:szCs w:val="20"/>
              </w:rPr>
              <w:t>5</w:t>
            </w:r>
            <w:r w:rsidR="00480C67" w:rsidRPr="00217ADA">
              <w:rPr>
                <w:sz w:val="20"/>
                <w:szCs w:val="20"/>
              </w:rPr>
              <w:t xml:space="preserve"> °C, pH 8.5)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D2C0D10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2E2E2E"/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NA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7DFE0A55" w14:textId="009E97A2" w:rsidR="00480C67" w:rsidRPr="00217ADA" w:rsidRDefault="00480C67" w:rsidP="008968D7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>
                <w:fldData xml:space="preserve">PEVuZE5vdGU+PENpdGU+PEF1dGhvcj5UaGVuPC9BdXRob3I+PFllYXI+MjAxNTwvWWVhcj48UmVj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</w:fldData>
              </w:fldChar>
            </w:r>
            <w:r w:rsidR="008968D7">
              <w:rPr>
                <w:sz w:val="20"/>
                <w:szCs w:val="20"/>
              </w:rPr>
              <w:instrText xml:space="preserve"> ADDIN EN.CITE </w:instrText>
            </w:r>
            <w:r w:rsidR="008968D7">
              <w:rPr>
                <w:sz w:val="20"/>
                <w:szCs w:val="20"/>
              </w:rPr>
              <w:fldChar w:fldCharType="begin">
                <w:fldData xml:space="preserve">PEVuZE5vdGU+PENpdGU+PEF1dGhvcj5UaGVuPC9BdXRob3I+PFllYXI+MjAxNTwvWWVhcj48UmVj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</w:fldData>
              </w:fldChar>
            </w:r>
            <w:r w:rsidR="008968D7">
              <w:rPr>
                <w:sz w:val="20"/>
                <w:szCs w:val="20"/>
              </w:rPr>
              <w:instrText xml:space="preserve"> ADDIN EN.CITE.DATA </w:instrText>
            </w:r>
            <w:r w:rsidR="008968D7">
              <w:rPr>
                <w:sz w:val="20"/>
                <w:szCs w:val="20"/>
              </w:rPr>
            </w:r>
            <w:r w:rsidR="008968D7">
              <w:rPr>
                <w:sz w:val="20"/>
                <w:szCs w:val="20"/>
              </w:rPr>
              <w:fldChar w:fldCharType="end"/>
            </w:r>
            <w:r w:rsidRPr="00217ADA">
              <w:rPr>
                <w:sz w:val="20"/>
                <w:szCs w:val="20"/>
              </w:rPr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</w:rPr>
              <w:t>(Roth et al., 2014;Then et al., 2015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0E1515B8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352B158" w14:textId="77777777" w:rsidR="00480C67" w:rsidRPr="00217ADA" w:rsidRDefault="00480C67" w:rsidP="00217ADA">
            <w:pPr>
              <w:rPr>
                <w:sz w:val="20"/>
                <w:szCs w:val="20"/>
              </w:rPr>
            </w:pPr>
            <w:proofErr w:type="spellStart"/>
            <w:r w:rsidRPr="00217ADA">
              <w:rPr>
                <w:color w:val="2E2E2E"/>
                <w:sz w:val="20"/>
                <w:szCs w:val="20"/>
              </w:rPr>
              <w:t>Cbotu_EstA</w:t>
            </w:r>
            <w:proofErr w:type="spellEnd"/>
          </w:p>
          <w:p w14:paraId="066A3E76" w14:textId="77777777" w:rsidR="00480C67" w:rsidRPr="00217ADA" w:rsidRDefault="00480C67" w:rsidP="00217ADA">
            <w:pPr>
              <w:rPr>
                <w:color w:val="2E2E2E"/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4EADEE7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17619F0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50 – 60 °C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ACDD3BF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7.0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5410BC5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rStyle w:val="Emphasis"/>
                <w:color w:val="2E2E2E"/>
                <w:sz w:val="20"/>
                <w:szCs w:val="20"/>
              </w:rPr>
              <w:t>Clostridium botulinum</w:t>
            </w:r>
            <w:r w:rsidRPr="00217ADA">
              <w:rPr>
                <w:color w:val="2E2E2E"/>
                <w:sz w:val="20"/>
                <w:szCs w:val="20"/>
              </w:rPr>
              <w:t>ATCC3502</w:t>
            </w:r>
          </w:p>
          <w:p w14:paraId="0B6D660D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Emphasis"/>
                <w:color w:val="2E2E2E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EF0C042" w14:textId="42AEF039" w:rsidR="00480C67" w:rsidRPr="00217ADA" w:rsidRDefault="00480C67" w:rsidP="00791AD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i/>
                <w:iCs/>
                <w:color w:val="222222"/>
                <w:sz w:val="20"/>
                <w:szCs w:val="20"/>
                <w:shd w:val="clear" w:color="auto" w:fill="FFFFFF"/>
              </w:rPr>
              <w:t>E. coli</w:t>
            </w:r>
            <w:r w:rsidRPr="00217ADA">
              <w:rPr>
                <w:color w:val="222222"/>
                <w:sz w:val="20"/>
                <w:szCs w:val="20"/>
                <w:shd w:val="clear" w:color="auto" w:fill="FFFFFF"/>
              </w:rPr>
              <w:t> BL21-Gold</w:t>
            </w:r>
            <w:r w:rsidR="001F3855">
              <w:rPr>
                <w:color w:val="222222"/>
                <w:sz w:val="20"/>
                <w:szCs w:val="20"/>
                <w:shd w:val="clear" w:color="auto" w:fill="FFFFFF"/>
              </w:rPr>
              <w:t xml:space="preserve"> </w:t>
            </w:r>
            <w:r w:rsidRPr="00217ADA">
              <w:rPr>
                <w:color w:val="222222"/>
                <w:sz w:val="20"/>
                <w:szCs w:val="20"/>
                <w:shd w:val="clear" w:color="auto" w:fill="FFFFFF"/>
              </w:rPr>
              <w:t>(DE3)</w:t>
            </w: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50CA560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2E2E2E"/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PET film</w:t>
            </w: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1314865" w14:textId="65DFC4FC" w:rsidR="00480C67" w:rsidRPr="00217ADA" w:rsidRDefault="00D13A00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B0D2D">
              <w:rPr>
                <w:color w:val="000000"/>
                <w:sz w:val="20"/>
                <w:szCs w:val="20"/>
                <w:shd w:val="clear" w:color="auto" w:fill="FFFFFF"/>
              </w:rPr>
              <w:t>≤ </w:t>
            </w:r>
            <w:r>
              <w:rPr>
                <w:sz w:val="20"/>
                <w:szCs w:val="20"/>
              </w:rPr>
              <w:t>5 U</w:t>
            </w:r>
            <w:r w:rsidRPr="00821554">
              <w:rPr>
                <w:sz w:val="20"/>
                <w:szCs w:val="20"/>
                <w:vertAlign w:val="superscript"/>
              </w:rPr>
              <w:t>-1</w:t>
            </w:r>
            <w:r w:rsidRPr="00217ADA">
              <w:rPr>
                <w:sz w:val="20"/>
                <w:szCs w:val="20"/>
              </w:rPr>
              <w:t xml:space="preserve"> </w:t>
            </w:r>
            <w:r w:rsidR="00480C67" w:rsidRPr="00217ADA">
              <w:rPr>
                <w:sz w:val="20"/>
                <w:szCs w:val="20"/>
              </w:rPr>
              <w:t>mol enzyme in 72 hours (50 °C, pH 7.0)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AB2E930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2E2E2E"/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MHET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1CA8AD82" w14:textId="4AC26A9D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/>
            </w:r>
            <w:r w:rsidR="00CB0B77" w:rsidRPr="00217ADA">
              <w:rPr>
                <w:sz w:val="20"/>
                <w:szCs w:val="20"/>
              </w:rPr>
              <w:instrText xml:space="preserve"> ADDIN EN.CITE &lt;EndNote&gt;&lt;Cite&gt;&lt;Author&gt;Biundo&lt;/Author&gt;&lt;Year&gt;2018&lt;/Year&gt;&lt;RecNum&gt;138&lt;/RecNum&gt;&lt;DisplayText&gt;(Biundo et al., 2018)&lt;/DisplayText&gt;&lt;record&gt;&lt;rec-number&gt;138&lt;/rec-number&gt;&lt;foreign-keys&gt;&lt;key app="EN" db-id="ewf9wdwdu2r0dmezsznps5vfavfraa9xxaa0" timestamp="1609365006"&gt;138&lt;/key&gt;&lt;/foreign-keys&gt;&lt;ref-type name="Journal Article"&gt;17&lt;/ref-type&gt;&lt;contributors&gt;&lt;authors&gt;&lt;author&gt;Biundo, Antonino&lt;/author&gt;&lt;author&gt;Reich, Johanna&lt;/author&gt;&lt;author&gt;Ribitsch, Doris&lt;/author&gt;&lt;author&gt;Guebitz, Georg M.&lt;/author&gt;&lt;/authors&gt;&lt;/contributors&gt;&lt;titles&gt;&lt;title&gt;&lt;style face="normal" font="default" size="100%"&gt;Synergistic effect of mutagenesis and truncation to improve a polyesterase from &lt;/style&gt;&lt;style face="italic" font="default" size="100%"&gt;Clostridium botulinum&lt;/style&gt;&lt;style face="normal" font="default" size="100%"&gt; for polyester hydrolysis&lt;/style&gt;&lt;/title&gt;&lt;secondary-title&gt;Scientific Reports&lt;/secondary-title&gt;&lt;/titles&gt;&lt;periodical&gt;&lt;full-title&gt;Scientific Reports&lt;/full-title&gt;&lt;/periodical&gt;&lt;pages&gt;3745&lt;/pages&gt;&lt;volume&gt;8&lt;/volume&gt;&lt;number&gt;1&lt;/number&gt;&lt;dates&gt;&lt;year&gt;2018&lt;/year&gt;&lt;pub-dates&gt;&lt;date&gt;2018/02/27&lt;/date&gt;&lt;/pub-dates&gt;&lt;/dates&gt;&lt;isbn&gt;2045-2322&lt;/isbn&gt;&lt;urls&gt;&lt;related-urls&gt;&lt;url&gt;https://doi.org/10.1038/s41598-018-21825-9&lt;/url&gt;&lt;/related-urls&gt;&lt;/urls&gt;&lt;electronic-resource-num&gt;10.1038/s41598-018-21825-9&lt;/electronic-resource-num&gt;&lt;/record&gt;&lt;/Cite&gt;&lt;/EndNote&gt;</w:instrText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</w:rPr>
              <w:t>(Biundo et al., 2018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40190321" w14:textId="77777777" w:rsidTr="00B8594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9EEDDE1" w14:textId="77777777" w:rsidR="00480C67" w:rsidRPr="00217ADA" w:rsidRDefault="00480C67" w:rsidP="00217ADA">
            <w:pPr>
              <w:rPr>
                <w:sz w:val="20"/>
                <w:szCs w:val="20"/>
              </w:rPr>
            </w:pPr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>BTA-2</w:t>
            </w:r>
          </w:p>
          <w:p w14:paraId="3BC2D6C2" w14:textId="77777777" w:rsidR="00480C67" w:rsidRPr="00217ADA" w:rsidRDefault="00480C67" w:rsidP="00217ADA">
            <w:pPr>
              <w:rPr>
                <w:color w:val="2E2E2E"/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CB59809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32.5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D9656A8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50 °C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B872627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8.5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ACF65B4" w14:textId="20B12AC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color w:val="333333"/>
                <w:sz w:val="20"/>
                <w:szCs w:val="20"/>
              </w:rPr>
              <w:t>Thermobifida</w:t>
            </w:r>
            <w:proofErr w:type="spellEnd"/>
            <w:r w:rsidRPr="00217ADA">
              <w:rPr>
                <w:i/>
                <w:iCs/>
                <w:color w:val="333333"/>
                <w:sz w:val="20"/>
                <w:szCs w:val="20"/>
              </w:rPr>
              <w:t xml:space="preserve"> </w:t>
            </w:r>
            <w:proofErr w:type="spellStart"/>
            <w:r w:rsidRPr="00217ADA">
              <w:rPr>
                <w:i/>
                <w:iCs/>
                <w:color w:val="333333"/>
                <w:sz w:val="20"/>
                <w:szCs w:val="20"/>
              </w:rPr>
              <w:t>fusca</w:t>
            </w:r>
            <w:proofErr w:type="spellEnd"/>
            <w:r w:rsidR="00207BE2">
              <w:rPr>
                <w:i/>
                <w:iCs/>
                <w:color w:val="333333"/>
                <w:sz w:val="20"/>
                <w:szCs w:val="20"/>
              </w:rPr>
              <w:t xml:space="preserve"> </w:t>
            </w:r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>DSM43793</w:t>
            </w:r>
          </w:p>
          <w:p w14:paraId="017DABCC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Emphasis"/>
                <w:color w:val="2E2E2E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D3458E5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 xml:space="preserve">Escherichia coli </w:t>
            </w:r>
            <w:r w:rsidRPr="00217ADA">
              <w:rPr>
                <w:iCs/>
                <w:sz w:val="20"/>
                <w:szCs w:val="20"/>
              </w:rPr>
              <w:t>BL21(DE3)</w:t>
            </w: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C433456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Semi crystalline PET film</w:t>
            </w:r>
          </w:p>
          <w:p w14:paraId="693BC92A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14:paraId="35A14F43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2E2E2E"/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86A929D" w14:textId="5494EB76" w:rsidR="00480C67" w:rsidRPr="00217ADA" w:rsidRDefault="00AB02E1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B0D2D">
              <w:rPr>
                <w:color w:val="000000"/>
                <w:sz w:val="20"/>
                <w:szCs w:val="20"/>
                <w:shd w:val="clear" w:color="auto" w:fill="FFFFFF"/>
              </w:rPr>
              <w:t>≤ </w:t>
            </w:r>
            <w:r>
              <w:rPr>
                <w:sz w:val="20"/>
                <w:szCs w:val="20"/>
              </w:rPr>
              <w:t>4</w:t>
            </w:r>
            <w:r w:rsidRPr="00217ADA">
              <w:rPr>
                <w:sz w:val="20"/>
                <w:szCs w:val="20"/>
              </w:rPr>
              <w:t xml:space="preserve">% weight loss </w:t>
            </w:r>
            <w:r>
              <w:rPr>
                <w:sz w:val="20"/>
                <w:szCs w:val="20"/>
              </w:rPr>
              <w:t>in the presence of 10 mM CaCl</w:t>
            </w:r>
            <w:r w:rsidRPr="008B0D2D">
              <w:rPr>
                <w:sz w:val="20"/>
                <w:szCs w:val="20"/>
                <w:vertAlign w:val="subscript"/>
              </w:rPr>
              <w:t>2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Pr="00217ADA">
              <w:rPr>
                <w:sz w:val="20"/>
                <w:szCs w:val="20"/>
              </w:rPr>
              <w:t>in 48 hours (6</w:t>
            </w:r>
            <w:r>
              <w:rPr>
                <w:sz w:val="20"/>
                <w:szCs w:val="20"/>
              </w:rPr>
              <w:t>5</w:t>
            </w:r>
            <w:r w:rsidRPr="00217ADA">
              <w:rPr>
                <w:sz w:val="20"/>
                <w:szCs w:val="20"/>
              </w:rPr>
              <w:t xml:space="preserve"> °C, pH 8.5)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B873945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2E2E2E"/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NA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0DACFAAA" w14:textId="68F01D72" w:rsidR="00480C67" w:rsidRPr="00217ADA" w:rsidRDefault="00480C67" w:rsidP="00F046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fldChar w:fldCharType="begin">
                <w:fldData xml:space="preserve">PEVuZE5vdGU+PENpdGU+PEF1dGhvcj5UaGVuPC9BdXRob3I+PFllYXI+MjAxNTwvWWVhcj48UmVj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</w:fldData>
              </w:fldChar>
            </w:r>
            <w:r w:rsidR="00F046C0">
              <w:rPr>
                <w:sz w:val="20"/>
                <w:szCs w:val="20"/>
              </w:rPr>
              <w:instrText xml:space="preserve"> ADDIN EN.CITE </w:instrText>
            </w:r>
            <w:r w:rsidR="00F046C0">
              <w:rPr>
                <w:sz w:val="20"/>
                <w:szCs w:val="20"/>
              </w:rPr>
              <w:fldChar w:fldCharType="begin">
                <w:fldData xml:space="preserve">PEVuZE5vdGU+PENpdGU+PEF1dGhvcj5UaGVuPC9BdXRob3I+PFllYXI+MjAxNTwvWWVhcj48UmVj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</w:fldData>
              </w:fldChar>
            </w:r>
            <w:r w:rsidR="00F046C0">
              <w:rPr>
                <w:sz w:val="20"/>
                <w:szCs w:val="20"/>
              </w:rPr>
              <w:instrText xml:space="preserve"> ADDIN EN.CITE.DATA </w:instrText>
            </w:r>
            <w:r w:rsidR="00F046C0">
              <w:rPr>
                <w:sz w:val="20"/>
                <w:szCs w:val="20"/>
              </w:rPr>
            </w:r>
            <w:r w:rsidR="00F046C0">
              <w:rPr>
                <w:sz w:val="20"/>
                <w:szCs w:val="20"/>
              </w:rPr>
              <w:fldChar w:fldCharType="end"/>
            </w:r>
            <w:r w:rsidRPr="00217ADA">
              <w:rPr>
                <w:sz w:val="20"/>
                <w:szCs w:val="20"/>
              </w:rPr>
            </w:r>
            <w:r w:rsidRPr="00217ADA">
              <w:rPr>
                <w:sz w:val="20"/>
                <w:szCs w:val="20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</w:rPr>
              <w:t>(Kleeberg et al., 2005;Müller et al., 2005;Then et al., 2015)</w:t>
            </w:r>
            <w:r w:rsidRPr="00217ADA">
              <w:rPr>
                <w:sz w:val="20"/>
                <w:szCs w:val="20"/>
              </w:rPr>
              <w:fldChar w:fldCharType="end"/>
            </w:r>
          </w:p>
        </w:tc>
      </w:tr>
      <w:tr w:rsidR="000C2A4B" w:rsidRPr="00217ADA" w14:paraId="7D803334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2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A99EBBF" w14:textId="77777777" w:rsidR="00480C67" w:rsidRPr="00217ADA" w:rsidRDefault="00480C67" w:rsidP="00217ADA">
            <w:pPr>
              <w:rPr>
                <w:sz w:val="20"/>
                <w:szCs w:val="20"/>
              </w:rPr>
            </w:pPr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>Tfu_0882</w:t>
            </w:r>
          </w:p>
          <w:p w14:paraId="1DF5C14D" w14:textId="77777777" w:rsidR="00480C67" w:rsidRPr="00217ADA" w:rsidRDefault="00480C67" w:rsidP="00217ADA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8056250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34.4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19991E0" w14:textId="7019E7A1" w:rsidR="00480C67" w:rsidRPr="00217ADA" w:rsidRDefault="00DD2632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5 - 65</w:t>
            </w:r>
            <w:r w:rsidR="00480C67" w:rsidRPr="00217ADA">
              <w:rPr>
                <w:sz w:val="20"/>
                <w:szCs w:val="20"/>
              </w:rPr>
              <w:t xml:space="preserve"> °C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B7DE6C2" w14:textId="2CD7FC8E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8.</w:t>
            </w:r>
            <w:r w:rsidR="00DD2632">
              <w:rPr>
                <w:sz w:val="20"/>
                <w:szCs w:val="20"/>
              </w:rPr>
              <w:t>0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80A9D03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color w:val="333333"/>
                <w:sz w:val="20"/>
                <w:szCs w:val="20"/>
              </w:rPr>
              <w:t>Thermobifida</w:t>
            </w:r>
            <w:proofErr w:type="spellEnd"/>
            <w:r w:rsidRPr="00217ADA">
              <w:rPr>
                <w:i/>
                <w:iCs/>
                <w:color w:val="333333"/>
                <w:sz w:val="20"/>
                <w:szCs w:val="20"/>
              </w:rPr>
              <w:t xml:space="preserve"> </w:t>
            </w:r>
            <w:proofErr w:type="spellStart"/>
            <w:r w:rsidRPr="00217ADA">
              <w:rPr>
                <w:i/>
                <w:iCs/>
                <w:color w:val="333333"/>
                <w:sz w:val="20"/>
                <w:szCs w:val="20"/>
              </w:rPr>
              <w:t>fusca</w:t>
            </w:r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>YX</w:t>
            </w:r>
            <w:proofErr w:type="spellEnd"/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 xml:space="preserve"> (</w:t>
            </w:r>
            <w:r w:rsidRPr="00217ADA">
              <w:rPr>
                <w:i/>
                <w:iCs/>
                <w:color w:val="333333"/>
                <w:sz w:val="20"/>
                <w:szCs w:val="20"/>
              </w:rPr>
              <w:t xml:space="preserve">T. </w:t>
            </w:r>
            <w:proofErr w:type="spellStart"/>
            <w:r w:rsidRPr="00217ADA">
              <w:rPr>
                <w:i/>
                <w:iCs/>
                <w:color w:val="333333"/>
                <w:sz w:val="20"/>
                <w:szCs w:val="20"/>
              </w:rPr>
              <w:t>fusca</w:t>
            </w:r>
            <w:proofErr w:type="spellEnd"/>
            <w:r w:rsidRPr="00217ADA">
              <w:rPr>
                <w:rStyle w:val="apple-converted-space"/>
                <w:color w:val="333333"/>
                <w:sz w:val="20"/>
                <w:szCs w:val="20"/>
                <w:shd w:val="clear" w:color="auto" w:fill="FCFCFC"/>
              </w:rPr>
              <w:t> </w:t>
            </w:r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>WSH03-11)</w:t>
            </w:r>
          </w:p>
          <w:p w14:paraId="3A3636C2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color w:val="333333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CDF92EF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 xml:space="preserve">Escherichia coli </w:t>
            </w:r>
            <w:r w:rsidRPr="00217ADA">
              <w:rPr>
                <w:iCs/>
                <w:sz w:val="20"/>
                <w:szCs w:val="20"/>
              </w:rPr>
              <w:t>BL21(DE3)</w:t>
            </w: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814A83A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Semi crystalline PET film</w:t>
            </w:r>
          </w:p>
          <w:p w14:paraId="0B8684E7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2E2E2E"/>
                <w:sz w:val="20"/>
                <w:szCs w:val="20"/>
              </w:rPr>
            </w:pP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2A53E80" w14:textId="3699B9CE" w:rsidR="00480C67" w:rsidRPr="00217ADA" w:rsidRDefault="00DD2632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B0D2D">
              <w:rPr>
                <w:color w:val="000000"/>
                <w:sz w:val="20"/>
                <w:szCs w:val="20"/>
                <w:shd w:val="clear" w:color="auto" w:fill="FFFFFF"/>
              </w:rPr>
              <w:t>≤ </w:t>
            </w:r>
            <w:r>
              <w:rPr>
                <w:sz w:val="20"/>
                <w:szCs w:val="20"/>
              </w:rPr>
              <w:t>5</w:t>
            </w:r>
            <w:r w:rsidRPr="00217ADA">
              <w:rPr>
                <w:sz w:val="20"/>
                <w:szCs w:val="20"/>
              </w:rPr>
              <w:t xml:space="preserve">% </w:t>
            </w:r>
            <w:r w:rsidR="00480C67" w:rsidRPr="00217ADA">
              <w:rPr>
                <w:sz w:val="20"/>
                <w:szCs w:val="20"/>
              </w:rPr>
              <w:t xml:space="preserve">weight loss </w:t>
            </w:r>
            <w:r>
              <w:rPr>
                <w:sz w:val="20"/>
                <w:szCs w:val="20"/>
              </w:rPr>
              <w:t>in the presence of 10 mM CaCl</w:t>
            </w:r>
            <w:r w:rsidRPr="008B0D2D">
              <w:rPr>
                <w:sz w:val="20"/>
                <w:szCs w:val="20"/>
                <w:vertAlign w:val="subscript"/>
              </w:rPr>
              <w:t>2</w:t>
            </w:r>
            <w:r>
              <w:rPr>
                <w:sz w:val="20"/>
                <w:szCs w:val="20"/>
                <w:vertAlign w:val="subscript"/>
              </w:rPr>
              <w:t xml:space="preserve"> </w:t>
            </w:r>
            <w:r w:rsidR="00480C67" w:rsidRPr="00217ADA">
              <w:rPr>
                <w:sz w:val="20"/>
                <w:szCs w:val="20"/>
              </w:rPr>
              <w:t>in 48 hours (6</w:t>
            </w:r>
            <w:r>
              <w:rPr>
                <w:sz w:val="20"/>
                <w:szCs w:val="20"/>
              </w:rPr>
              <w:t>5</w:t>
            </w:r>
            <w:r w:rsidR="00480C67" w:rsidRPr="00217ADA">
              <w:rPr>
                <w:sz w:val="20"/>
                <w:szCs w:val="20"/>
              </w:rPr>
              <w:t xml:space="preserve"> °C, pH 8.5)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85B9143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2E2E2E"/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NA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0070ABEC" w14:textId="35CAA6D7" w:rsidR="00480C67" w:rsidRPr="00217ADA" w:rsidRDefault="00480C67" w:rsidP="00F046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  <w:szCs w:val="20"/>
              </w:rPr>
            </w:pPr>
            <w:r w:rsidRPr="00217ADA">
              <w:rPr>
                <w:sz w:val="20"/>
                <w:szCs w:val="20"/>
                <w:shd w:val="clear" w:color="auto" w:fill="FCFCFC"/>
              </w:rPr>
              <w:fldChar w:fldCharType="begin">
                <w:fldData xml:space="preserve">PEVuZE5vdGU+PENpdGU+PEF1dGhvcj5UaGVuPC9BdXRob3I+PFllYXI+MjAxNTwvWWVhcj48UmVj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</w:fldData>
              </w:fldChar>
            </w:r>
            <w:r w:rsidR="00F046C0">
              <w:rPr>
                <w:sz w:val="20"/>
                <w:szCs w:val="20"/>
                <w:shd w:val="clear" w:color="auto" w:fill="FCFCFC"/>
              </w:rPr>
              <w:instrText xml:space="preserve"> ADDIN EN.CITE </w:instrText>
            </w:r>
            <w:r w:rsidR="00F046C0">
              <w:rPr>
                <w:sz w:val="20"/>
                <w:szCs w:val="20"/>
                <w:shd w:val="clear" w:color="auto" w:fill="FCFCFC"/>
              </w:rPr>
              <w:fldChar w:fldCharType="begin">
                <w:fldData xml:space="preserve">PEVuZE5vdGU+PENpdGU+PEF1dGhvcj5UaGVuPC9BdXRob3I+PFllYXI+MjAxNTwvWWVhcj48UmVj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</w:fldData>
              </w:fldChar>
            </w:r>
            <w:r w:rsidR="00F046C0">
              <w:rPr>
                <w:sz w:val="20"/>
                <w:szCs w:val="20"/>
                <w:shd w:val="clear" w:color="auto" w:fill="FCFCFC"/>
              </w:rPr>
              <w:instrText xml:space="preserve"> ADDIN EN.CITE.DATA </w:instrText>
            </w:r>
            <w:r w:rsidR="00F046C0">
              <w:rPr>
                <w:sz w:val="20"/>
                <w:szCs w:val="20"/>
                <w:shd w:val="clear" w:color="auto" w:fill="FCFCFC"/>
              </w:rPr>
            </w:r>
            <w:r w:rsidR="00F046C0">
              <w:rPr>
                <w:sz w:val="20"/>
                <w:szCs w:val="20"/>
                <w:shd w:val="clear" w:color="auto" w:fill="FCFCFC"/>
              </w:rPr>
              <w:fldChar w:fldCharType="end"/>
            </w:r>
            <w:r w:rsidRPr="00217ADA">
              <w:rPr>
                <w:sz w:val="20"/>
                <w:szCs w:val="20"/>
                <w:shd w:val="clear" w:color="auto" w:fill="FCFCFC"/>
              </w:rPr>
            </w:r>
            <w:r w:rsidRPr="00217ADA">
              <w:rPr>
                <w:sz w:val="20"/>
                <w:szCs w:val="20"/>
                <w:shd w:val="clear" w:color="auto" w:fill="FCFCFC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  <w:shd w:val="clear" w:color="auto" w:fill="FCFCFC"/>
              </w:rPr>
              <w:t>(Lykidis et al., 2007;Chen et al., 2008;Su et al., 2013;Then et al., 2015)</w:t>
            </w:r>
            <w:r w:rsidRPr="00217ADA">
              <w:rPr>
                <w:sz w:val="20"/>
                <w:szCs w:val="20"/>
                <w:shd w:val="clear" w:color="auto" w:fill="FCFCFC"/>
              </w:rPr>
              <w:fldChar w:fldCharType="end"/>
            </w:r>
          </w:p>
        </w:tc>
      </w:tr>
      <w:tr w:rsidR="000C2A4B" w:rsidRPr="00217ADA" w14:paraId="4BF788D6" w14:textId="77777777" w:rsidTr="00B8594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A39541E" w14:textId="77777777" w:rsidR="00480C67" w:rsidRPr="00217ADA" w:rsidRDefault="00480C67" w:rsidP="00217ADA">
            <w:pPr>
              <w:rPr>
                <w:sz w:val="20"/>
                <w:szCs w:val="20"/>
              </w:rPr>
            </w:pPr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>Tfu_0883</w:t>
            </w:r>
          </w:p>
          <w:p w14:paraId="445CDC70" w14:textId="77777777" w:rsidR="00480C67" w:rsidRPr="00217ADA" w:rsidRDefault="00480C67" w:rsidP="00217ADA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98190DA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32.2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A9EBEB5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60 °C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706F27A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8.0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0913285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color w:val="333333"/>
                <w:sz w:val="20"/>
                <w:szCs w:val="20"/>
              </w:rPr>
              <w:t>Thermobifida</w:t>
            </w:r>
            <w:proofErr w:type="spellEnd"/>
            <w:r w:rsidRPr="00217ADA">
              <w:rPr>
                <w:i/>
                <w:iCs/>
                <w:color w:val="333333"/>
                <w:sz w:val="20"/>
                <w:szCs w:val="20"/>
              </w:rPr>
              <w:t xml:space="preserve"> </w:t>
            </w:r>
            <w:proofErr w:type="spellStart"/>
            <w:r w:rsidRPr="00217ADA">
              <w:rPr>
                <w:i/>
                <w:iCs/>
                <w:color w:val="333333"/>
                <w:sz w:val="20"/>
                <w:szCs w:val="20"/>
              </w:rPr>
              <w:t>fusca</w:t>
            </w:r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>YX</w:t>
            </w:r>
            <w:proofErr w:type="spellEnd"/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 xml:space="preserve"> (</w:t>
            </w:r>
            <w:r w:rsidRPr="00217ADA">
              <w:rPr>
                <w:i/>
                <w:iCs/>
                <w:color w:val="333333"/>
                <w:sz w:val="20"/>
                <w:szCs w:val="20"/>
              </w:rPr>
              <w:t xml:space="preserve">T. </w:t>
            </w:r>
            <w:proofErr w:type="spellStart"/>
            <w:r w:rsidRPr="00217ADA">
              <w:rPr>
                <w:i/>
                <w:iCs/>
                <w:color w:val="333333"/>
                <w:sz w:val="20"/>
                <w:szCs w:val="20"/>
              </w:rPr>
              <w:t>fusca</w:t>
            </w:r>
            <w:proofErr w:type="spellEnd"/>
            <w:r w:rsidRPr="00217ADA">
              <w:rPr>
                <w:rStyle w:val="apple-converted-space"/>
                <w:color w:val="333333"/>
                <w:sz w:val="20"/>
                <w:szCs w:val="20"/>
                <w:shd w:val="clear" w:color="auto" w:fill="FCFCFC"/>
              </w:rPr>
              <w:t> </w:t>
            </w:r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>WSH03-11)</w:t>
            </w:r>
          </w:p>
          <w:p w14:paraId="3D4C106D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color w:val="333333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A1F05F5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rStyle w:val="Emphasis"/>
                <w:color w:val="000000"/>
                <w:sz w:val="20"/>
                <w:szCs w:val="20"/>
                <w:shd w:val="clear" w:color="auto" w:fill="FFFFFF"/>
              </w:rPr>
              <w:lastRenderedPageBreak/>
              <w:t>Escherichia coli</w:t>
            </w:r>
            <w:r w:rsidRPr="00217ADA">
              <w:rPr>
                <w:color w:val="000000"/>
                <w:sz w:val="20"/>
                <w:szCs w:val="20"/>
                <w:shd w:val="clear" w:color="auto" w:fill="FFFFFF"/>
              </w:rPr>
              <w:t> JM109 </w:t>
            </w: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334521D" w14:textId="77777777" w:rsidR="00480C67" w:rsidRPr="000F3634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2E2E2E"/>
                <w:sz w:val="20"/>
                <w:szCs w:val="20"/>
              </w:rPr>
            </w:pPr>
            <w:r w:rsidRPr="00821554">
              <w:rPr>
                <w:rStyle w:val="Emphasis"/>
                <w:i w:val="0"/>
                <w:iCs w:val="0"/>
                <w:color w:val="000000"/>
                <w:sz w:val="20"/>
                <w:szCs w:val="20"/>
                <w:shd w:val="clear" w:color="auto" w:fill="FFFFFF"/>
              </w:rPr>
              <w:t>NA</w:t>
            </w: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093EC84D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color w:val="000000"/>
                <w:sz w:val="20"/>
                <w:szCs w:val="20"/>
                <w:shd w:val="clear" w:color="auto" w:fill="FFFFFF"/>
              </w:rPr>
              <w:t>NA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896FA6E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2E2E2E"/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NA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6312313B" w14:textId="5A348ECD" w:rsidR="00480C67" w:rsidRPr="00217ADA" w:rsidRDefault="00480C67" w:rsidP="00F046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  <w:shd w:val="clear" w:color="auto" w:fill="FCFCFC"/>
              </w:rPr>
            </w:pPr>
            <w:r w:rsidRPr="00217ADA">
              <w:rPr>
                <w:sz w:val="20"/>
                <w:szCs w:val="20"/>
                <w:shd w:val="clear" w:color="auto" w:fill="FCFCFC"/>
              </w:rPr>
              <w:fldChar w:fldCharType="begin">
                <w:fldData xml:space="preserve">PEVuZE5vdGU+PENpdGU+PEF1dGhvcj5MeWtpZGlzPC9BdXRob3I+PFllYXI+MjAwNzwvWWVhcj48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=
</w:fldData>
              </w:fldChar>
            </w:r>
            <w:r w:rsidR="00F046C0">
              <w:rPr>
                <w:sz w:val="20"/>
                <w:szCs w:val="20"/>
                <w:shd w:val="clear" w:color="auto" w:fill="FCFCFC"/>
              </w:rPr>
              <w:instrText xml:space="preserve"> ADDIN EN.CITE </w:instrText>
            </w:r>
            <w:r w:rsidR="00F046C0">
              <w:rPr>
                <w:sz w:val="20"/>
                <w:szCs w:val="20"/>
                <w:shd w:val="clear" w:color="auto" w:fill="FCFCFC"/>
              </w:rPr>
              <w:fldChar w:fldCharType="begin">
                <w:fldData xml:space="preserve">PEVuZE5vdGU+PENpdGU+PEF1dGhvcj5MeWtpZGlzPC9BdXRob3I+PFllYXI+MjAwNzwvWWVhcj48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=
</w:fldData>
              </w:fldChar>
            </w:r>
            <w:r w:rsidR="00F046C0">
              <w:rPr>
                <w:sz w:val="20"/>
                <w:szCs w:val="20"/>
                <w:shd w:val="clear" w:color="auto" w:fill="FCFCFC"/>
              </w:rPr>
              <w:instrText xml:space="preserve"> ADDIN EN.CITE.DATA </w:instrText>
            </w:r>
            <w:r w:rsidR="00F046C0">
              <w:rPr>
                <w:sz w:val="20"/>
                <w:szCs w:val="20"/>
                <w:shd w:val="clear" w:color="auto" w:fill="FCFCFC"/>
              </w:rPr>
            </w:r>
            <w:r w:rsidR="00F046C0">
              <w:rPr>
                <w:sz w:val="20"/>
                <w:szCs w:val="20"/>
                <w:shd w:val="clear" w:color="auto" w:fill="FCFCFC"/>
              </w:rPr>
              <w:fldChar w:fldCharType="end"/>
            </w:r>
            <w:r w:rsidRPr="00217ADA">
              <w:rPr>
                <w:sz w:val="20"/>
                <w:szCs w:val="20"/>
                <w:shd w:val="clear" w:color="auto" w:fill="FCFCFC"/>
              </w:rPr>
            </w:r>
            <w:r w:rsidRPr="00217ADA">
              <w:rPr>
                <w:sz w:val="20"/>
                <w:szCs w:val="20"/>
                <w:shd w:val="clear" w:color="auto" w:fill="FCFCFC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  <w:shd w:val="clear" w:color="auto" w:fill="FCFCFC"/>
              </w:rPr>
              <w:t xml:space="preserve">(Lykidis et al., 2007;Chen </w:t>
            </w:r>
            <w:r w:rsidRPr="00217ADA">
              <w:rPr>
                <w:noProof/>
                <w:color w:val="auto"/>
                <w:sz w:val="20"/>
                <w:szCs w:val="20"/>
                <w:shd w:val="clear" w:color="auto" w:fill="FCFCFC"/>
              </w:rPr>
              <w:lastRenderedPageBreak/>
              <w:t>et al., 2008;Su et al., 2013)</w:t>
            </w:r>
            <w:r w:rsidRPr="00217ADA">
              <w:rPr>
                <w:sz w:val="20"/>
                <w:szCs w:val="20"/>
                <w:shd w:val="clear" w:color="auto" w:fill="FCFCFC"/>
              </w:rPr>
              <w:fldChar w:fldCharType="end"/>
            </w:r>
            <w:r w:rsidRPr="00217ADA">
              <w:rPr>
                <w:color w:val="auto"/>
                <w:sz w:val="20"/>
                <w:szCs w:val="20"/>
                <w:shd w:val="clear" w:color="auto" w:fill="FCFCFC"/>
              </w:rPr>
              <w:t xml:space="preserve"> </w:t>
            </w:r>
          </w:p>
        </w:tc>
      </w:tr>
      <w:tr w:rsidR="000C2A4B" w:rsidRPr="00217ADA" w14:paraId="4B1EABBB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24962DD" w14:textId="77777777" w:rsidR="00480C67" w:rsidRPr="00217ADA" w:rsidRDefault="00480C67" w:rsidP="00217ADA">
            <w:pPr>
              <w:rPr>
                <w:sz w:val="20"/>
                <w:szCs w:val="20"/>
              </w:rPr>
            </w:pPr>
            <w:proofErr w:type="spellStart"/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lastRenderedPageBreak/>
              <w:t>TfAXE</w:t>
            </w:r>
            <w:proofErr w:type="spellEnd"/>
          </w:p>
          <w:p w14:paraId="0462B26C" w14:textId="77777777" w:rsidR="00480C67" w:rsidRPr="00217ADA" w:rsidRDefault="00480C67" w:rsidP="00217ADA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9638FB5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28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B8CEE9D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60 °C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8AAF166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7.5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0FBB344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color w:val="333333"/>
                <w:sz w:val="20"/>
                <w:szCs w:val="20"/>
              </w:rPr>
              <w:t>Thermobifida</w:t>
            </w:r>
            <w:proofErr w:type="spellEnd"/>
            <w:r w:rsidRPr="00217ADA">
              <w:rPr>
                <w:i/>
                <w:iCs/>
                <w:color w:val="333333"/>
                <w:sz w:val="20"/>
                <w:szCs w:val="20"/>
              </w:rPr>
              <w:t xml:space="preserve"> fusca</w:t>
            </w:r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>NTU22</w:t>
            </w:r>
          </w:p>
          <w:p w14:paraId="3319100B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color w:val="333333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38955C1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rStyle w:val="Emphasis"/>
                <w:color w:val="2E2E2E"/>
                <w:sz w:val="20"/>
                <w:szCs w:val="20"/>
              </w:rPr>
              <w:t>E. coli</w:t>
            </w:r>
            <w:r w:rsidRPr="00217ADA">
              <w:rPr>
                <w:color w:val="2E2E2E"/>
                <w:sz w:val="20"/>
                <w:szCs w:val="20"/>
              </w:rPr>
              <w:t> DH5α</w:t>
            </w: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6ABAC33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2E2E2E"/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NA</w:t>
            </w: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2F9E743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829BACC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2E2E2E"/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NA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23F00C90" w14:textId="6974BE8C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  <w:szCs w:val="20"/>
                <w:shd w:val="clear" w:color="auto" w:fill="FCFCFC"/>
              </w:rPr>
            </w:pPr>
            <w:r w:rsidRPr="00217ADA">
              <w:rPr>
                <w:sz w:val="20"/>
                <w:szCs w:val="20"/>
                <w:shd w:val="clear" w:color="auto" w:fill="FCFCFC"/>
              </w:rPr>
              <w:fldChar w:fldCharType="begin"/>
            </w:r>
            <w:r w:rsidR="00CB0B77" w:rsidRPr="00217ADA">
              <w:rPr>
                <w:sz w:val="20"/>
                <w:szCs w:val="20"/>
                <w:shd w:val="clear" w:color="auto" w:fill="FCFCFC"/>
              </w:rPr>
              <w:instrText xml:space="preserve"> ADDIN EN.CITE &lt;EndNote&gt;&lt;Cite&gt;&lt;Author&gt;Huang&lt;/Author&gt;&lt;Year&gt;2010&lt;/Year&gt;&lt;RecNum&gt;142&lt;/RecNum&gt;&lt;DisplayText&gt;(Huang et al., 2010)&lt;/DisplayText&gt;&lt;record&gt;&lt;rec-number&gt;142&lt;/rec-number&gt;&lt;foreign-keys&gt;&lt;key app="EN" db-id="ewf9wdwdu2r0dmezsznps5vfavfraa9xxaa0" timestamp="1609365534"&gt;142&lt;/key&gt;&lt;/foreign-keys&gt;&lt;ref-type name="Journal Article"&gt;17&lt;/ref-type&gt;&lt;contributors&gt;&lt;authors&gt;&lt;author&gt;Huang, Yu-Chun&lt;/author&gt;&lt;author&gt;Chen, Gen-Hung&lt;/author&gt;&lt;author&gt;Chen, Yu-Fen&lt;/author&gt;&lt;author&gt;Chen, Wei-Lin&lt;/author&gt;&lt;author&gt;Yang, Chao-Hsun&lt;/author&gt;&lt;/authors&gt;&lt;/contributors&gt;&lt;titles&gt;&lt;title&gt;&lt;style face="normal" font="default" size="100%"&gt;Heterologous expression of thermostable acetylxylan esterase gene from &lt;/style&gt;&lt;style face="italic" font="default" size="100%"&gt;Thermobifida fusca&lt;/style&gt;&lt;style face="normal" font="default" size="100%"&gt; and its synergistic action with xylanase for the production of xylooligosaccharides&lt;/style&gt;&lt;/title&gt;&lt;secondary-title&gt;Biochemical and Biophysical Research Communications&lt;/secondary-title&gt;&lt;/titles&gt;&lt;periodical&gt;&lt;full-title&gt;Biochemical and Biophysical Research Communications&lt;/full-title&gt;&lt;/periodical&gt;&lt;pages&gt;718-723&lt;/pages&gt;&lt;volume&gt;400&lt;/volume&gt;&lt;number&gt;4&lt;/number&gt;&lt;keywords&gt;&lt;keyword&gt;Xylan&lt;/keyword&gt;&lt;keyword&gt;Bagasse&lt;/keyword&gt;&lt;keyword&gt;Xylooligosaccharides&lt;/keyword&gt;&lt;keyword&gt;Acetylxylan esterase&lt;/keyword&gt;&lt;keyword&gt;Xylanase&lt;/keyword&gt;&lt;/keywords&gt;&lt;dates&gt;&lt;year&gt;2010&lt;/year&gt;&lt;pub-dates&gt;&lt;date&gt;2010/10/01/&lt;/date&gt;&lt;/pub-dates&gt;&lt;/dates&gt;&lt;isbn&gt;0006-291X&lt;/isbn&gt;&lt;urls&gt;&lt;related-urls&gt;&lt;url&gt;http://www.sciencedirect.com/science/article/pii/S0006291X10016578&lt;/url&gt;&lt;/related-urls&gt;&lt;/urls&gt;&lt;electronic-resource-num&gt;https://doi.org/10.1016/j.bbrc.2010.08.136&lt;/electronic-resource-num&gt;&lt;/record&gt;&lt;/Cite&gt;&lt;/EndNote&gt;</w:instrText>
            </w:r>
            <w:r w:rsidRPr="00217ADA">
              <w:rPr>
                <w:sz w:val="20"/>
                <w:szCs w:val="20"/>
                <w:shd w:val="clear" w:color="auto" w:fill="FCFCFC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  <w:shd w:val="clear" w:color="auto" w:fill="FCFCFC"/>
              </w:rPr>
              <w:t>(Huang et al., 2010)</w:t>
            </w:r>
            <w:r w:rsidRPr="00217ADA">
              <w:rPr>
                <w:sz w:val="20"/>
                <w:szCs w:val="20"/>
                <w:shd w:val="clear" w:color="auto" w:fill="FCFCFC"/>
              </w:rPr>
              <w:fldChar w:fldCharType="end"/>
            </w:r>
            <w:r w:rsidRPr="00217ADA">
              <w:rPr>
                <w:color w:val="auto"/>
                <w:sz w:val="20"/>
                <w:szCs w:val="20"/>
                <w:shd w:val="clear" w:color="auto" w:fill="FCFCFC"/>
              </w:rPr>
              <w:t xml:space="preserve"> </w:t>
            </w:r>
          </w:p>
        </w:tc>
      </w:tr>
      <w:tr w:rsidR="000C2A4B" w:rsidRPr="00217ADA" w14:paraId="0BB51CE7" w14:textId="77777777" w:rsidTr="00B85948">
        <w:trPr>
          <w:trHeight w:val="131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2AF0058" w14:textId="77777777" w:rsidR="00480C67" w:rsidRPr="00217ADA" w:rsidRDefault="00480C67" w:rsidP="00217ADA">
            <w:pPr>
              <w:rPr>
                <w:sz w:val="20"/>
                <w:szCs w:val="20"/>
              </w:rPr>
            </w:pPr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>Cut1</w:t>
            </w:r>
          </w:p>
          <w:p w14:paraId="3EAD20E3" w14:textId="77777777" w:rsidR="00480C67" w:rsidRPr="00217ADA" w:rsidRDefault="00480C67" w:rsidP="00217ADA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12D3741E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30.1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51A5998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55 °C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6EEC0CFC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8.0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70BB078B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color w:val="333333"/>
                <w:sz w:val="20"/>
                <w:szCs w:val="20"/>
              </w:rPr>
              <w:t>Thermobifida</w:t>
            </w:r>
            <w:proofErr w:type="spellEnd"/>
            <w:r w:rsidRPr="00217ADA">
              <w:rPr>
                <w:i/>
                <w:iCs/>
                <w:color w:val="333333"/>
                <w:sz w:val="20"/>
                <w:szCs w:val="20"/>
              </w:rPr>
              <w:t xml:space="preserve"> </w:t>
            </w:r>
            <w:proofErr w:type="spellStart"/>
            <w:r w:rsidRPr="00217ADA">
              <w:rPr>
                <w:i/>
                <w:iCs/>
                <w:color w:val="333333"/>
                <w:sz w:val="20"/>
                <w:szCs w:val="20"/>
              </w:rPr>
              <w:t>fusca</w:t>
            </w:r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>NRRL</w:t>
            </w:r>
            <w:proofErr w:type="spellEnd"/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 xml:space="preserve"> B-8184</w:t>
            </w:r>
          </w:p>
          <w:p w14:paraId="521D6431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color w:val="333333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4C99A004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i/>
                <w:iCs/>
                <w:color w:val="333333"/>
                <w:sz w:val="20"/>
                <w:szCs w:val="20"/>
                <w:shd w:val="clear" w:color="auto" w:fill="FCFCFC"/>
              </w:rPr>
              <w:t>Escherichia coli</w:t>
            </w:r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> BL21 (DE3)</w:t>
            </w: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3C9C88BA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2E2E2E"/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NA</w:t>
            </w: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5C362827" w14:textId="77777777" w:rsidR="00480C67" w:rsidRPr="00217ADA" w:rsidRDefault="00480C67" w:rsidP="00217ADA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 w:themeFill="background1"/>
          </w:tcPr>
          <w:p w14:paraId="24AF3F2E" w14:textId="77777777" w:rsidR="00480C67" w:rsidRPr="00217ADA" w:rsidRDefault="00480C67" w:rsidP="00217A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2E2E2E"/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NA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FFFFFF" w:themeFill="background1"/>
          </w:tcPr>
          <w:p w14:paraId="72178779" w14:textId="1E85F9C9" w:rsidR="00480C67" w:rsidRPr="00217ADA" w:rsidRDefault="00480C67" w:rsidP="00F046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zCs w:val="20"/>
                <w:shd w:val="clear" w:color="auto" w:fill="FCFCFC"/>
              </w:rPr>
            </w:pPr>
            <w:r w:rsidRPr="00217ADA">
              <w:rPr>
                <w:sz w:val="20"/>
                <w:szCs w:val="20"/>
                <w:shd w:val="clear" w:color="auto" w:fill="FCFCFC"/>
              </w:rPr>
              <w:fldChar w:fldCharType="begin"/>
            </w:r>
            <w:r w:rsidR="00F046C0">
              <w:rPr>
                <w:sz w:val="20"/>
                <w:szCs w:val="20"/>
                <w:shd w:val="clear" w:color="auto" w:fill="FCFCFC"/>
              </w:rPr>
              <w:instrText xml:space="preserve"> ADDIN EN.CITE &lt;EndNote&gt;&lt;Cite&gt;&lt;Author&gt;Hegde&lt;/Author&gt;&lt;Year&gt;2013&lt;/Year&gt;&lt;RecNum&gt;143&lt;/RecNum&gt;&lt;DisplayText&gt;(Hegde and Dasu, 2013)&lt;/DisplayText&gt;&lt;record&gt;&lt;rec-number&gt;143&lt;/rec-number&gt;&lt;foreign-keys&gt;&lt;key app="EN" db-id="ewf9wdwdu2r0dmezsznps5vfavfraa9xxaa0" timestamp="1609365609"&gt;143&lt;/key&gt;&lt;/foreign-keys&gt;&lt;ref-type name="Journal Article"&gt;17&lt;/ref-type&gt;&lt;contributors&gt;&lt;authors&gt;&lt;author&gt;Hegde, Krishnamoorthy&lt;/author&gt;&lt;author&gt;Dasu, Veeranki&lt;/author&gt;&lt;/authors&gt;&lt;/contributors&gt;&lt;titles&gt;&lt;title&gt;&lt;style face="normal" font="default" size="100%"&gt;Production optimization and characterization of recombinant cutinases from &lt;/style&gt;&lt;style face="italic" font="default" size="100%"&gt;Thermobifida fusca&lt;/style&gt;&lt;style face="normal" font="default" size="100%"&gt; sp. NRRL B-8184 &lt;/style&gt;&lt;/title&gt;&lt;secondary-title&gt;Applied biochemistry and biotechnology&lt;/secondary-title&gt;&lt;/titles&gt;&lt;periodical&gt;&lt;full-title&gt;Applied biochemistry and biotechnology&lt;/full-title&gt;&lt;/periodical&gt;&lt;volume&gt;170&lt;/volume&gt;&lt;dates&gt;&lt;year&gt;2013&lt;/year&gt;&lt;pub-dates&gt;&lt;date&gt;04/19&lt;/date&gt;&lt;/pub-dates&gt;&lt;/dates&gt;&lt;urls&gt;&lt;/urls&gt;&lt;electronic-resource-num&gt;10.1007/s12010-013-0219-x&lt;/electronic-resource-num&gt;&lt;/record&gt;&lt;/Cite&gt;&lt;/EndNote&gt;</w:instrText>
            </w:r>
            <w:r w:rsidRPr="00217ADA">
              <w:rPr>
                <w:sz w:val="20"/>
                <w:szCs w:val="20"/>
                <w:shd w:val="clear" w:color="auto" w:fill="FCFCFC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  <w:shd w:val="clear" w:color="auto" w:fill="FCFCFC"/>
              </w:rPr>
              <w:t>(Hegde and Dasu, 2013)</w:t>
            </w:r>
            <w:r w:rsidRPr="00217ADA">
              <w:rPr>
                <w:sz w:val="20"/>
                <w:szCs w:val="20"/>
                <w:shd w:val="clear" w:color="auto" w:fill="FCFCFC"/>
              </w:rPr>
              <w:fldChar w:fldCharType="end"/>
            </w:r>
            <w:r w:rsidRPr="00217ADA">
              <w:rPr>
                <w:color w:val="auto"/>
                <w:sz w:val="20"/>
                <w:szCs w:val="20"/>
                <w:shd w:val="clear" w:color="auto" w:fill="FCFCFC"/>
              </w:rPr>
              <w:t xml:space="preserve"> </w:t>
            </w:r>
          </w:p>
        </w:tc>
      </w:tr>
      <w:tr w:rsidR="000C2A4B" w:rsidRPr="00217ADA" w14:paraId="60EAE3D1" w14:textId="77777777" w:rsidTr="00B8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dxa"/>
            <w:tcBorders>
              <w:top w:val="single" w:sz="4" w:space="0" w:color="000000"/>
              <w:left w:val="nil"/>
              <w:bottom w:val="single" w:sz="4" w:space="0" w:color="000000" w:themeColor="text1"/>
              <w:right w:val="nil"/>
            </w:tcBorders>
            <w:shd w:val="clear" w:color="auto" w:fill="FFFFFF" w:themeFill="background1"/>
          </w:tcPr>
          <w:p w14:paraId="3E228BC8" w14:textId="77777777" w:rsidR="00480C67" w:rsidRPr="00217ADA" w:rsidRDefault="00480C67" w:rsidP="00217ADA">
            <w:pPr>
              <w:rPr>
                <w:sz w:val="20"/>
                <w:szCs w:val="20"/>
              </w:rPr>
            </w:pPr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>Cut2</w:t>
            </w:r>
          </w:p>
          <w:p w14:paraId="4E594488" w14:textId="77777777" w:rsidR="00480C67" w:rsidRPr="00217ADA" w:rsidRDefault="00480C67" w:rsidP="00217ADA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000000" w:themeColor="text1"/>
              <w:right w:val="nil"/>
            </w:tcBorders>
            <w:shd w:val="clear" w:color="auto" w:fill="FFFFFF" w:themeFill="background1"/>
          </w:tcPr>
          <w:p w14:paraId="51A6FD2E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29.6</w:t>
            </w:r>
          </w:p>
        </w:tc>
        <w:tc>
          <w:tcPr>
            <w:tcW w:w="749" w:type="dxa"/>
            <w:tcBorders>
              <w:top w:val="single" w:sz="4" w:space="0" w:color="000000"/>
              <w:left w:val="nil"/>
              <w:bottom w:val="single" w:sz="4" w:space="0" w:color="000000" w:themeColor="text1"/>
              <w:right w:val="nil"/>
            </w:tcBorders>
            <w:shd w:val="clear" w:color="auto" w:fill="FFFFFF" w:themeFill="background1"/>
          </w:tcPr>
          <w:p w14:paraId="0E4BBD82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55 °C</w:t>
            </w:r>
          </w:p>
        </w:tc>
        <w:tc>
          <w:tcPr>
            <w:tcW w:w="609" w:type="dxa"/>
            <w:tcBorders>
              <w:top w:val="single" w:sz="4" w:space="0" w:color="000000"/>
              <w:left w:val="nil"/>
              <w:bottom w:val="single" w:sz="4" w:space="0" w:color="000000" w:themeColor="text1"/>
              <w:right w:val="nil"/>
            </w:tcBorders>
            <w:shd w:val="clear" w:color="auto" w:fill="FFFFFF" w:themeFill="background1"/>
          </w:tcPr>
          <w:p w14:paraId="0AB1D801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8.0</w:t>
            </w:r>
          </w:p>
        </w:tc>
        <w:tc>
          <w:tcPr>
            <w:tcW w:w="1792" w:type="dxa"/>
            <w:tcBorders>
              <w:top w:val="single" w:sz="4" w:space="0" w:color="000000"/>
              <w:left w:val="nil"/>
              <w:bottom w:val="single" w:sz="4" w:space="0" w:color="000000" w:themeColor="text1"/>
              <w:right w:val="nil"/>
            </w:tcBorders>
            <w:shd w:val="clear" w:color="auto" w:fill="FFFFFF" w:themeFill="background1"/>
          </w:tcPr>
          <w:p w14:paraId="63B8658B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217ADA">
              <w:rPr>
                <w:i/>
                <w:iCs/>
                <w:color w:val="333333"/>
                <w:sz w:val="20"/>
                <w:szCs w:val="20"/>
              </w:rPr>
              <w:t>Thermobifida</w:t>
            </w:r>
            <w:proofErr w:type="spellEnd"/>
            <w:r w:rsidRPr="00217ADA">
              <w:rPr>
                <w:i/>
                <w:iCs/>
                <w:color w:val="333333"/>
                <w:sz w:val="20"/>
                <w:szCs w:val="20"/>
              </w:rPr>
              <w:t xml:space="preserve"> </w:t>
            </w:r>
            <w:proofErr w:type="spellStart"/>
            <w:r w:rsidRPr="00217ADA">
              <w:rPr>
                <w:i/>
                <w:iCs/>
                <w:color w:val="333333"/>
                <w:sz w:val="20"/>
                <w:szCs w:val="20"/>
              </w:rPr>
              <w:t>fusca</w:t>
            </w:r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>NRRL</w:t>
            </w:r>
            <w:proofErr w:type="spellEnd"/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 xml:space="preserve"> B-8184</w:t>
            </w:r>
          </w:p>
          <w:p w14:paraId="341C74C4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color w:val="333333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000000"/>
              <w:left w:val="nil"/>
              <w:bottom w:val="single" w:sz="4" w:space="0" w:color="000000" w:themeColor="text1"/>
              <w:right w:val="nil"/>
            </w:tcBorders>
            <w:shd w:val="clear" w:color="auto" w:fill="FFFFFF" w:themeFill="background1"/>
          </w:tcPr>
          <w:p w14:paraId="42B852ED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217ADA">
              <w:rPr>
                <w:i/>
                <w:iCs/>
                <w:color w:val="333333"/>
                <w:sz w:val="20"/>
                <w:szCs w:val="20"/>
                <w:shd w:val="clear" w:color="auto" w:fill="FCFCFC"/>
              </w:rPr>
              <w:t>Escherichia coli</w:t>
            </w:r>
            <w:r w:rsidRPr="00217ADA">
              <w:rPr>
                <w:color w:val="333333"/>
                <w:sz w:val="20"/>
                <w:szCs w:val="20"/>
                <w:shd w:val="clear" w:color="auto" w:fill="FCFCFC"/>
              </w:rPr>
              <w:t> BL21 (DE3)</w:t>
            </w:r>
          </w:p>
        </w:tc>
        <w:tc>
          <w:tcPr>
            <w:tcW w:w="1350" w:type="dxa"/>
            <w:tcBorders>
              <w:top w:val="single" w:sz="4" w:space="0" w:color="000000"/>
              <w:left w:val="nil"/>
              <w:bottom w:val="single" w:sz="4" w:space="0" w:color="000000" w:themeColor="text1"/>
              <w:right w:val="nil"/>
            </w:tcBorders>
            <w:shd w:val="clear" w:color="auto" w:fill="FFFFFF" w:themeFill="background1"/>
          </w:tcPr>
          <w:p w14:paraId="34523221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2E2E2E"/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NA</w:t>
            </w:r>
          </w:p>
        </w:tc>
        <w:tc>
          <w:tcPr>
            <w:tcW w:w="2700" w:type="dxa"/>
            <w:tcBorders>
              <w:top w:val="single" w:sz="4" w:space="0" w:color="000000"/>
              <w:left w:val="nil"/>
              <w:bottom w:val="single" w:sz="4" w:space="0" w:color="000000" w:themeColor="text1"/>
              <w:right w:val="nil"/>
            </w:tcBorders>
            <w:shd w:val="clear" w:color="auto" w:fill="FFFFFF" w:themeFill="background1"/>
          </w:tcPr>
          <w:p w14:paraId="5059E245" w14:textId="77777777" w:rsidR="00480C67" w:rsidRPr="00217ADA" w:rsidRDefault="00480C67" w:rsidP="00217ADA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NA</w:t>
            </w:r>
          </w:p>
        </w:tc>
        <w:tc>
          <w:tcPr>
            <w:tcW w:w="1054" w:type="dxa"/>
            <w:tcBorders>
              <w:top w:val="single" w:sz="4" w:space="0" w:color="000000"/>
              <w:left w:val="nil"/>
              <w:bottom w:val="single" w:sz="4" w:space="0" w:color="000000" w:themeColor="text1"/>
              <w:right w:val="nil"/>
            </w:tcBorders>
            <w:shd w:val="clear" w:color="auto" w:fill="FFFFFF" w:themeFill="background1"/>
          </w:tcPr>
          <w:p w14:paraId="234A5972" w14:textId="77777777" w:rsidR="00480C67" w:rsidRPr="00217ADA" w:rsidRDefault="00480C67" w:rsidP="00217AD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2E2E2E"/>
                <w:sz w:val="20"/>
                <w:szCs w:val="20"/>
              </w:rPr>
            </w:pPr>
            <w:r w:rsidRPr="00217ADA">
              <w:rPr>
                <w:color w:val="2E2E2E"/>
                <w:sz w:val="20"/>
                <w:szCs w:val="20"/>
              </w:rPr>
              <w:t>NA</w:t>
            </w:r>
          </w:p>
        </w:tc>
        <w:tc>
          <w:tcPr>
            <w:tcW w:w="1166" w:type="dxa"/>
            <w:tcBorders>
              <w:top w:val="single" w:sz="4" w:space="0" w:color="000000"/>
              <w:left w:val="nil"/>
              <w:bottom w:val="single" w:sz="4" w:space="0" w:color="000000" w:themeColor="text1"/>
            </w:tcBorders>
            <w:shd w:val="clear" w:color="auto" w:fill="FFFFFF" w:themeFill="background1"/>
          </w:tcPr>
          <w:p w14:paraId="76561EDC" w14:textId="59CD1BE6" w:rsidR="00480C67" w:rsidRPr="00217ADA" w:rsidRDefault="00480C67" w:rsidP="00F046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  <w:szCs w:val="20"/>
                <w:shd w:val="clear" w:color="auto" w:fill="FCFCFC"/>
              </w:rPr>
            </w:pPr>
            <w:r w:rsidRPr="00217ADA">
              <w:rPr>
                <w:sz w:val="20"/>
                <w:szCs w:val="20"/>
                <w:shd w:val="clear" w:color="auto" w:fill="FCFCFC"/>
              </w:rPr>
              <w:fldChar w:fldCharType="begin"/>
            </w:r>
            <w:r w:rsidR="00F046C0">
              <w:rPr>
                <w:sz w:val="20"/>
                <w:szCs w:val="20"/>
                <w:shd w:val="clear" w:color="auto" w:fill="FCFCFC"/>
              </w:rPr>
              <w:instrText xml:space="preserve"> ADDIN EN.CITE &lt;EndNote&gt;&lt;Cite&gt;&lt;Author&gt;Hegde&lt;/Author&gt;&lt;Year&gt;2013&lt;/Year&gt;&lt;RecNum&gt;143&lt;/RecNum&gt;&lt;DisplayText&gt;(Hegde and Dasu, 2013)&lt;/DisplayText&gt;&lt;record&gt;&lt;rec-number&gt;143&lt;/rec-number&gt;&lt;foreign-keys&gt;&lt;key app="EN" db-id="ewf9wdwdu2r0dmezsznps5vfavfraa9xxaa0" timestamp="1609365609"&gt;143&lt;/key&gt;&lt;/foreign-keys&gt;&lt;ref-type name="Journal Article"&gt;17&lt;/ref-type&gt;&lt;contributors&gt;&lt;authors&gt;&lt;author&gt;Hegde, Krishnamoorthy&lt;/author&gt;&lt;author&gt;Dasu, Veeranki&lt;/author&gt;&lt;/authors&gt;&lt;/contributors&gt;&lt;titles&gt;&lt;title&gt;&lt;style face="normal" font="default" size="100%"&gt;Production optimization and characterization of recombinant cutinases from &lt;/style&gt;&lt;style face="italic" font="default" size="100%"&gt;Thermobifida fusca&lt;/style&gt;&lt;style face="normal" font="default" size="100%"&gt; sp. NRRL B-8184 &lt;/style&gt;&lt;/title&gt;&lt;secondary-title&gt;Applied biochemistry and biotechnology&lt;/secondary-title&gt;&lt;/titles&gt;&lt;periodical&gt;&lt;full-title&gt;Applied biochemistry and biotechnology&lt;/full-title&gt;&lt;/periodical&gt;&lt;volume&gt;170&lt;/volume&gt;&lt;dates&gt;&lt;year&gt;2013&lt;/year&gt;&lt;pub-dates&gt;&lt;date&gt;04/19&lt;/date&gt;&lt;/pub-dates&gt;&lt;/dates&gt;&lt;urls&gt;&lt;/urls&gt;&lt;electronic-resource-num&gt;10.1007/s12010-013-0219-x&lt;/electronic-resource-num&gt;&lt;/record&gt;&lt;/Cite&gt;&lt;/EndNote&gt;</w:instrText>
            </w:r>
            <w:r w:rsidRPr="00217ADA">
              <w:rPr>
                <w:sz w:val="20"/>
                <w:szCs w:val="20"/>
                <w:shd w:val="clear" w:color="auto" w:fill="FCFCFC"/>
              </w:rPr>
              <w:fldChar w:fldCharType="separate"/>
            </w:r>
            <w:r w:rsidRPr="00217ADA">
              <w:rPr>
                <w:noProof/>
                <w:color w:val="auto"/>
                <w:sz w:val="20"/>
                <w:szCs w:val="20"/>
                <w:shd w:val="clear" w:color="auto" w:fill="FCFCFC"/>
              </w:rPr>
              <w:t>(Hegde and Dasu, 2013)</w:t>
            </w:r>
            <w:r w:rsidRPr="00217ADA">
              <w:rPr>
                <w:sz w:val="20"/>
                <w:szCs w:val="20"/>
                <w:shd w:val="clear" w:color="auto" w:fill="FCFCFC"/>
              </w:rPr>
              <w:fldChar w:fldCharType="end"/>
            </w:r>
            <w:r w:rsidRPr="00217ADA">
              <w:rPr>
                <w:color w:val="auto"/>
                <w:sz w:val="20"/>
                <w:szCs w:val="20"/>
                <w:shd w:val="clear" w:color="auto" w:fill="FCFCFC"/>
              </w:rPr>
              <w:t xml:space="preserve"> </w:t>
            </w:r>
          </w:p>
        </w:tc>
      </w:tr>
    </w:tbl>
    <w:p w14:paraId="692DAE28" w14:textId="77777777" w:rsidR="001E641D" w:rsidRPr="0026578D" w:rsidRDefault="001E641D" w:rsidP="001E641D">
      <w:pPr>
        <w:rPr>
          <w:sz w:val="18"/>
          <w:szCs w:val="18"/>
        </w:rPr>
      </w:pPr>
      <w:r w:rsidRPr="0026578D">
        <w:rPr>
          <w:sz w:val="18"/>
          <w:szCs w:val="18"/>
        </w:rPr>
        <w:t xml:space="preserve">TPA – Terephthalic acid, EG – Ethylene glycol, MHET - </w:t>
      </w:r>
      <w:r w:rsidRPr="0026578D">
        <w:rPr>
          <w:color w:val="202124"/>
          <w:sz w:val="18"/>
          <w:szCs w:val="18"/>
          <w:shd w:val="clear" w:color="auto" w:fill="FFFFFF"/>
        </w:rPr>
        <w:t>mono-2-hydroxyethyl terephthalate</w:t>
      </w:r>
      <w:r w:rsidRPr="0026578D">
        <w:rPr>
          <w:sz w:val="18"/>
          <w:szCs w:val="18"/>
        </w:rPr>
        <w:t>, HEB - 2-hydroxyethyl benzoate BA - Benzoic acid, TB – Terephthalate butanediol monoester, SA – Sebacic acid, ADPA – Adipic acid, NA – Data not available</w:t>
      </w:r>
    </w:p>
    <w:p w14:paraId="3CDD0FB3" w14:textId="2E32B98B" w:rsidR="00480C67" w:rsidRDefault="00480C67">
      <w:pPr>
        <w:spacing w:after="160" w:line="259" w:lineRule="auto"/>
      </w:pPr>
      <w:r>
        <w:br w:type="page"/>
      </w:r>
    </w:p>
    <w:p w14:paraId="6B04E38F" w14:textId="359ACB87" w:rsidR="00480C67" w:rsidRDefault="00480C67" w:rsidP="001219B6">
      <w:pPr>
        <w:spacing w:before="240"/>
      </w:pPr>
    </w:p>
    <w:p w14:paraId="05E17D5D" w14:textId="7BDA3F34" w:rsidR="00C8338F" w:rsidRDefault="00C8338F" w:rsidP="00235206">
      <w:pPr>
        <w:rPr>
          <w:b/>
        </w:rPr>
      </w:pPr>
      <w:r w:rsidRPr="008F6FFC">
        <w:rPr>
          <w:b/>
        </w:rPr>
        <w:t xml:space="preserve">Table </w:t>
      </w:r>
      <w:r w:rsidR="00235206">
        <w:rPr>
          <w:b/>
        </w:rPr>
        <w:t>S</w:t>
      </w:r>
      <w:r w:rsidRPr="008F6FFC">
        <w:rPr>
          <w:b/>
        </w:rPr>
        <w:t xml:space="preserve">2 – </w:t>
      </w:r>
      <w:r w:rsidR="00EA7806">
        <w:rPr>
          <w:b/>
        </w:rPr>
        <w:t>Engineered</w:t>
      </w:r>
      <w:r w:rsidRPr="008F6FFC">
        <w:rPr>
          <w:b/>
        </w:rPr>
        <w:t xml:space="preserve"> PET </w:t>
      </w:r>
      <w:r w:rsidR="00364458">
        <w:rPr>
          <w:b/>
        </w:rPr>
        <w:t>h</w:t>
      </w:r>
      <w:r w:rsidRPr="008F6FFC">
        <w:rPr>
          <w:b/>
        </w:rPr>
        <w:t xml:space="preserve">ydrolyzing </w:t>
      </w:r>
      <w:r w:rsidR="00364458">
        <w:rPr>
          <w:b/>
        </w:rPr>
        <w:t>e</w:t>
      </w:r>
      <w:r w:rsidRPr="008F6FFC">
        <w:rPr>
          <w:b/>
        </w:rPr>
        <w:t>nzymes</w:t>
      </w:r>
    </w:p>
    <w:tbl>
      <w:tblPr>
        <w:tblStyle w:val="TableGrid"/>
        <w:tblW w:w="4788" w:type="pct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61"/>
        <w:gridCol w:w="3487"/>
        <w:gridCol w:w="1693"/>
        <w:gridCol w:w="1137"/>
        <w:gridCol w:w="970"/>
        <w:gridCol w:w="1355"/>
        <w:gridCol w:w="1278"/>
        <w:gridCol w:w="1229"/>
      </w:tblGrid>
      <w:tr w:rsidR="00217ADA" w:rsidRPr="000017DB" w14:paraId="79A931A1" w14:textId="77777777" w:rsidTr="001364C1">
        <w:trPr>
          <w:trHeight w:val="971"/>
          <w:jc w:val="center"/>
        </w:trPr>
        <w:tc>
          <w:tcPr>
            <w:tcW w:w="508" w:type="pct"/>
          </w:tcPr>
          <w:p w14:paraId="31DA6A10" w14:textId="77777777" w:rsidR="00C8338F" w:rsidRPr="000017DB" w:rsidRDefault="00C8338F" w:rsidP="00EA7806">
            <w:pPr>
              <w:spacing w:after="120"/>
              <w:ind w:hanging="20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 xml:space="preserve">Original </w:t>
            </w:r>
            <w:r w:rsidRPr="000017DB">
              <w:rPr>
                <w:b/>
                <w:bCs/>
                <w:sz w:val="20"/>
                <w:szCs w:val="20"/>
              </w:rPr>
              <w:t>Enzyme</w:t>
            </w:r>
          </w:p>
        </w:tc>
        <w:tc>
          <w:tcPr>
            <w:tcW w:w="1405" w:type="pct"/>
          </w:tcPr>
          <w:p w14:paraId="2323B344" w14:textId="77777777" w:rsidR="00C8338F" w:rsidRPr="000017DB" w:rsidRDefault="00C8338F" w:rsidP="00EA7806">
            <w:pPr>
              <w:spacing w:after="120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Mutations</w:t>
            </w:r>
          </w:p>
        </w:tc>
        <w:tc>
          <w:tcPr>
            <w:tcW w:w="682" w:type="pct"/>
          </w:tcPr>
          <w:p w14:paraId="2BA10E2C" w14:textId="77777777" w:rsidR="00C8338F" w:rsidRPr="000017DB" w:rsidRDefault="00C8338F" w:rsidP="00EA7806">
            <w:pPr>
              <w:spacing w:after="120"/>
              <w:jc w:val="center"/>
              <w:rPr>
                <w:b/>
                <w:bCs/>
                <w:sz w:val="20"/>
                <w:szCs w:val="20"/>
              </w:rPr>
            </w:pPr>
            <w:r w:rsidRPr="000017DB">
              <w:rPr>
                <w:b/>
                <w:bCs/>
                <w:sz w:val="20"/>
                <w:szCs w:val="20"/>
              </w:rPr>
              <w:t>Host strain</w:t>
            </w:r>
          </w:p>
        </w:tc>
        <w:tc>
          <w:tcPr>
            <w:tcW w:w="458" w:type="pct"/>
          </w:tcPr>
          <w:p w14:paraId="5CA978FC" w14:textId="77777777" w:rsidR="00C8338F" w:rsidRPr="000017DB" w:rsidRDefault="00C8338F" w:rsidP="00EA7806">
            <w:pPr>
              <w:spacing w:after="120"/>
              <w:jc w:val="center"/>
              <w:rPr>
                <w:b/>
                <w:bCs/>
                <w:sz w:val="20"/>
                <w:szCs w:val="20"/>
              </w:rPr>
            </w:pPr>
            <w:r w:rsidRPr="000017DB">
              <w:rPr>
                <w:b/>
                <w:bCs/>
                <w:sz w:val="20"/>
                <w:szCs w:val="20"/>
              </w:rPr>
              <w:t>Expression vector</w:t>
            </w:r>
          </w:p>
        </w:tc>
        <w:tc>
          <w:tcPr>
            <w:tcW w:w="391" w:type="pct"/>
          </w:tcPr>
          <w:p w14:paraId="6C9354EE" w14:textId="77777777" w:rsidR="00C8338F" w:rsidRPr="000017DB" w:rsidRDefault="00C8338F" w:rsidP="00EA7806">
            <w:pPr>
              <w:spacing w:after="120"/>
              <w:jc w:val="center"/>
              <w:rPr>
                <w:b/>
                <w:bCs/>
                <w:sz w:val="20"/>
                <w:szCs w:val="20"/>
              </w:rPr>
            </w:pPr>
            <w:r w:rsidRPr="000017DB">
              <w:rPr>
                <w:b/>
                <w:bCs/>
                <w:sz w:val="20"/>
                <w:szCs w:val="20"/>
              </w:rPr>
              <w:t>Affinity tag</w:t>
            </w:r>
          </w:p>
        </w:tc>
        <w:tc>
          <w:tcPr>
            <w:tcW w:w="546" w:type="pct"/>
          </w:tcPr>
          <w:p w14:paraId="10168ADF" w14:textId="417A7144" w:rsidR="00C8338F" w:rsidRDefault="00217ADA" w:rsidP="00EA7806">
            <w:pPr>
              <w:spacing w:after="120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Tested</w:t>
            </w:r>
          </w:p>
          <w:p w14:paraId="6B2E1230" w14:textId="10C6AFB6" w:rsidR="00217ADA" w:rsidRPr="000017DB" w:rsidRDefault="00217ADA" w:rsidP="00EA7806">
            <w:pPr>
              <w:spacing w:after="120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Substrate(s)</w:t>
            </w:r>
          </w:p>
        </w:tc>
        <w:tc>
          <w:tcPr>
            <w:tcW w:w="515" w:type="pct"/>
          </w:tcPr>
          <w:p w14:paraId="617CB2A6" w14:textId="77777777" w:rsidR="00C8338F" w:rsidRPr="000017DB" w:rsidRDefault="00C8338F" w:rsidP="00EA7806">
            <w:pPr>
              <w:spacing w:after="120"/>
              <w:jc w:val="center"/>
              <w:rPr>
                <w:b/>
                <w:bCs/>
                <w:sz w:val="20"/>
                <w:szCs w:val="20"/>
              </w:rPr>
            </w:pPr>
            <w:r w:rsidRPr="000017DB">
              <w:rPr>
                <w:b/>
                <w:bCs/>
                <w:sz w:val="20"/>
                <w:szCs w:val="20"/>
              </w:rPr>
              <w:t>PET conversion &amp; conditions</w:t>
            </w:r>
          </w:p>
        </w:tc>
        <w:tc>
          <w:tcPr>
            <w:tcW w:w="495" w:type="pct"/>
          </w:tcPr>
          <w:p w14:paraId="07DE63D9" w14:textId="77777777" w:rsidR="00C8338F" w:rsidRPr="000017DB" w:rsidRDefault="00C8338F" w:rsidP="00EA7806">
            <w:pPr>
              <w:spacing w:after="120"/>
              <w:jc w:val="center"/>
              <w:rPr>
                <w:b/>
                <w:bCs/>
                <w:sz w:val="20"/>
                <w:szCs w:val="20"/>
              </w:rPr>
            </w:pPr>
            <w:r w:rsidRPr="000017DB">
              <w:rPr>
                <w:b/>
                <w:bCs/>
                <w:sz w:val="20"/>
                <w:szCs w:val="20"/>
              </w:rPr>
              <w:t>Reference</w:t>
            </w:r>
          </w:p>
        </w:tc>
      </w:tr>
      <w:tr w:rsidR="00217ADA" w:rsidRPr="000017DB" w14:paraId="3F5329F0" w14:textId="77777777" w:rsidTr="001364C1">
        <w:trPr>
          <w:trHeight w:val="1862"/>
          <w:jc w:val="center"/>
        </w:trPr>
        <w:tc>
          <w:tcPr>
            <w:tcW w:w="508" w:type="pct"/>
          </w:tcPr>
          <w:p w14:paraId="6AE1D75C" w14:textId="77777777" w:rsidR="00C8338F" w:rsidRPr="000017DB" w:rsidRDefault="00C8338F" w:rsidP="007E49C5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PETase</w:t>
            </w:r>
          </w:p>
        </w:tc>
        <w:tc>
          <w:tcPr>
            <w:tcW w:w="1405" w:type="pct"/>
          </w:tcPr>
          <w:p w14:paraId="750FD795" w14:textId="77777777" w:rsidR="00C8338F" w:rsidRPr="005277D6" w:rsidRDefault="00C8338F" w:rsidP="007E49C5">
            <w:pPr>
              <w:pStyle w:val="NormalWeb"/>
              <w:shd w:val="clear" w:color="auto" w:fill="FFFFFF"/>
              <w:rPr>
                <w:sz w:val="20"/>
                <w:szCs w:val="20"/>
              </w:rPr>
            </w:pPr>
            <w:r w:rsidRPr="005277D6">
              <w:rPr>
                <w:position w:val="8"/>
                <w:sz w:val="20"/>
                <w:szCs w:val="20"/>
              </w:rPr>
              <w:t xml:space="preserve">S121E/D186H/R280A </w:t>
            </w:r>
          </w:p>
          <w:p w14:paraId="7BCE765F" w14:textId="77777777" w:rsidR="00C8338F" w:rsidRPr="005277D6" w:rsidRDefault="00C8338F" w:rsidP="007E49C5">
            <w:pPr>
              <w:pStyle w:val="NormalWeb"/>
              <w:shd w:val="clear" w:color="auto" w:fill="FFFFFF"/>
              <w:rPr>
                <w:sz w:val="20"/>
                <w:szCs w:val="20"/>
              </w:rPr>
            </w:pPr>
          </w:p>
        </w:tc>
        <w:tc>
          <w:tcPr>
            <w:tcW w:w="682" w:type="pct"/>
          </w:tcPr>
          <w:p w14:paraId="2A647948" w14:textId="56FCC3B5" w:rsidR="00C8338F" w:rsidRPr="000017DB" w:rsidRDefault="00C8338F" w:rsidP="00801740">
            <w:pPr>
              <w:contextualSpacing/>
              <w:textAlignment w:val="baseline"/>
              <w:rPr>
                <w:sz w:val="20"/>
                <w:szCs w:val="20"/>
              </w:rPr>
            </w:pPr>
            <w:r w:rsidRPr="000017DB">
              <w:rPr>
                <w:i/>
                <w:iCs/>
                <w:sz w:val="20"/>
                <w:szCs w:val="20"/>
              </w:rPr>
              <w:t>E. coli</w:t>
            </w:r>
            <w:r w:rsidR="00801740">
              <w:rPr>
                <w:sz w:val="20"/>
                <w:szCs w:val="20"/>
              </w:rPr>
              <w:t xml:space="preserve"> </w:t>
            </w:r>
            <w:r w:rsidRPr="000017DB">
              <w:rPr>
                <w:sz w:val="20"/>
                <w:szCs w:val="20"/>
              </w:rPr>
              <w:t xml:space="preserve">strain </w:t>
            </w:r>
          </w:p>
          <w:p w14:paraId="757B2B8C" w14:textId="39ECC7FA" w:rsidR="00C8338F" w:rsidRPr="000017DB" w:rsidRDefault="00C8338F" w:rsidP="00801740">
            <w:pPr>
              <w:contextualSpacing/>
              <w:textAlignment w:val="baseline"/>
              <w:rPr>
                <w:rStyle w:val="apple-converted-space"/>
                <w:color w:val="222222"/>
                <w:sz w:val="20"/>
                <w:szCs w:val="20"/>
                <w:shd w:val="clear" w:color="auto" w:fill="FFFFFF"/>
              </w:rPr>
            </w:pPr>
            <w:r w:rsidRPr="000017DB">
              <w:rPr>
                <w:sz w:val="20"/>
                <w:szCs w:val="20"/>
              </w:rPr>
              <w:t xml:space="preserve">Rosetta </w:t>
            </w:r>
            <w:proofErr w:type="spellStart"/>
            <w:r w:rsidRPr="000017DB">
              <w:rPr>
                <w:sz w:val="20"/>
                <w:szCs w:val="20"/>
              </w:rPr>
              <w:t>gami</w:t>
            </w:r>
            <w:proofErr w:type="spellEnd"/>
            <w:r w:rsidR="00801740">
              <w:rPr>
                <w:sz w:val="20"/>
                <w:szCs w:val="20"/>
              </w:rPr>
              <w:t xml:space="preserve"> </w:t>
            </w:r>
            <w:r w:rsidRPr="000017DB">
              <w:rPr>
                <w:sz w:val="20"/>
                <w:szCs w:val="20"/>
              </w:rPr>
              <w:t>-</w:t>
            </w:r>
            <w:r>
              <w:rPr>
                <w:sz w:val="20"/>
                <w:szCs w:val="20"/>
              </w:rPr>
              <w:t xml:space="preserve"> </w:t>
            </w:r>
            <w:r w:rsidRPr="000017DB">
              <w:rPr>
                <w:sz w:val="20"/>
                <w:szCs w:val="20"/>
              </w:rPr>
              <w:t>B</w:t>
            </w:r>
          </w:p>
        </w:tc>
        <w:tc>
          <w:tcPr>
            <w:tcW w:w="458" w:type="pct"/>
          </w:tcPr>
          <w:p w14:paraId="11428037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  <w:shd w:val="clear" w:color="auto" w:fill="FFFFFF"/>
              </w:rPr>
              <w:t xml:space="preserve">pET15b </w:t>
            </w:r>
          </w:p>
          <w:p w14:paraId="3F3D7641" w14:textId="77777777" w:rsidR="00C8338F" w:rsidRPr="000017DB" w:rsidRDefault="00C8338F" w:rsidP="007E49C5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391" w:type="pct"/>
          </w:tcPr>
          <w:p w14:paraId="33EE5EE6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>
              <w:rPr>
                <w:color w:val="222222"/>
                <w:sz w:val="20"/>
                <w:szCs w:val="20"/>
                <w:shd w:val="clear" w:color="auto" w:fill="FFFFFF"/>
              </w:rPr>
              <w:t>N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-terminal His</w:t>
            </w:r>
            <w:r w:rsidRPr="000017DB">
              <w:rPr>
                <w:color w:val="222222"/>
                <w:sz w:val="20"/>
                <w:szCs w:val="20"/>
                <w:vertAlign w:val="subscript"/>
              </w:rPr>
              <w:t>6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-tag</w:t>
            </w:r>
          </w:p>
          <w:p w14:paraId="5ABB7BBD" w14:textId="77777777" w:rsidR="00C8338F" w:rsidRPr="000017DB" w:rsidRDefault="00C8338F" w:rsidP="007E49C5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46" w:type="pct"/>
          </w:tcPr>
          <w:p w14:paraId="6586E7DC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  <w:shd w:val="clear" w:color="auto" w:fill="FFFFFF"/>
              </w:rPr>
              <w:t xml:space="preserve">Commercial PET film </w:t>
            </w:r>
          </w:p>
          <w:p w14:paraId="0379D9D6" w14:textId="77777777" w:rsidR="00C8338F" w:rsidRPr="000017DB" w:rsidRDefault="00C8338F" w:rsidP="007E49C5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15" w:type="pct"/>
          </w:tcPr>
          <w:p w14:paraId="37FB368F" w14:textId="676B85E4" w:rsidR="00C8338F" w:rsidRPr="000017DB" w:rsidRDefault="00C8338F" w:rsidP="00217ADA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83.3</w:t>
            </w:r>
            <w:r w:rsidRPr="000017DB">
              <w:rPr>
                <w:rFonts w:eastAsia="Arial Unicode MS"/>
                <w:color w:val="222222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0017DB">
              <w:rPr>
                <w:rFonts w:eastAsia="Arial Unicode MS"/>
                <w:color w:val="222222"/>
                <w:sz w:val="20"/>
                <w:szCs w:val="20"/>
                <w:shd w:val="clear" w:color="auto" w:fill="FFFFFF"/>
              </w:rPr>
              <w:t>μ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m</w:t>
            </w:r>
            <w:proofErr w:type="spellEnd"/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 xml:space="preserve"> MHET and 37.6 </w:t>
            </w:r>
            <w:proofErr w:type="spellStart"/>
            <w:r w:rsidRPr="000017DB">
              <w:rPr>
                <w:rFonts w:eastAsia="Arial Unicode MS"/>
                <w:color w:val="222222"/>
                <w:sz w:val="20"/>
                <w:szCs w:val="20"/>
                <w:shd w:val="clear" w:color="auto" w:fill="FFFFFF"/>
              </w:rPr>
              <w:t>μ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m</w:t>
            </w:r>
            <w:proofErr w:type="spellEnd"/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 xml:space="preserve"> TPA within 72 hours (40 °C, pH 9.0)</w:t>
            </w:r>
          </w:p>
        </w:tc>
        <w:tc>
          <w:tcPr>
            <w:tcW w:w="495" w:type="pct"/>
          </w:tcPr>
          <w:p w14:paraId="3B68D228" w14:textId="4E8704BF" w:rsidR="00C8338F" w:rsidRPr="000017DB" w:rsidRDefault="00C8338F" w:rsidP="00F046C0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 w:rsidR="00F046C0">
              <w:rPr>
                <w:sz w:val="20"/>
                <w:szCs w:val="20"/>
              </w:rPr>
              <w:instrText xml:space="preserve"> ADDIN EN.CITE &lt;EndNote&gt;&lt;Cite&gt;&lt;Author&gt;Son&lt;/Author&gt;&lt;Year&gt;2019&lt;/Year&gt;&lt;RecNum&gt;67&lt;/RecNum&gt;&lt;DisplayText&gt;(Son et al., 2019)&lt;/DisplayText&gt;&lt;record&gt;&lt;rec-number&gt;67&lt;/rec-number&gt;&lt;foreign-keys&gt;&lt;key app="EN" db-id="ewf9wdwdu2r0dmezsznps5vfavfraa9xxaa0" timestamp="1603040973"&gt;67&lt;/key&gt;&lt;/foreign-keys&gt;&lt;ref-type name="Journal Article"&gt;17&lt;/ref-type&gt;&lt;contributors&gt;&lt;authors&gt;&lt;author&gt;Son, Hyeoncheol Francis&lt;/author&gt;&lt;author&gt;Cho, In Jin&lt;/author&gt;&lt;author&gt;Joo, Seongjoon&lt;/author&gt;&lt;author&gt;Seo, Hogyun&lt;/author&gt;&lt;author&gt;Sagong, Hye-Young&lt;/author&gt;&lt;author&gt;Choi, So Young&lt;/author&gt;&lt;author&gt;Lee, Sang Yup&lt;/author&gt;&lt;author&gt;Kim, Kyung-Jin&lt;/author&gt;&lt;/authors&gt;&lt;/contributors&gt;&lt;titles&gt;&lt;title&gt;&lt;style face="normal" font="default" size="100%"&gt;Rational protein engineering of thermo-stable PETase from &lt;/style&gt;&lt;style face="italic" font="default" size="100%"&gt;Ideonella sakaiensis&lt;/style&gt;&lt;style face="normal" font="default" size="100%"&gt; for highly efficient PET degradation &lt;/style&gt;&lt;/title&gt;&lt;secondary-title&gt;ACS Catalysis&lt;/secondary-title&gt;&lt;/titles&gt;&lt;periodical&gt;&lt;full-title&gt;ACS Catalysis&lt;/full-title&gt;&lt;/periodical&gt;&lt;pages&gt;3519-3526&lt;/pages&gt;&lt;volume&gt;9&lt;/volume&gt;&lt;number&gt;4&lt;/number&gt;&lt;dates&gt;&lt;year&gt;2019&lt;/year&gt;&lt;pub-dates&gt;&lt;date&gt;2019/04/05&lt;/date&gt;&lt;/pub-dates&gt;&lt;/dates&gt;&lt;publisher&gt;American Chemical Society&lt;/publisher&gt;&lt;urls&gt;&lt;related-urls&gt;&lt;url&gt;https://doi.org/10.1021/acscatal.9b00568&lt;/url&gt;&lt;/related-urls&gt;&lt;/urls&gt;&lt;electronic-resource-num&gt;10.1021/acscatal.9b00568&lt;/electronic-resource-num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Son et al., 2019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217ADA" w:rsidRPr="000017DB" w14:paraId="0914DD38" w14:textId="77777777" w:rsidTr="001364C1">
        <w:trPr>
          <w:jc w:val="center"/>
        </w:trPr>
        <w:tc>
          <w:tcPr>
            <w:tcW w:w="508" w:type="pct"/>
          </w:tcPr>
          <w:p w14:paraId="747CBB1E" w14:textId="77777777" w:rsidR="00C8338F" w:rsidRPr="000017DB" w:rsidRDefault="00C8338F" w:rsidP="007E49C5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PETase</w:t>
            </w:r>
          </w:p>
        </w:tc>
        <w:tc>
          <w:tcPr>
            <w:tcW w:w="1405" w:type="pct"/>
          </w:tcPr>
          <w:p w14:paraId="7023736B" w14:textId="77777777" w:rsidR="00C8338F" w:rsidRPr="00DE0F9D" w:rsidRDefault="00C8338F" w:rsidP="007E49C5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DE0F9D">
              <w:rPr>
                <w:color w:val="191919"/>
                <w:sz w:val="20"/>
                <w:szCs w:val="20"/>
                <w:shd w:val="clear" w:color="auto" w:fill="FFFFFF"/>
              </w:rPr>
              <w:t>S214H-I168R-W159H-S188Q-R280A-A180I-G165A-Q119Y-L117F-T140D</w:t>
            </w:r>
          </w:p>
        </w:tc>
        <w:tc>
          <w:tcPr>
            <w:tcW w:w="682" w:type="pct"/>
          </w:tcPr>
          <w:p w14:paraId="1B0FC416" w14:textId="77777777" w:rsidR="00C8338F" w:rsidRPr="000017DB" w:rsidRDefault="00C8338F" w:rsidP="007E49C5">
            <w:pPr>
              <w:rPr>
                <w:rStyle w:val="Emphasis"/>
                <w:color w:val="000000"/>
                <w:sz w:val="20"/>
                <w:szCs w:val="20"/>
              </w:rPr>
            </w:pPr>
            <w:r w:rsidRPr="000017DB">
              <w:rPr>
                <w:i/>
                <w:iCs/>
                <w:sz w:val="20"/>
                <w:szCs w:val="20"/>
              </w:rPr>
              <w:t xml:space="preserve">E. coli </w:t>
            </w:r>
            <w:r w:rsidRPr="000017DB">
              <w:rPr>
                <w:sz w:val="20"/>
                <w:szCs w:val="20"/>
              </w:rPr>
              <w:t>TOP10</w:t>
            </w:r>
          </w:p>
        </w:tc>
        <w:tc>
          <w:tcPr>
            <w:tcW w:w="458" w:type="pct"/>
          </w:tcPr>
          <w:p w14:paraId="46E24F57" w14:textId="77777777" w:rsidR="00C8338F" w:rsidRPr="000017DB" w:rsidRDefault="00C8338F" w:rsidP="007E49C5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017DB">
              <w:rPr>
                <w:sz w:val="20"/>
                <w:szCs w:val="20"/>
              </w:rPr>
              <w:t>pET21b-PETase</w:t>
            </w:r>
          </w:p>
        </w:tc>
        <w:tc>
          <w:tcPr>
            <w:tcW w:w="391" w:type="pct"/>
          </w:tcPr>
          <w:p w14:paraId="730AA427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C-terminal His</w:t>
            </w:r>
            <w:r w:rsidRPr="000017DB">
              <w:rPr>
                <w:color w:val="222222"/>
                <w:sz w:val="20"/>
                <w:szCs w:val="20"/>
                <w:vertAlign w:val="subscript"/>
              </w:rPr>
              <w:t>6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-tag</w:t>
            </w:r>
          </w:p>
          <w:p w14:paraId="7A486D6B" w14:textId="77777777" w:rsidR="00C8338F" w:rsidRPr="000017DB" w:rsidRDefault="00C8338F" w:rsidP="007E49C5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46" w:type="pct"/>
          </w:tcPr>
          <w:p w14:paraId="479A8873" w14:textId="77777777" w:rsidR="00C8338F" w:rsidRPr="000017DB" w:rsidRDefault="00C8338F" w:rsidP="007E49C5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Semicrystalline PET film</w:t>
            </w:r>
          </w:p>
        </w:tc>
        <w:tc>
          <w:tcPr>
            <w:tcW w:w="515" w:type="pct"/>
          </w:tcPr>
          <w:p w14:paraId="31043E0F" w14:textId="056DFC0F" w:rsidR="00C8338F" w:rsidRPr="000017DB" w:rsidRDefault="00C8338F" w:rsidP="00217ADA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More than 2.5 mM total compounds released in 10 days (37 °C, pH 9.0)</w:t>
            </w:r>
          </w:p>
        </w:tc>
        <w:tc>
          <w:tcPr>
            <w:tcW w:w="495" w:type="pct"/>
          </w:tcPr>
          <w:p w14:paraId="0ACD8285" w14:textId="29D4656B" w:rsidR="00C8338F" w:rsidRPr="000017DB" w:rsidRDefault="00C8338F" w:rsidP="008968D7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 w:rsidR="008968D7">
              <w:rPr>
                <w:sz w:val="20"/>
                <w:szCs w:val="20"/>
              </w:rPr>
              <w:instrText xml:space="preserve"> ADDIN EN.CITE &lt;EndNote&gt;&lt;Cite&gt;&lt;Author&gt;Cui&lt;/Author&gt;&lt;Year&gt;2019&lt;/Year&gt;&lt;RecNum&gt;144&lt;/RecNum&gt;&lt;DisplayText&gt;(Cui et al., 2019)&lt;/DisplayText&gt;&lt;record&gt;&lt;rec-number&gt;144&lt;/rec-number&gt;&lt;foreign-keys&gt;&lt;key app="EN" db-id="ewf9wdwdu2r0dmezsznps5vfavfraa9xxaa0" timestamp="1609787472"&gt;144&lt;/key&gt;&lt;/foreign-keys&gt;&lt;ref-type name="Journal Article"&gt;17&lt;/ref-type&gt;&lt;contributors&gt;&lt;authors&gt;&lt;author&gt;Cui, Yinglu&lt;/author&gt;&lt;author&gt;Chen, Yanchun&lt;/author&gt;&lt;author&gt;Liu, Xinyue&lt;/author&gt;&lt;author&gt;Dong, Saijun&lt;/author&gt;&lt;author&gt;Tian, Yu’e&lt;/author&gt;&lt;author&gt;Qiao, Yuxin&lt;/author&gt;&lt;author&gt;Mitra, Ruchira&lt;/author&gt;&lt;author&gt;Han, Jing&lt;/author&gt;&lt;author&gt;Li, Chunli&lt;/author&gt;&lt;author&gt;Han, Xu&lt;/author&gt;&lt;author&gt;Liu, Weidong&lt;/author&gt;&lt;author&gt;Chen, Quan&lt;/author&gt;&lt;author&gt;Du, Wenbin&lt;/author&gt;&lt;author&gt;Tang, Shuangyan&lt;/author&gt;&lt;author&gt;Xiang, Hua&lt;/author&gt;&lt;author&gt;Liu, Haiyan&lt;/author&gt;&lt;author&gt;Wu, Bian&lt;/author&gt;&lt;/authors&gt;&lt;/contributors&gt;&lt;titles&gt;&lt;title&gt;Computational redesign of a PETase for plastic biodegradation by the GRAPE strategy &lt;/title&gt;&lt;secondary-title&gt;bioRxiv&lt;/secondary-title&gt;&lt;/titles&gt;&lt;periodical&gt;&lt;full-title&gt;bioRxiv&lt;/full-title&gt;&lt;/periodical&gt;&lt;pages&gt;787069&lt;/pages&gt;&lt;dates&gt;&lt;year&gt;2019&lt;/year&gt;&lt;/dates&gt;&lt;urls&gt;&lt;related-urls&gt;&lt;url&gt;http://biorxiv.org/content/early/2019/10/30/787069.abstract&lt;/url&gt;&lt;/related-urls&gt;&lt;/urls&gt;&lt;electronic-resource-num&gt;10.1101/787069&lt;/electronic-resource-num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Cui et al., 2019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217ADA" w:rsidRPr="000017DB" w14:paraId="7F590610" w14:textId="77777777" w:rsidTr="001364C1">
        <w:trPr>
          <w:jc w:val="center"/>
        </w:trPr>
        <w:tc>
          <w:tcPr>
            <w:tcW w:w="508" w:type="pct"/>
          </w:tcPr>
          <w:p w14:paraId="007769F7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PETase</w:t>
            </w:r>
          </w:p>
          <w:p w14:paraId="0028DA30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</w:tc>
        <w:tc>
          <w:tcPr>
            <w:tcW w:w="1405" w:type="pct"/>
          </w:tcPr>
          <w:p w14:paraId="3A47126B" w14:textId="77777777" w:rsidR="00C8338F" w:rsidRPr="005277D6" w:rsidRDefault="00C8338F" w:rsidP="007E49C5">
            <w:pPr>
              <w:rPr>
                <w:sz w:val="20"/>
                <w:szCs w:val="20"/>
              </w:rPr>
            </w:pPr>
            <w:r w:rsidRPr="005277D6">
              <w:rPr>
                <w:color w:val="222222"/>
                <w:sz w:val="20"/>
                <w:szCs w:val="20"/>
              </w:rPr>
              <w:t>R280A</w:t>
            </w:r>
          </w:p>
          <w:p w14:paraId="539A73F0" w14:textId="77777777" w:rsidR="00C8338F" w:rsidRPr="005277D6" w:rsidRDefault="00C8338F" w:rsidP="007E49C5">
            <w:pPr>
              <w:rPr>
                <w:i/>
                <w:iCs/>
                <w:color w:val="222222"/>
                <w:sz w:val="20"/>
                <w:szCs w:val="20"/>
              </w:rPr>
            </w:pPr>
          </w:p>
        </w:tc>
        <w:tc>
          <w:tcPr>
            <w:tcW w:w="682" w:type="pct"/>
          </w:tcPr>
          <w:p w14:paraId="675EA330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i/>
                <w:iCs/>
                <w:color w:val="222222"/>
                <w:sz w:val="20"/>
                <w:szCs w:val="20"/>
              </w:rPr>
              <w:t>E. coli</w:t>
            </w:r>
            <w:r>
              <w:rPr>
                <w:i/>
                <w:iCs/>
                <w:color w:val="222222"/>
                <w:sz w:val="20"/>
                <w:szCs w:val="20"/>
              </w:rPr>
              <w:t xml:space="preserve"> 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Rosetta</w:t>
            </w:r>
            <w:r>
              <w:rPr>
                <w:color w:val="222222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gami</w:t>
            </w:r>
            <w:proofErr w:type="spellEnd"/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-B</w:t>
            </w:r>
          </w:p>
          <w:p w14:paraId="34A762F2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</w:tc>
        <w:tc>
          <w:tcPr>
            <w:tcW w:w="458" w:type="pct"/>
          </w:tcPr>
          <w:p w14:paraId="148BB715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pET15b</w:t>
            </w:r>
          </w:p>
          <w:p w14:paraId="4EFB59F3" w14:textId="77777777" w:rsidR="00C8338F" w:rsidRPr="000017DB" w:rsidRDefault="00C8338F" w:rsidP="007E49C5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391" w:type="pct"/>
          </w:tcPr>
          <w:p w14:paraId="1BB69765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C-terminal His</w:t>
            </w:r>
            <w:r w:rsidRPr="000017DB">
              <w:rPr>
                <w:color w:val="222222"/>
                <w:sz w:val="20"/>
                <w:szCs w:val="20"/>
                <w:vertAlign w:val="subscript"/>
              </w:rPr>
              <w:t>6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-tag</w:t>
            </w:r>
          </w:p>
          <w:p w14:paraId="46DAC88B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</w:tc>
        <w:tc>
          <w:tcPr>
            <w:tcW w:w="546" w:type="pct"/>
          </w:tcPr>
          <w:p w14:paraId="524C67F1" w14:textId="77777777" w:rsidR="00C8338F" w:rsidRPr="000017DB" w:rsidRDefault="00C8338F" w:rsidP="007E49C5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 xml:space="preserve">BHET </w:t>
            </w:r>
          </w:p>
          <w:p w14:paraId="583C7485" w14:textId="77777777" w:rsidR="00C8338F" w:rsidRPr="000017DB" w:rsidRDefault="00C8338F" w:rsidP="007E49C5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</w:p>
          <w:p w14:paraId="224F08B5" w14:textId="77777777" w:rsidR="00C8338F" w:rsidRPr="000017DB" w:rsidRDefault="00C8338F" w:rsidP="007E49C5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</w:p>
          <w:p w14:paraId="4D0DBAEE" w14:textId="77777777" w:rsidR="00C8338F" w:rsidRPr="000017DB" w:rsidRDefault="00C8338F" w:rsidP="007E49C5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</w:p>
          <w:p w14:paraId="1A27BAF2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Commercial PET film</w:t>
            </w:r>
            <w:r w:rsidRPr="000017DB">
              <w:rPr>
                <w:rStyle w:val="apple-converted-space"/>
                <w:color w:val="222222"/>
                <w:sz w:val="20"/>
                <w:szCs w:val="20"/>
                <w:shd w:val="clear" w:color="auto" w:fill="FFFFFF"/>
              </w:rPr>
              <w:t> </w:t>
            </w:r>
          </w:p>
          <w:p w14:paraId="013B8965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</w:tc>
        <w:tc>
          <w:tcPr>
            <w:tcW w:w="515" w:type="pct"/>
          </w:tcPr>
          <w:p w14:paraId="64129300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t>Similar activity to wild type PETase (30 °C, pH 7.0)</w:t>
            </w:r>
          </w:p>
          <w:p w14:paraId="379E4064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  <w:p w14:paraId="4D191604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t>Increased activity by 22.4% relative to wild type PETase (30 °C, pH 9.0)</w:t>
            </w:r>
          </w:p>
          <w:p w14:paraId="566E818D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  <w:p w14:paraId="686CDFDA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</w:tc>
        <w:tc>
          <w:tcPr>
            <w:tcW w:w="495" w:type="pct"/>
          </w:tcPr>
          <w:p w14:paraId="33D4A209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 w:rsidRPr="000017DB">
              <w:rPr>
                <w:sz w:val="20"/>
                <w:szCs w:val="20"/>
              </w:rPr>
              <w:instrText xml:space="preserve"> ADDIN EN.CITE &lt;EndNote&gt;&lt;Cite&gt;&lt;Author&gt;Joo&lt;/Author&gt;&lt;Year&gt;2018&lt;/Year&gt;&lt;RecNum&gt;145&lt;/RecNum&gt;&lt;DisplayText&gt;(Joo et al., 2018)&lt;/DisplayText&gt;&lt;record&gt;&lt;rec-number&gt;145&lt;/rec-number&gt;&lt;foreign-keys&gt;&lt;key app="EN" db-id="ewf9wdwdu2r0dmezsznps5vfavfraa9xxaa0" timestamp="1609787551"&gt;145&lt;/key&gt;&lt;/foreign-keys&gt;&lt;ref-type name="Journal Article"&gt;17&lt;/ref-type&gt;&lt;contributors&gt;&lt;authors&gt;&lt;author&gt;Joo, Seongjoon&lt;/author&gt;&lt;author&gt;Cho, In Jin&lt;/author&gt;&lt;author&gt;Seo, Hogyun&lt;/author&gt;&lt;author&gt;Son, Hyeoncheol Francis&lt;/author&gt;&lt;author&gt;Sagong, Hye-Young&lt;/author&gt;&lt;author&gt;Shin, Tae Joo&lt;/author&gt;&lt;author&gt;Choi, So Young&lt;/author&gt;&lt;author&gt;Lee, Sang Yup&lt;/author&gt;&lt;author&gt;Kim, Kyung-Jin&lt;/author&gt;&lt;/authors&gt;&lt;/contributors&gt;&lt;titles&gt;&lt;title&gt;Structural insight into molecular mechanism of poly(ethylene terephthalate) degradation&lt;/title&gt;&lt;secondary-title&gt;Nature Communications&lt;/secondary-title&gt;&lt;/titles&gt;&lt;periodical&gt;&lt;full-title&gt;Nature Communications&lt;/full-title&gt;&lt;/periodical&gt;&lt;pages&gt;382&lt;/pages&gt;&lt;volume&gt;9&lt;/volume&gt;&lt;number&gt;1&lt;/number&gt;&lt;dates&gt;&lt;year&gt;2018&lt;/year&gt;&lt;pub-dates&gt;&lt;date&gt;2018/01/26&lt;/date&gt;&lt;/pub-dates&gt;&lt;/dates&gt;&lt;isbn&gt;2041-1723&lt;/isbn&gt;&lt;urls&gt;&lt;related-urls&gt;&lt;url&gt;https://doi.org/10.1038/s41467-018-02881-1&lt;/url&gt;&lt;/related-urls&gt;&lt;/urls&gt;&lt;electronic-resource-num&gt;10.1038/s41467-018-02881-1&lt;/electronic-resource-num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Joo et al., 2018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217ADA" w:rsidRPr="000017DB" w14:paraId="0935DB7C" w14:textId="77777777" w:rsidTr="001364C1">
        <w:trPr>
          <w:trHeight w:val="1583"/>
          <w:jc w:val="center"/>
        </w:trPr>
        <w:tc>
          <w:tcPr>
            <w:tcW w:w="508" w:type="pct"/>
          </w:tcPr>
          <w:p w14:paraId="154A8901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lastRenderedPageBreak/>
              <w:t>PETase</w:t>
            </w:r>
          </w:p>
          <w:p w14:paraId="6776A222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</w:tc>
        <w:tc>
          <w:tcPr>
            <w:tcW w:w="1405" w:type="pct"/>
          </w:tcPr>
          <w:p w14:paraId="4D36EA16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FFFFF"/>
              </w:rPr>
              <w:t>S238F/W159H</w:t>
            </w:r>
          </w:p>
          <w:p w14:paraId="4EBF31DF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</w:tc>
        <w:tc>
          <w:tcPr>
            <w:tcW w:w="682" w:type="pct"/>
          </w:tcPr>
          <w:p w14:paraId="17E916B9" w14:textId="77777777" w:rsidR="00C8338F" w:rsidRPr="000017DB" w:rsidRDefault="00C8338F" w:rsidP="007E49C5">
            <w:pPr>
              <w:pStyle w:val="NormalWeb"/>
              <w:rPr>
                <w:sz w:val="20"/>
                <w:szCs w:val="20"/>
              </w:rPr>
            </w:pPr>
            <w:r w:rsidRPr="000017DB">
              <w:rPr>
                <w:i/>
                <w:iCs/>
                <w:sz w:val="20"/>
                <w:szCs w:val="20"/>
              </w:rPr>
              <w:t>E. coli</w:t>
            </w:r>
            <w:r w:rsidRPr="000017DB">
              <w:rPr>
                <w:sz w:val="20"/>
                <w:szCs w:val="20"/>
              </w:rPr>
              <w:t xml:space="preserve"> C41(DE3) </w:t>
            </w:r>
          </w:p>
          <w:p w14:paraId="64198176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</w:tc>
        <w:tc>
          <w:tcPr>
            <w:tcW w:w="458" w:type="pct"/>
          </w:tcPr>
          <w:p w14:paraId="418865EE" w14:textId="77777777" w:rsidR="00C8338F" w:rsidRPr="000017DB" w:rsidRDefault="00C8338F" w:rsidP="007E49C5">
            <w:pPr>
              <w:pStyle w:val="NormalWeb"/>
              <w:rPr>
                <w:sz w:val="20"/>
                <w:szCs w:val="20"/>
              </w:rPr>
            </w:pPr>
            <w:proofErr w:type="spellStart"/>
            <w:r w:rsidRPr="000017DB">
              <w:rPr>
                <w:sz w:val="20"/>
                <w:szCs w:val="20"/>
              </w:rPr>
              <w:t>pET</w:t>
            </w:r>
            <w:proofErr w:type="spellEnd"/>
            <w:r w:rsidRPr="000017DB">
              <w:rPr>
                <w:sz w:val="20"/>
                <w:szCs w:val="20"/>
              </w:rPr>
              <w:t xml:space="preserve">- 21b(+) </w:t>
            </w:r>
          </w:p>
          <w:p w14:paraId="28BB420A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</w:tc>
        <w:tc>
          <w:tcPr>
            <w:tcW w:w="391" w:type="pct"/>
          </w:tcPr>
          <w:p w14:paraId="32E146A9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C-terminal His</w:t>
            </w:r>
            <w:r w:rsidRPr="000017DB">
              <w:rPr>
                <w:color w:val="222222"/>
                <w:sz w:val="20"/>
                <w:szCs w:val="20"/>
                <w:vertAlign w:val="subscript"/>
              </w:rPr>
              <w:t>6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-tag</w:t>
            </w:r>
          </w:p>
          <w:p w14:paraId="076090BF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</w:tc>
        <w:tc>
          <w:tcPr>
            <w:tcW w:w="546" w:type="pct"/>
          </w:tcPr>
          <w:p w14:paraId="1E9DB094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FFFFF"/>
              </w:rPr>
              <w:t>PET coupons with an initial crystallinity of 14.8 ± 0.2%</w:t>
            </w:r>
          </w:p>
          <w:p w14:paraId="228BD24B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</w:tc>
        <w:tc>
          <w:tcPr>
            <w:tcW w:w="515" w:type="pct"/>
          </w:tcPr>
          <w:p w14:paraId="690F4762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FFFFF"/>
              </w:rPr>
              <w:t xml:space="preserve">4.13% higher crystallinity loss in 96 hours </w:t>
            </w:r>
            <w:r w:rsidRPr="000017DB">
              <w:rPr>
                <w:sz w:val="20"/>
                <w:szCs w:val="20"/>
              </w:rPr>
              <w:t>(30 °C, pH 7.2)</w:t>
            </w:r>
          </w:p>
          <w:p w14:paraId="0A326707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FFFFF"/>
              </w:rPr>
              <w:t xml:space="preserve"> </w:t>
            </w:r>
          </w:p>
        </w:tc>
        <w:tc>
          <w:tcPr>
            <w:tcW w:w="495" w:type="pct"/>
          </w:tcPr>
          <w:p w14:paraId="4AA724A6" w14:textId="4834CE06" w:rsidR="00C8338F" w:rsidRPr="000017DB" w:rsidRDefault="00C8338F" w:rsidP="008968D7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 w:rsidR="008968D7">
              <w:rPr>
                <w:sz w:val="20"/>
                <w:szCs w:val="20"/>
              </w:rPr>
              <w:instrText xml:space="preserve"> ADDIN EN.CITE &lt;EndNote&gt;&lt;Cite&gt;&lt;Author&gt;Austin&lt;/Author&gt;&lt;Year&gt;2018&lt;/Year&gt;&lt;RecNum&gt;39&lt;/RecNum&gt;&lt;DisplayText&gt;(Austin et al., 2018)&lt;/DisplayText&gt;&lt;record&gt;&lt;rec-number&gt;39&lt;/rec-number&gt;&lt;foreign-keys&gt;&lt;key app="EN" db-id="ewf9wdwdu2r0dmezsznps5vfavfraa9xxaa0" timestamp="1603039366"&gt;39&lt;/key&gt;&lt;/foreign-keys&gt;&lt;ref-type name="Journal Article"&gt;17&lt;/ref-type&gt;&lt;contributors&gt;&lt;authors&gt;&lt;author&gt;Austin, Harry P.&lt;/author&gt;&lt;author&gt;Allen, Mark D.&lt;/author&gt;&lt;author&gt;Donohoe, Bryon S.&lt;/author&gt;&lt;author&gt;Rorrer, Nicholas A.&lt;/author&gt;&lt;author&gt;Kearns, Fiona L.&lt;/author&gt;&lt;author&gt;Silveira, Rodrigo L.&lt;/author&gt;&lt;author&gt;Pollard, Benjamin C.&lt;/author&gt;&lt;author&gt;Dominick, Graham&lt;/author&gt;&lt;author&gt;Duman, Ramona&lt;/author&gt;&lt;author&gt;El Omari, Kamel&lt;/author&gt;&lt;author&gt;Mykhaylyk, Vitaliy&lt;/author&gt;&lt;author&gt;Wagner, Armin&lt;/author&gt;&lt;author&gt;Michener, William E.&lt;/author&gt;&lt;author&gt;Amore, Antonella&lt;/author&gt;&lt;author&gt;Skaf, Munir S.&lt;/author&gt;&lt;author&gt;Crowley, Michael F.&lt;/author&gt;&lt;author&gt;Thorne, Alan W.&lt;/author&gt;&lt;author&gt;Johnson, Christopher W.&lt;/author&gt;&lt;author&gt;Woodcock, H. Lee&lt;/author&gt;&lt;author&gt;McGeehan, John E.&lt;/author&gt;&lt;author&gt;Beckham, Gregg T.&lt;/author&gt;&lt;/authors&gt;&lt;/contributors&gt;&lt;titles&gt;&lt;title&gt;Characterization and engineering of a plastic-degrading aromatic polyesterase &lt;/title&gt;&lt;secondary-title&gt;Proceedings of the National Academy of Sciences&lt;/secondary-title&gt;&lt;/titles&gt;&lt;periodical&gt;&lt;full-title&gt;Proceedings of the National Academy of Sciences&lt;/full-title&gt;&lt;/periodical&gt;&lt;pages&gt;E4350&lt;/pages&gt;&lt;volume&gt;115&lt;/volume&gt;&lt;number&gt;19&lt;/number&gt;&lt;dates&gt;&lt;year&gt;2018&lt;/year&gt;&lt;/dates&gt;&lt;urls&gt;&lt;related-urls&gt;&lt;url&gt;http://www.pnas.org/content/115/19/E4350.abstract&lt;/url&gt;&lt;/related-urls&gt;&lt;/urls&gt;&lt;electronic-resource-num&gt;10.1073/pnas.1718804115&lt;/electronic-resource-num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Austin et al., 2018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217ADA" w:rsidRPr="000017DB" w14:paraId="64E8211D" w14:textId="77777777" w:rsidTr="001364C1">
        <w:trPr>
          <w:jc w:val="center"/>
        </w:trPr>
        <w:tc>
          <w:tcPr>
            <w:tcW w:w="508" w:type="pct"/>
          </w:tcPr>
          <w:p w14:paraId="7231DC17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PETase</w:t>
            </w:r>
          </w:p>
          <w:p w14:paraId="7DD55976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</w:tc>
        <w:tc>
          <w:tcPr>
            <w:tcW w:w="1405" w:type="pct"/>
          </w:tcPr>
          <w:p w14:paraId="7CD5EE7D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E2E2E"/>
                <w:sz w:val="20"/>
                <w:szCs w:val="20"/>
              </w:rPr>
              <w:t>I179F</w:t>
            </w:r>
          </w:p>
          <w:p w14:paraId="362B1D88" w14:textId="77777777" w:rsidR="00C8338F" w:rsidRPr="000017DB" w:rsidRDefault="00C8338F" w:rsidP="007E49C5">
            <w:pPr>
              <w:rPr>
                <w:color w:val="2E2E2E"/>
                <w:sz w:val="20"/>
                <w:szCs w:val="20"/>
              </w:rPr>
            </w:pPr>
          </w:p>
        </w:tc>
        <w:tc>
          <w:tcPr>
            <w:tcW w:w="682" w:type="pct"/>
          </w:tcPr>
          <w:p w14:paraId="2F18C871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rStyle w:val="Emphasis"/>
                <w:color w:val="2E2E2E"/>
                <w:sz w:val="20"/>
                <w:szCs w:val="20"/>
              </w:rPr>
              <w:t>E. coli</w:t>
            </w:r>
            <w:r w:rsidRPr="000017DB">
              <w:rPr>
                <w:rStyle w:val="apple-converted-space"/>
                <w:color w:val="2E2E2E"/>
                <w:sz w:val="20"/>
                <w:szCs w:val="20"/>
              </w:rPr>
              <w:t> </w:t>
            </w:r>
            <w:r w:rsidRPr="000017DB">
              <w:rPr>
                <w:color w:val="2E2E2E"/>
                <w:sz w:val="20"/>
                <w:szCs w:val="20"/>
              </w:rPr>
              <w:t>BL21 (DE3)</w:t>
            </w:r>
            <w:r w:rsidRPr="000017DB">
              <w:rPr>
                <w:rStyle w:val="apple-converted-space"/>
                <w:color w:val="2E2E2E"/>
                <w:sz w:val="20"/>
                <w:szCs w:val="20"/>
              </w:rPr>
              <w:t> </w:t>
            </w:r>
          </w:p>
          <w:p w14:paraId="64CE6F50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</w:tc>
        <w:tc>
          <w:tcPr>
            <w:tcW w:w="458" w:type="pct"/>
          </w:tcPr>
          <w:p w14:paraId="5E914F37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E2E2E"/>
                <w:sz w:val="20"/>
                <w:szCs w:val="20"/>
              </w:rPr>
              <w:t>pET28a</w:t>
            </w:r>
          </w:p>
          <w:p w14:paraId="0798D430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</w:tc>
        <w:tc>
          <w:tcPr>
            <w:tcW w:w="391" w:type="pct"/>
          </w:tcPr>
          <w:p w14:paraId="0D10FBCC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t>His tag</w:t>
            </w:r>
          </w:p>
        </w:tc>
        <w:tc>
          <w:tcPr>
            <w:tcW w:w="546" w:type="pct"/>
          </w:tcPr>
          <w:p w14:paraId="5F988A17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t>PET film</w:t>
            </w:r>
          </w:p>
        </w:tc>
        <w:tc>
          <w:tcPr>
            <w:tcW w:w="515" w:type="pct"/>
          </w:tcPr>
          <w:p w14:paraId="79F66B0B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E2E2E"/>
                <w:sz w:val="20"/>
                <w:szCs w:val="20"/>
              </w:rPr>
              <w:t>6 mmol.</w:t>
            </w:r>
            <w:r w:rsidRPr="000017DB">
              <w:rPr>
                <w:color w:val="2E2E2E"/>
                <w:sz w:val="20"/>
                <w:szCs w:val="20"/>
                <w:vertAlign w:val="superscript"/>
              </w:rPr>
              <w:t xml:space="preserve">L-1 </w:t>
            </w:r>
            <w:r w:rsidRPr="000017DB">
              <w:rPr>
                <w:color w:val="2E2E2E"/>
                <w:sz w:val="20"/>
                <w:szCs w:val="20"/>
              </w:rPr>
              <w:t>TPA  in 48 hours, degradation rate of 22.5 mg per μmol·L</w:t>
            </w:r>
            <w:r w:rsidRPr="000017DB">
              <w:rPr>
                <w:color w:val="2E2E2E"/>
                <w:sz w:val="20"/>
                <w:szCs w:val="20"/>
                <w:vertAlign w:val="superscript"/>
              </w:rPr>
              <w:t>−1</w:t>
            </w:r>
          </w:p>
          <w:p w14:paraId="5EC54A22" w14:textId="77D97B89" w:rsidR="00C8338F" w:rsidRPr="000017DB" w:rsidRDefault="00C8338F" w:rsidP="00217ADA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t>(30 °C, pH 8.5)</w:t>
            </w:r>
          </w:p>
        </w:tc>
        <w:tc>
          <w:tcPr>
            <w:tcW w:w="495" w:type="pct"/>
          </w:tcPr>
          <w:p w14:paraId="51B9EDE4" w14:textId="5753C225" w:rsidR="00C8338F" w:rsidRPr="000017DB" w:rsidRDefault="00C8338F" w:rsidP="00F046C0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 w:rsidR="00F046C0">
              <w:rPr>
                <w:sz w:val="20"/>
                <w:szCs w:val="20"/>
              </w:rPr>
              <w:instrText xml:space="preserve"> ADDIN EN.CITE &lt;EndNote&gt;&lt;Cite&gt;&lt;Author&gt;Ma&lt;/Author&gt;&lt;Year&gt;2018&lt;/Year&gt;&lt;RecNum&gt;19&lt;/RecNum&gt;&lt;DisplayText&gt;(Ma et al., 2018)&lt;/DisplayText&gt;&lt;record&gt;&lt;rec-number&gt;19&lt;/rec-number&gt;&lt;foreign-keys&gt;&lt;key app="EN" db-id="ewf9wdwdu2r0dmezsznps5vfavfraa9xxaa0" timestamp="1603038248"&gt;19&lt;/key&gt;&lt;/foreign-keys&gt;&lt;ref-type name="Journal Article"&gt;17&lt;/ref-type&gt;&lt;contributors&gt;&lt;authors&gt;&lt;author&gt;Ma, Yuan&lt;/author&gt;&lt;author&gt;Yao, Mingdong&lt;/author&gt;&lt;author&gt;Li, Bingzhi&lt;/author&gt;&lt;author&gt;Ding, Mingzhu&lt;/author&gt;&lt;author&gt;He, Bo&lt;/author&gt;&lt;author&gt;Chen, Si&lt;/author&gt;&lt;author&gt;Zhou, Xiao&lt;/author&gt;&lt;author&gt;Yuan, Yingjin&lt;/author&gt;&lt;/authors&gt;&lt;/contributors&gt;&lt;titles&gt;&lt;title&gt;Enhanced poly(ethylene terephthalate) hydrolase activity by protein engineering&lt;/title&gt;&lt;secondary-title&gt;Engineering&lt;/secondary-title&gt;&lt;/titles&gt;&lt;pages&gt;888-893&lt;/pages&gt;&lt;volume&gt;4&lt;/volume&gt;&lt;number&gt;6&lt;/number&gt;&lt;keywords&gt;&lt;keyword&gt;Polyesterase&lt;/keyword&gt;&lt;keyword&gt;PET degradation&lt;/keyword&gt;&lt;keyword&gt;Cell-free protein synthesis&lt;/keyword&gt;&lt;keyword&gt;Polyester&lt;/keyword&gt;&lt;keyword&gt;PETase&lt;/keyword&gt;&lt;/keywords&gt;&lt;dates&gt;&lt;year&gt;2018&lt;/year&gt;&lt;pub-dates&gt;&lt;date&gt;2018/12/01/&lt;/date&gt;&lt;/pub-dates&gt;&lt;/dates&gt;&lt;isbn&gt;2095-8099&lt;/isbn&gt;&lt;urls&gt;&lt;related-urls&gt;&lt;url&gt;http://www.sciencedirect.com/science/article/pii/S2095809918301899&lt;/url&gt;&lt;/related-urls&gt;&lt;/urls&gt;&lt;electronic-resource-num&gt;https://doi.org/10.1016/j.eng.2018.09.007&lt;/electronic-resource-num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Ma et al., 2018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217ADA" w:rsidRPr="000017DB" w14:paraId="33218CAA" w14:textId="77777777" w:rsidTr="001364C1">
        <w:trPr>
          <w:jc w:val="center"/>
        </w:trPr>
        <w:tc>
          <w:tcPr>
            <w:tcW w:w="508" w:type="pct"/>
          </w:tcPr>
          <w:p w14:paraId="384B34D8" w14:textId="77777777" w:rsidR="00C8338F" w:rsidRPr="000017DB" w:rsidRDefault="00C8338F" w:rsidP="007E49C5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PETase</w:t>
            </w:r>
          </w:p>
        </w:tc>
        <w:tc>
          <w:tcPr>
            <w:tcW w:w="1405" w:type="pct"/>
          </w:tcPr>
          <w:p w14:paraId="38371E1B" w14:textId="77777777" w:rsidR="00C8338F" w:rsidRPr="000017DB" w:rsidRDefault="00C8338F" w:rsidP="007E49C5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Y58A</w:t>
            </w:r>
          </w:p>
          <w:p w14:paraId="358AD145" w14:textId="77777777" w:rsidR="00C8338F" w:rsidRPr="000017DB" w:rsidRDefault="00C8338F" w:rsidP="007E49C5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2" w:type="pct"/>
          </w:tcPr>
          <w:p w14:paraId="298B0747" w14:textId="77777777" w:rsidR="00C8338F" w:rsidRPr="000017DB" w:rsidRDefault="00C8338F" w:rsidP="007E49C5">
            <w:pPr>
              <w:pStyle w:val="NormalWeb"/>
              <w:rPr>
                <w:sz w:val="20"/>
                <w:szCs w:val="20"/>
              </w:rPr>
            </w:pPr>
            <w:r w:rsidRPr="008F6FFC">
              <w:rPr>
                <w:i/>
                <w:iCs/>
                <w:sz w:val="20"/>
                <w:szCs w:val="20"/>
              </w:rPr>
              <w:t>E. coli</w:t>
            </w:r>
            <w:r w:rsidRPr="000017DB">
              <w:rPr>
                <w:sz w:val="20"/>
                <w:szCs w:val="20"/>
              </w:rPr>
              <w:t xml:space="preserve"> BL21-CodonPlus (DE3) RIPL</w:t>
            </w:r>
          </w:p>
        </w:tc>
        <w:tc>
          <w:tcPr>
            <w:tcW w:w="458" w:type="pct"/>
          </w:tcPr>
          <w:p w14:paraId="55A30602" w14:textId="77777777" w:rsidR="00C8338F" w:rsidRPr="000017DB" w:rsidRDefault="00C8338F" w:rsidP="007E49C5">
            <w:pPr>
              <w:pStyle w:val="NormalWeb"/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t>pET-21b</w:t>
            </w:r>
          </w:p>
        </w:tc>
        <w:tc>
          <w:tcPr>
            <w:tcW w:w="391" w:type="pct"/>
          </w:tcPr>
          <w:p w14:paraId="6A2A650C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C-terminal His</w:t>
            </w:r>
            <w:r w:rsidRPr="000017DB">
              <w:rPr>
                <w:color w:val="222222"/>
                <w:sz w:val="20"/>
                <w:szCs w:val="20"/>
                <w:vertAlign w:val="subscript"/>
              </w:rPr>
              <w:t>6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-tag</w:t>
            </w:r>
          </w:p>
          <w:p w14:paraId="777373E5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</w:tc>
        <w:tc>
          <w:tcPr>
            <w:tcW w:w="546" w:type="pct"/>
          </w:tcPr>
          <w:p w14:paraId="2331FFAB" w14:textId="77777777" w:rsidR="00C8338F" w:rsidRPr="000017DB" w:rsidRDefault="00C8338F" w:rsidP="007E49C5">
            <w:pPr>
              <w:rPr>
                <w:rStyle w:val="Emphasis"/>
                <w:i w:val="0"/>
                <w:iCs w:val="0"/>
                <w:color w:val="000000"/>
                <w:sz w:val="20"/>
                <w:szCs w:val="20"/>
              </w:rPr>
            </w:pPr>
            <w:r w:rsidRPr="000017DB">
              <w:rPr>
                <w:rStyle w:val="Emphasis"/>
                <w:color w:val="000000"/>
                <w:sz w:val="20"/>
                <w:szCs w:val="20"/>
              </w:rPr>
              <w:t>Commercial PET drinking bottle</w:t>
            </w:r>
          </w:p>
        </w:tc>
        <w:tc>
          <w:tcPr>
            <w:tcW w:w="515" w:type="pct"/>
          </w:tcPr>
          <w:p w14:paraId="502A171D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t xml:space="preserve">More than 30 </w:t>
            </w:r>
            <w:proofErr w:type="spellStart"/>
            <w:r w:rsidRPr="000017DB">
              <w:rPr>
                <w:sz w:val="20"/>
                <w:szCs w:val="20"/>
              </w:rPr>
              <w:t>nM</w:t>
            </w:r>
            <w:proofErr w:type="spellEnd"/>
            <w:r w:rsidRPr="000017DB">
              <w:rPr>
                <w:sz w:val="20"/>
                <w:szCs w:val="20"/>
              </w:rPr>
              <w:t xml:space="preserve"> MHET and more than 20 </w:t>
            </w:r>
            <w:proofErr w:type="spellStart"/>
            <w:r w:rsidRPr="000017DB">
              <w:rPr>
                <w:sz w:val="20"/>
                <w:szCs w:val="20"/>
              </w:rPr>
              <w:t>nM</w:t>
            </w:r>
            <w:proofErr w:type="spellEnd"/>
            <w:r w:rsidRPr="000017DB">
              <w:rPr>
                <w:sz w:val="20"/>
                <w:szCs w:val="20"/>
              </w:rPr>
              <w:t xml:space="preserve"> TPA in 20 hours (30 °C, pH 9.0)</w:t>
            </w:r>
          </w:p>
          <w:p w14:paraId="79C5A520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</w:tc>
        <w:tc>
          <w:tcPr>
            <w:tcW w:w="495" w:type="pct"/>
          </w:tcPr>
          <w:p w14:paraId="2E5CA48D" w14:textId="70F20D16" w:rsidR="00C8338F" w:rsidRPr="000017DB" w:rsidRDefault="00C8338F" w:rsidP="00F046C0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 w:rsidR="00F046C0">
              <w:rPr>
                <w:sz w:val="20"/>
                <w:szCs w:val="20"/>
              </w:rPr>
              <w:instrText xml:space="preserve"> ADDIN EN.CITE &lt;EndNote&gt;&lt;Cite&gt;&lt;Author&gt;Liu&lt;/Author&gt;&lt;Year&gt;2018&lt;/Year&gt;&lt;RecNum&gt;146&lt;/RecNum&gt;&lt;DisplayText&gt;(Liu et al., 2018)&lt;/DisplayText&gt;&lt;record&gt;&lt;rec-number&gt;146&lt;/rec-number&gt;&lt;foreign-keys&gt;&lt;key app="EN" db-id="ewf9wdwdu2r0dmezsznps5vfavfraa9xxaa0" timestamp="1609787723"&gt;146&lt;/key&gt;&lt;/foreign-keys&gt;&lt;ref-type name="Journal Article"&gt;17&lt;/ref-type&gt;&lt;contributors&gt;&lt;authors&gt;&lt;author&gt;Liu, Bing&lt;/author&gt;&lt;author&gt;He, Lihui&lt;/author&gt;&lt;author&gt;Wang, Liping&lt;/author&gt;&lt;author&gt;Li, Tao&lt;/author&gt;&lt;author&gt;Li, Changcheng&lt;/author&gt;&lt;author&gt;Liu, Huayi&lt;/author&gt;&lt;author&gt;Luo, Yunzi&lt;/author&gt;&lt;author&gt;Bao, Rui&lt;/author&gt;&lt;/authors&gt;&lt;/contributors&gt;&lt;titles&gt;&lt;title&gt;&lt;style face="normal" font="default" size="100%"&gt;Protein crystallography and site-direct mutagenesis analysis of the Poly(ethylene terephthalate) hydrolase PETase from&lt;/style&gt;&lt;style face="italic" font="default" size="100%"&gt; Ideonella sakaiensis&lt;/style&gt;&lt;/title&gt;&lt;secondary-title&gt;ChemBioChem&lt;/secondary-title&gt;&lt;/titles&gt;&lt;periodical&gt;&lt;full-title&gt;ChemBioChem&lt;/full-title&gt;&lt;/periodical&gt;&lt;pages&gt;1471-1475&lt;/pages&gt;&lt;volume&gt;19&lt;/volume&gt;&lt;number&gt;14&lt;/number&gt;&lt;keywords&gt;&lt;keyword&gt;mutagenesis&lt;/keyword&gt;&lt;keyword&gt;polymers&lt;/keyword&gt;&lt;keyword&gt;protein engineering&lt;/keyword&gt;&lt;keyword&gt;sustainable chemistry&lt;/keyword&gt;&lt;keyword&gt;waste disposal&lt;/keyword&gt;&lt;/keywords&gt;&lt;dates&gt;&lt;year&gt;2018&lt;/year&gt;&lt;pub-dates&gt;&lt;date&gt;2018/07/16&lt;/date&gt;&lt;/pub-dates&gt;&lt;/dates&gt;&lt;publisher&gt;John Wiley &amp;amp; Sons, Ltd&lt;/publisher&gt;&lt;isbn&gt;1439-4227&lt;/isbn&gt;&lt;work-type&gt;https://doi.org/10.1002/cbic.201800097&lt;/work-type&gt;&lt;urls&gt;&lt;related-urls&gt;&lt;url&gt;https://doi.org/10.1002/cbic.201800097&lt;/url&gt;&lt;/related-urls&gt;&lt;/urls&gt;&lt;electronic-resource-num&gt;https://doi.org/10.1002/cbic.201800097&lt;/electronic-resource-num&gt;&lt;access-date&gt;2021/01/04&lt;/access-date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Liu et al., 2018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217ADA" w:rsidRPr="000017DB" w14:paraId="18B19EA7" w14:textId="77777777" w:rsidTr="001364C1">
        <w:trPr>
          <w:jc w:val="center"/>
        </w:trPr>
        <w:tc>
          <w:tcPr>
            <w:tcW w:w="508" w:type="pct"/>
          </w:tcPr>
          <w:p w14:paraId="291E2EA0" w14:textId="77777777" w:rsidR="00C8338F" w:rsidRPr="000017DB" w:rsidRDefault="00C8338F" w:rsidP="007E49C5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PETase</w:t>
            </w:r>
          </w:p>
        </w:tc>
        <w:tc>
          <w:tcPr>
            <w:tcW w:w="1405" w:type="pct"/>
          </w:tcPr>
          <w:p w14:paraId="05EF73F0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t>R53E</w:t>
            </w:r>
          </w:p>
        </w:tc>
        <w:tc>
          <w:tcPr>
            <w:tcW w:w="682" w:type="pct"/>
          </w:tcPr>
          <w:p w14:paraId="4E3F806C" w14:textId="77777777" w:rsidR="00C8338F" w:rsidRPr="0021038C" w:rsidRDefault="00C8338F" w:rsidP="007E49C5">
            <w:pPr>
              <w:textAlignment w:val="baseline"/>
              <w:rPr>
                <w:sz w:val="20"/>
                <w:szCs w:val="20"/>
              </w:rPr>
            </w:pPr>
            <w:r w:rsidRPr="008F6FFC">
              <w:rPr>
                <w:i/>
                <w:iCs/>
                <w:sz w:val="20"/>
                <w:szCs w:val="20"/>
              </w:rPr>
              <w:t>E. coli</w:t>
            </w:r>
            <w:r w:rsidRPr="0021038C">
              <w:rPr>
                <w:sz w:val="20"/>
                <w:szCs w:val="20"/>
              </w:rPr>
              <w:t xml:space="preserve"> BL21-CodonPlus (DE3)</w:t>
            </w:r>
          </w:p>
        </w:tc>
        <w:tc>
          <w:tcPr>
            <w:tcW w:w="458" w:type="pct"/>
          </w:tcPr>
          <w:p w14:paraId="752E9EF3" w14:textId="77777777" w:rsidR="00C8338F" w:rsidRPr="0021038C" w:rsidRDefault="00C8338F" w:rsidP="007E49C5">
            <w:pPr>
              <w:pStyle w:val="NormalWeb"/>
              <w:rPr>
                <w:sz w:val="20"/>
                <w:szCs w:val="20"/>
              </w:rPr>
            </w:pPr>
            <w:r w:rsidRPr="0021038C">
              <w:rPr>
                <w:sz w:val="20"/>
                <w:szCs w:val="20"/>
              </w:rPr>
              <w:t xml:space="preserve">pET-21b </w:t>
            </w:r>
          </w:p>
          <w:p w14:paraId="1894C9D0" w14:textId="77777777" w:rsidR="00C8338F" w:rsidRPr="000017DB" w:rsidRDefault="00C8338F" w:rsidP="007E49C5">
            <w:pPr>
              <w:rPr>
                <w:sz w:val="20"/>
                <w:szCs w:val="20"/>
                <w:shd w:val="clear" w:color="auto" w:fill="FFFFFF"/>
              </w:rPr>
            </w:pPr>
          </w:p>
        </w:tc>
        <w:tc>
          <w:tcPr>
            <w:tcW w:w="391" w:type="pct"/>
          </w:tcPr>
          <w:p w14:paraId="1F0EFC05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C-terminal His</w:t>
            </w:r>
            <w:r w:rsidRPr="000017DB">
              <w:rPr>
                <w:color w:val="222222"/>
                <w:sz w:val="20"/>
                <w:szCs w:val="20"/>
                <w:vertAlign w:val="subscript"/>
              </w:rPr>
              <w:t>6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-tag</w:t>
            </w:r>
          </w:p>
          <w:p w14:paraId="1CE6FBEC" w14:textId="77777777" w:rsidR="00C8338F" w:rsidRPr="000017DB" w:rsidRDefault="00C8338F" w:rsidP="007E49C5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46" w:type="pct"/>
          </w:tcPr>
          <w:p w14:paraId="645B57BC" w14:textId="77777777" w:rsidR="00C8338F" w:rsidRPr="000017DB" w:rsidRDefault="00C8338F" w:rsidP="007E49C5">
            <w:pPr>
              <w:rPr>
                <w:sz w:val="20"/>
                <w:szCs w:val="20"/>
                <w:shd w:val="clear" w:color="auto" w:fill="FFFFFF"/>
              </w:rPr>
            </w:pPr>
            <w:r w:rsidRPr="000017DB">
              <w:rPr>
                <w:sz w:val="20"/>
                <w:szCs w:val="20"/>
                <w:shd w:val="clear" w:color="auto" w:fill="FFFFFF"/>
              </w:rPr>
              <w:t>Low crystallinity PET</w:t>
            </w:r>
          </w:p>
        </w:tc>
        <w:tc>
          <w:tcPr>
            <w:tcW w:w="515" w:type="pct"/>
          </w:tcPr>
          <w:p w14:paraId="3889B6F1" w14:textId="6D652716" w:rsidR="00C8338F" w:rsidRPr="000017DB" w:rsidRDefault="00C8338F" w:rsidP="00217ADA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More than 0.2 nmol min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  <w:vertAlign w:val="superscript"/>
              </w:rPr>
              <w:t>-1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cm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  <w:vertAlign w:val="superscript"/>
              </w:rPr>
              <w:t>-2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 xml:space="preserve"> </w:t>
            </w:r>
            <w:r w:rsidRPr="000017DB">
              <w:rPr>
                <w:sz w:val="20"/>
                <w:szCs w:val="20"/>
              </w:rPr>
              <w:t>(30 °C, pH 8.0 &amp; 9.0)</w:t>
            </w:r>
          </w:p>
        </w:tc>
        <w:tc>
          <w:tcPr>
            <w:tcW w:w="495" w:type="pct"/>
          </w:tcPr>
          <w:p w14:paraId="163C0C54" w14:textId="23811C0A" w:rsidR="00C8338F" w:rsidRPr="000017DB" w:rsidRDefault="00C8338F" w:rsidP="007C62D9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 w:rsidR="007C62D9">
              <w:rPr>
                <w:sz w:val="20"/>
                <w:szCs w:val="20"/>
              </w:rPr>
              <w:instrText xml:space="preserve"> ADDIN EN.CITE &lt;EndNote&gt;&lt;Cite&gt;&lt;Author&gt;Furukawa&lt;/Author&gt;&lt;Year&gt;2018&lt;/Year&gt;&lt;RecNum&gt;147&lt;/RecNum&gt;&lt;DisplayText&gt;(Furukawa et al., 2018)&lt;/DisplayText&gt;&lt;record&gt;&lt;rec-number&gt;147&lt;/rec-number&gt;&lt;foreign-keys&gt;&lt;key app="EN" db-id="ewf9wdwdu2r0dmezsznps5vfavfraa9xxaa0" timestamp="1609787857"&gt;147&lt;/key&gt;&lt;/foreign-keys&gt;&lt;ref-type name="Journal Article"&gt;17&lt;/ref-type&gt;&lt;contributors&gt;&lt;authors&gt;&lt;author&gt;Furukawa, Makoto&lt;/author&gt;&lt;author&gt;Kawakami, Norifumi&lt;/author&gt;&lt;author&gt;Oda, Kohei&lt;/author&gt;&lt;author&gt;Miyamoto, Kenji&lt;/author&gt;&lt;/authors&gt;&lt;/contributors&gt;&lt;titles&gt;&lt;title&gt;Acceleration of enzymatic degradation of poly(ethylene terephthalate) by surface coating with anionic surfactants&lt;/title&gt;&lt;secondary-title&gt;ChemSusChem&lt;/secondary-title&gt;&lt;/titles&gt;&lt;periodical&gt;&lt;full-title&gt;ChemSusChem&lt;/full-title&gt;&lt;/periodical&gt;&lt;pages&gt;4018-4025&lt;/pages&gt;&lt;volume&gt;11&lt;/volume&gt;&lt;number&gt;23&lt;/number&gt;&lt;keywords&gt;&lt;keyword&gt;biocatalysis&lt;/keyword&gt;&lt;keyword&gt;hydrolysis&lt;/keyword&gt;&lt;keyword&gt;polymers&lt;/keyword&gt;&lt;keyword&gt;surface chemistry&lt;/keyword&gt;&lt;keyword&gt;surfactants&lt;/keyword&gt;&lt;/keywords&gt;&lt;dates&gt;&lt;year&gt;2018&lt;/year&gt;&lt;pub-dates&gt;&lt;date&gt;2018/12/11&lt;/date&gt;&lt;/pub-dates&gt;&lt;/dates&gt;&lt;publisher&gt;John Wiley &amp;amp; Sons, Ltd&lt;/publisher&gt;&lt;isbn&gt;1864-5631&lt;/isbn&gt;&lt;work-type&gt;https://doi.org/10.1002/cssc.201802096&lt;/work-type&gt;&lt;urls&gt;&lt;related-urls&gt;&lt;url&gt;https://doi.org/10.1002/cssc.201802096&lt;/url&gt;&lt;/related-urls&gt;&lt;/urls&gt;&lt;electronic-resource-num&gt;https://doi.org/10.1002/cssc.201802096&lt;/electronic-resource-num&gt;&lt;access-date&gt;2021/01/04&lt;/access-date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Furukawa et al., 2018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217ADA" w:rsidRPr="000017DB" w14:paraId="4E5CB6E8" w14:textId="77777777" w:rsidTr="001364C1">
        <w:trPr>
          <w:jc w:val="center"/>
        </w:trPr>
        <w:tc>
          <w:tcPr>
            <w:tcW w:w="508" w:type="pct"/>
          </w:tcPr>
          <w:p w14:paraId="71201F9E" w14:textId="77777777" w:rsidR="00C8338F" w:rsidRPr="000017DB" w:rsidRDefault="00C8338F" w:rsidP="007E49C5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PETase</w:t>
            </w:r>
          </w:p>
        </w:tc>
        <w:tc>
          <w:tcPr>
            <w:tcW w:w="1405" w:type="pct"/>
          </w:tcPr>
          <w:p w14:paraId="7869DE04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Y58A</w:t>
            </w:r>
          </w:p>
          <w:p w14:paraId="107735C5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T59A</w:t>
            </w:r>
          </w:p>
          <w:p w14:paraId="485672D9" w14:textId="77777777" w:rsidR="00C8338F" w:rsidRPr="000017DB" w:rsidRDefault="00C8338F" w:rsidP="007E49C5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2" w:type="pct"/>
          </w:tcPr>
          <w:p w14:paraId="3780D616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rStyle w:val="apple-converted-space"/>
                <w:color w:val="222222"/>
                <w:sz w:val="20"/>
                <w:szCs w:val="20"/>
                <w:shd w:val="clear" w:color="auto" w:fill="FFFFFF"/>
              </w:rPr>
              <w:t> </w:t>
            </w:r>
            <w:r w:rsidRPr="000017DB">
              <w:rPr>
                <w:i/>
                <w:iCs/>
                <w:color w:val="222222"/>
                <w:sz w:val="20"/>
                <w:szCs w:val="20"/>
              </w:rPr>
              <w:t>E. coli</w:t>
            </w:r>
            <w:r>
              <w:rPr>
                <w:i/>
                <w:iCs/>
                <w:color w:val="222222"/>
                <w:sz w:val="20"/>
                <w:szCs w:val="20"/>
              </w:rPr>
              <w:t xml:space="preserve"> 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BL21trxB</w:t>
            </w:r>
            <w:r>
              <w:rPr>
                <w:color w:val="222222"/>
                <w:sz w:val="20"/>
                <w:szCs w:val="20"/>
                <w:shd w:val="clear" w:color="auto" w:fill="FFFFFF"/>
              </w:rPr>
              <w:t xml:space="preserve"> 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(DE3)</w:t>
            </w:r>
          </w:p>
          <w:p w14:paraId="64A1C901" w14:textId="77777777" w:rsidR="00C8338F" w:rsidRPr="000017DB" w:rsidRDefault="00C8338F" w:rsidP="007E49C5">
            <w:pPr>
              <w:rPr>
                <w:i/>
                <w:iCs/>
                <w:sz w:val="20"/>
                <w:szCs w:val="20"/>
              </w:rPr>
            </w:pPr>
          </w:p>
        </w:tc>
        <w:tc>
          <w:tcPr>
            <w:tcW w:w="458" w:type="pct"/>
          </w:tcPr>
          <w:p w14:paraId="2DA9225A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pET32a</w:t>
            </w:r>
          </w:p>
          <w:p w14:paraId="4C979B41" w14:textId="77777777" w:rsidR="00C8338F" w:rsidRPr="000017DB" w:rsidRDefault="00C8338F" w:rsidP="007E49C5">
            <w:pPr>
              <w:rPr>
                <w:sz w:val="20"/>
                <w:szCs w:val="20"/>
              </w:rPr>
            </w:pPr>
          </w:p>
        </w:tc>
        <w:tc>
          <w:tcPr>
            <w:tcW w:w="391" w:type="pct"/>
          </w:tcPr>
          <w:p w14:paraId="6F2BEE2B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His tag</w:t>
            </w:r>
          </w:p>
          <w:p w14:paraId="035CD47F" w14:textId="77777777" w:rsidR="00C8338F" w:rsidRPr="000017DB" w:rsidRDefault="00C8338F" w:rsidP="007E49C5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46" w:type="pct"/>
          </w:tcPr>
          <w:p w14:paraId="1B50BCC5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PET film</w:t>
            </w:r>
          </w:p>
          <w:p w14:paraId="036680A0" w14:textId="77777777" w:rsidR="00C8338F" w:rsidRPr="000017DB" w:rsidRDefault="00C8338F" w:rsidP="007E49C5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</w:tc>
        <w:tc>
          <w:tcPr>
            <w:tcW w:w="515" w:type="pct"/>
          </w:tcPr>
          <w:p w14:paraId="4186B9F6" w14:textId="5C995B9F" w:rsidR="00C8338F" w:rsidRPr="000017DB" w:rsidRDefault="00C8338F" w:rsidP="00217ADA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More than 80% and 90% MHET production respectively in 42 hours (30 °C, pH 9.0)</w:t>
            </w:r>
          </w:p>
        </w:tc>
        <w:tc>
          <w:tcPr>
            <w:tcW w:w="495" w:type="pct"/>
          </w:tcPr>
          <w:p w14:paraId="6898F0DA" w14:textId="0F12E9A7" w:rsidR="00C8338F" w:rsidRPr="000017DB" w:rsidRDefault="00C8338F" w:rsidP="008968D7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 w:rsidR="008968D7">
              <w:rPr>
                <w:sz w:val="20"/>
                <w:szCs w:val="20"/>
              </w:rPr>
              <w:instrText xml:space="preserve"> ADDIN EN.CITE &lt;EndNote&gt;&lt;Cite&gt;&lt;Author&gt;Han&lt;/Author&gt;&lt;Year&gt;2017&lt;/Year&gt;&lt;RecNum&gt;148&lt;/RecNum&gt;&lt;DisplayText&gt;(Han et al., 2017)&lt;/DisplayText&gt;&lt;record&gt;&lt;rec-number&gt;148&lt;/rec-number&gt;&lt;foreign-keys&gt;&lt;key app="EN" db-id="ewf9wdwdu2r0dmezsznps5vfavfraa9xxaa0" timestamp="1609788753"&gt;148&lt;/key&gt;&lt;/foreign-keys&gt;&lt;ref-type name="Journal Article"&gt;17&lt;/ref-type&gt;&lt;contributors&gt;&lt;authors&gt;&lt;author&gt;Han, Xu&lt;/author&gt;&lt;author&gt;Liu, Weidong&lt;/author&gt;&lt;author&gt;Huang, Jian-Wen&lt;/author&gt;&lt;author&gt;Ma, Jiantao&lt;/author&gt;&lt;author&gt;Zheng, Yingying&lt;/author&gt;&lt;author&gt;Ko, Tzu-Ping&lt;/author&gt;&lt;author&gt;Xu, Limin&lt;/author&gt;&lt;author&gt;Cheng, Ya-Shan&lt;/author&gt;&lt;author&gt;Chen, Chun-Chi&lt;/author&gt;&lt;author&gt;Guo, Rey-Ting&lt;/author&gt;&lt;/authors&gt;&lt;/contributors&gt;&lt;titles&gt;&lt;title&gt;Structural insight into catalytic mechanism of PET hydrolase &lt;/title&gt;&lt;secondary-title&gt;Nature Communications&lt;/secondary-title&gt;&lt;/titles&gt;&lt;periodical&gt;&lt;full-title&gt;Nature Communications&lt;/full-title&gt;&lt;/periodical&gt;&lt;pages&gt;2106&lt;/pages&gt;&lt;volume&gt;8&lt;/volume&gt;&lt;number&gt;1&lt;/number&gt;&lt;dates&gt;&lt;year&gt;2017&lt;/year&gt;&lt;pub-dates&gt;&lt;date&gt;2017/12/13&lt;/date&gt;&lt;/pub-dates&gt;&lt;/dates&gt;&lt;isbn&gt;2041-1723&lt;/isbn&gt;&lt;urls&gt;&lt;related-urls&gt;&lt;url&gt;https://doi.org/10.1038/s41467-017-02255-z&lt;/url&gt;&lt;/related-urls&gt;&lt;/urls&gt;&lt;electronic-resource-num&gt;10.1038/s41467-017-02255-z&lt;/electronic-resource-num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Han et al., 2017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217ADA" w:rsidRPr="000017DB" w14:paraId="542928A8" w14:textId="77777777" w:rsidTr="001364C1">
        <w:trPr>
          <w:jc w:val="center"/>
        </w:trPr>
        <w:tc>
          <w:tcPr>
            <w:tcW w:w="508" w:type="pct"/>
          </w:tcPr>
          <w:p w14:paraId="55E1C8B5" w14:textId="77777777" w:rsidR="00C8338F" w:rsidRPr="000017DB" w:rsidRDefault="00C8338F" w:rsidP="007E49C5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proofErr w:type="spellStart"/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MHETase</w:t>
            </w:r>
            <w:proofErr w:type="spellEnd"/>
          </w:p>
        </w:tc>
        <w:tc>
          <w:tcPr>
            <w:tcW w:w="1405" w:type="pct"/>
          </w:tcPr>
          <w:p w14:paraId="51DDAD35" w14:textId="77777777" w:rsidR="00C8338F" w:rsidRPr="005277D6" w:rsidRDefault="00C8338F" w:rsidP="007E49C5">
            <w:pPr>
              <w:rPr>
                <w:sz w:val="20"/>
                <w:szCs w:val="20"/>
              </w:rPr>
            </w:pPr>
            <w:r w:rsidRPr="005277D6">
              <w:rPr>
                <w:sz w:val="20"/>
                <w:szCs w:val="20"/>
              </w:rPr>
              <w:t>R411K/S416A/F424I</w:t>
            </w:r>
          </w:p>
        </w:tc>
        <w:tc>
          <w:tcPr>
            <w:tcW w:w="682" w:type="pct"/>
          </w:tcPr>
          <w:p w14:paraId="2D70B139" w14:textId="368AFACB" w:rsidR="00C8338F" w:rsidRPr="000017DB" w:rsidRDefault="00C8338F" w:rsidP="00217ADA">
            <w:pPr>
              <w:textAlignment w:val="baseline"/>
              <w:rPr>
                <w:sz w:val="20"/>
                <w:szCs w:val="20"/>
              </w:rPr>
            </w:pPr>
            <w:r w:rsidRPr="000017DB">
              <w:rPr>
                <w:i/>
                <w:iCs/>
                <w:sz w:val="20"/>
                <w:szCs w:val="20"/>
              </w:rPr>
              <w:t>E. coli</w:t>
            </w:r>
            <w:r w:rsidR="00801740">
              <w:rPr>
                <w:sz w:val="20"/>
                <w:szCs w:val="20"/>
              </w:rPr>
              <w:t xml:space="preserve"> </w:t>
            </w:r>
            <w:r w:rsidRPr="000017DB">
              <w:rPr>
                <w:sz w:val="20"/>
                <w:szCs w:val="20"/>
              </w:rPr>
              <w:t>BL21 (DE3)</w:t>
            </w:r>
            <w:r w:rsidR="00801740">
              <w:rPr>
                <w:sz w:val="20"/>
                <w:szCs w:val="20"/>
              </w:rPr>
              <w:t xml:space="preserve"> </w:t>
            </w:r>
            <w:r w:rsidRPr="000017DB">
              <w:rPr>
                <w:sz w:val="20"/>
                <w:szCs w:val="20"/>
              </w:rPr>
              <w:t>-T1R</w:t>
            </w:r>
          </w:p>
        </w:tc>
        <w:tc>
          <w:tcPr>
            <w:tcW w:w="458" w:type="pct"/>
          </w:tcPr>
          <w:p w14:paraId="574BA807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  <w:shd w:val="clear" w:color="auto" w:fill="FFFFFF"/>
              </w:rPr>
              <w:t xml:space="preserve">pET22b (+) </w:t>
            </w:r>
          </w:p>
          <w:p w14:paraId="0C7A09F6" w14:textId="77777777" w:rsidR="00C8338F" w:rsidRPr="000017DB" w:rsidRDefault="00C8338F" w:rsidP="007E49C5">
            <w:pPr>
              <w:rPr>
                <w:sz w:val="20"/>
                <w:szCs w:val="20"/>
                <w:shd w:val="clear" w:color="auto" w:fill="FFFFFF"/>
              </w:rPr>
            </w:pPr>
          </w:p>
        </w:tc>
        <w:tc>
          <w:tcPr>
            <w:tcW w:w="391" w:type="pct"/>
          </w:tcPr>
          <w:p w14:paraId="40DCC7AF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C-terminal His</w:t>
            </w:r>
            <w:r w:rsidRPr="000017DB">
              <w:rPr>
                <w:color w:val="222222"/>
                <w:sz w:val="20"/>
                <w:szCs w:val="20"/>
                <w:vertAlign w:val="subscript"/>
              </w:rPr>
              <w:t>6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-tag</w:t>
            </w:r>
          </w:p>
          <w:p w14:paraId="70E54995" w14:textId="77777777" w:rsidR="00C8338F" w:rsidRPr="000017DB" w:rsidRDefault="00C8338F" w:rsidP="007E49C5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46" w:type="pct"/>
          </w:tcPr>
          <w:p w14:paraId="2744BE22" w14:textId="77777777" w:rsidR="00C8338F" w:rsidRPr="000017DB" w:rsidRDefault="00C8338F" w:rsidP="007E49C5">
            <w:pPr>
              <w:rPr>
                <w:sz w:val="20"/>
                <w:szCs w:val="20"/>
                <w:shd w:val="clear" w:color="auto" w:fill="FFFFFF"/>
              </w:rPr>
            </w:pPr>
            <w:r w:rsidRPr="000017DB">
              <w:rPr>
                <w:sz w:val="20"/>
                <w:szCs w:val="20"/>
                <w:shd w:val="clear" w:color="auto" w:fill="FFFFFF"/>
              </w:rPr>
              <w:lastRenderedPageBreak/>
              <w:t>Amorphous PET film</w:t>
            </w:r>
          </w:p>
        </w:tc>
        <w:tc>
          <w:tcPr>
            <w:tcW w:w="515" w:type="pct"/>
          </w:tcPr>
          <w:p w14:paraId="133EF280" w14:textId="77777777" w:rsidR="00C8338F" w:rsidRPr="000017DB" w:rsidRDefault="00C8338F" w:rsidP="007E49C5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 xml:space="preserve">Enzyme activity of 8 </w:t>
            </w:r>
            <w:proofErr w:type="spellStart"/>
            <w:r w:rsidRPr="000017DB">
              <w:rPr>
                <w:rFonts w:eastAsia="Arial Unicode MS"/>
                <w:color w:val="222222"/>
                <w:sz w:val="20"/>
                <w:szCs w:val="20"/>
                <w:shd w:val="clear" w:color="auto" w:fill="FFFFFF"/>
              </w:rPr>
              <w:t>μ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m</w:t>
            </w:r>
            <w:proofErr w:type="spellEnd"/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 xml:space="preserve"> in 72 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lastRenderedPageBreak/>
              <w:t>hours (30 °C, pH 8.0)</w:t>
            </w:r>
          </w:p>
        </w:tc>
        <w:tc>
          <w:tcPr>
            <w:tcW w:w="495" w:type="pct"/>
          </w:tcPr>
          <w:p w14:paraId="70E9CB4C" w14:textId="4279DEFD" w:rsidR="00C8338F" w:rsidRPr="000017DB" w:rsidRDefault="00D95E62" w:rsidP="00F046C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fldChar w:fldCharType="begin"/>
            </w:r>
            <w:r w:rsidR="00F046C0">
              <w:rPr>
                <w:sz w:val="20"/>
                <w:szCs w:val="20"/>
              </w:rPr>
              <w:instrText xml:space="preserve"> ADDIN EN.CITE &lt;EndNote&gt;&lt;Cite&gt;&lt;Author&gt;Sagong&lt;/Author&gt;&lt;Year&gt;2020&lt;/Year&gt;&lt;RecNum&gt;149&lt;/RecNum&gt;&lt;DisplayText&gt;(Sagong et al., 2020)&lt;/DisplayText&gt;&lt;record&gt;&lt;rec-number&gt;149&lt;/rec-number&gt;&lt;foreign-keys&gt;&lt;key app="EN" db-id="ewf9wdwdu2r0dmezsznps5vfavfraa9xxaa0" timestamp="1609789259"&gt;149&lt;/key&gt;&lt;/foreign-keys&gt;&lt;ref-type name="Journal Article"&gt;17&lt;/ref-type&gt;&lt;contributors&gt;&lt;authors&gt;&lt;author&gt;Sagong, Hye-Young&lt;/author&gt;&lt;author&gt;Seo, Hogyun&lt;/author&gt;&lt;author&gt;Kim, Taeho&lt;/author&gt;&lt;author&gt;Son, Hyeoncheol Francis&lt;/author&gt;&lt;author&gt;Joo, Seongjoon&lt;/author&gt;&lt;author&gt;Lee, Seul Hoo&lt;/author&gt;&lt;author&gt;Kim, Seongmin&lt;/author&gt;&lt;author&gt;Woo, Jae-Sung&lt;/author&gt;&lt;author&gt;Hwang, Sung Yeon&lt;/author&gt;&lt;author&gt;Kim, Kyung-Jin&lt;/author&gt;&lt;/authors&gt;&lt;/contributors&gt;&lt;titles&gt;&lt;title&gt;Decomposition of the PET Film by MHETase using Exo-PETase function &lt;/title&gt;&lt;secondary-title&gt;ACS Catalysis&lt;/secondary-title&gt;&lt;/titles&gt;&lt;periodical&gt;&lt;full-title&gt;ACS Catalysis&lt;/full-title&gt;&lt;/periodical&gt;&lt;pages&gt;4805-4812&lt;/pages&gt;&lt;volume&gt;10&lt;/volume&gt;&lt;number&gt;8&lt;/number&gt;&lt;dates&gt;&lt;year&gt;2020&lt;/year&gt;&lt;pub-dates&gt;&lt;date&gt;2020/04/17&lt;/date&gt;&lt;/pub-dates&gt;&lt;/dates&gt;&lt;publisher&gt;American Chemical Society&lt;/publisher&gt;&lt;urls&gt;&lt;related-urls&gt;&lt;url&gt;https://doi.org/10.1021/acscatal.9b05604&lt;/url&gt;&lt;/related-urls&gt;&lt;/urls&gt;&lt;electronic-resource-num&gt;10.1021/acscatal.9b05604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Sagong et al., 2020)</w:t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 xml:space="preserve"> </w:t>
            </w:r>
          </w:p>
        </w:tc>
      </w:tr>
      <w:tr w:rsidR="00217ADA" w:rsidRPr="000017DB" w14:paraId="1B763984" w14:textId="77777777" w:rsidTr="001364C1">
        <w:trPr>
          <w:jc w:val="center"/>
        </w:trPr>
        <w:tc>
          <w:tcPr>
            <w:tcW w:w="508" w:type="pct"/>
          </w:tcPr>
          <w:p w14:paraId="4A098D39" w14:textId="77777777" w:rsidR="00C8338F" w:rsidRPr="000017DB" w:rsidRDefault="00C8338F" w:rsidP="007E49C5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proofErr w:type="spellStart"/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lastRenderedPageBreak/>
              <w:t>MHETase</w:t>
            </w:r>
            <w:proofErr w:type="spellEnd"/>
          </w:p>
        </w:tc>
        <w:tc>
          <w:tcPr>
            <w:tcW w:w="1405" w:type="pct"/>
          </w:tcPr>
          <w:p w14:paraId="6B7B9587" w14:textId="77777777" w:rsidR="00C8338F" w:rsidRPr="000017DB" w:rsidRDefault="00C8338F" w:rsidP="007E49C5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S416A_F424N</w:t>
            </w:r>
          </w:p>
          <w:p w14:paraId="7F24435E" w14:textId="77777777" w:rsidR="00C8338F" w:rsidRPr="000017DB" w:rsidRDefault="00C8338F" w:rsidP="007E49C5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R411A_S419G_F424N</w:t>
            </w:r>
          </w:p>
          <w:p w14:paraId="2D395992" w14:textId="77777777" w:rsidR="00C8338F" w:rsidRPr="000017DB" w:rsidRDefault="00C8338F" w:rsidP="007E49C5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W397A</w:t>
            </w:r>
          </w:p>
        </w:tc>
        <w:tc>
          <w:tcPr>
            <w:tcW w:w="682" w:type="pct"/>
          </w:tcPr>
          <w:p w14:paraId="0C2E0996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i/>
                <w:iCs/>
                <w:color w:val="222222"/>
                <w:sz w:val="20"/>
                <w:szCs w:val="20"/>
              </w:rPr>
              <w:t xml:space="preserve">E. coli </w:t>
            </w:r>
            <w:r w:rsidRPr="008F6FFC">
              <w:rPr>
                <w:color w:val="222222"/>
                <w:sz w:val="20"/>
                <w:szCs w:val="20"/>
              </w:rPr>
              <w:t>Shuffle</w:t>
            </w:r>
            <w:r w:rsidRPr="000017DB">
              <w:rPr>
                <w:rStyle w:val="apple-converted-space"/>
                <w:color w:val="222222"/>
                <w:sz w:val="20"/>
                <w:szCs w:val="20"/>
                <w:shd w:val="clear" w:color="auto" w:fill="FFFFFF"/>
              </w:rPr>
              <w:t> 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T7</w:t>
            </w:r>
          </w:p>
          <w:p w14:paraId="5D328746" w14:textId="77777777" w:rsidR="00C8338F" w:rsidRPr="000017DB" w:rsidRDefault="00C8338F" w:rsidP="007E49C5">
            <w:pPr>
              <w:rPr>
                <w:i/>
                <w:iCs/>
                <w:color w:val="333333"/>
                <w:sz w:val="20"/>
                <w:szCs w:val="20"/>
              </w:rPr>
            </w:pPr>
          </w:p>
        </w:tc>
        <w:tc>
          <w:tcPr>
            <w:tcW w:w="458" w:type="pct"/>
          </w:tcPr>
          <w:p w14:paraId="767C62B7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proofErr w:type="spellStart"/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pColdII</w:t>
            </w:r>
            <w:proofErr w:type="spellEnd"/>
          </w:p>
          <w:p w14:paraId="1CE401F7" w14:textId="77777777" w:rsidR="00C8338F" w:rsidRPr="000017DB" w:rsidRDefault="00C8338F" w:rsidP="007E49C5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391" w:type="pct"/>
          </w:tcPr>
          <w:p w14:paraId="722C2164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C-terminal His</w:t>
            </w:r>
            <w:r w:rsidRPr="000017DB">
              <w:rPr>
                <w:color w:val="222222"/>
                <w:sz w:val="20"/>
                <w:szCs w:val="20"/>
                <w:vertAlign w:val="subscript"/>
              </w:rPr>
              <w:t>6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-tag</w:t>
            </w:r>
          </w:p>
          <w:p w14:paraId="2209F02B" w14:textId="77777777" w:rsidR="00C8338F" w:rsidRPr="000017DB" w:rsidRDefault="00C8338F" w:rsidP="007E49C5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</w:tc>
        <w:tc>
          <w:tcPr>
            <w:tcW w:w="546" w:type="pct"/>
          </w:tcPr>
          <w:p w14:paraId="724F5864" w14:textId="77777777" w:rsidR="00C8338F" w:rsidRPr="000017DB" w:rsidRDefault="00C8338F" w:rsidP="007E49C5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BHET</w:t>
            </w:r>
          </w:p>
        </w:tc>
        <w:tc>
          <w:tcPr>
            <w:tcW w:w="515" w:type="pct"/>
          </w:tcPr>
          <w:p w14:paraId="68FEEC10" w14:textId="77777777" w:rsidR="00C8338F" w:rsidRPr="000017DB" w:rsidRDefault="00C8338F" w:rsidP="007E49C5">
            <w:pPr>
              <w:rPr>
                <w:color w:val="333333"/>
                <w:sz w:val="20"/>
                <w:szCs w:val="20"/>
                <w:shd w:val="clear" w:color="auto" w:fill="FCFCFC"/>
                <w:vertAlign w:val="superscript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More than 0.12 s</w:t>
            </w:r>
            <w:r w:rsidRPr="000017DB">
              <w:rPr>
                <w:color w:val="333333"/>
                <w:sz w:val="20"/>
                <w:szCs w:val="20"/>
                <w:shd w:val="clear" w:color="auto" w:fill="FCFCFC"/>
                <w:vertAlign w:val="superscript"/>
              </w:rPr>
              <w:t xml:space="preserve">-1 </w:t>
            </w: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 xml:space="preserve">turnover rate of BHET. </w:t>
            </w:r>
          </w:p>
          <w:p w14:paraId="6CF3F5C0" w14:textId="58A59EC3" w:rsidR="00C8338F" w:rsidRPr="000017DB" w:rsidRDefault="00C8338F" w:rsidP="00EA7806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More than 20 s</w:t>
            </w:r>
            <w:r w:rsidRPr="000017DB">
              <w:rPr>
                <w:color w:val="333333"/>
                <w:sz w:val="20"/>
                <w:szCs w:val="20"/>
                <w:shd w:val="clear" w:color="auto" w:fill="FCFCFC"/>
                <w:vertAlign w:val="superscript"/>
              </w:rPr>
              <w:t xml:space="preserve">-1 </w:t>
            </w: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turnover rate of MHET with W397A (30 °C, pH 7.5)</w:t>
            </w:r>
          </w:p>
        </w:tc>
        <w:tc>
          <w:tcPr>
            <w:tcW w:w="495" w:type="pct"/>
          </w:tcPr>
          <w:p w14:paraId="6627AF20" w14:textId="294D2C9F" w:rsidR="00C8338F" w:rsidRPr="000017DB" w:rsidRDefault="00C8338F" w:rsidP="00CB0B77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 w:rsidR="00CB0B77">
              <w:rPr>
                <w:sz w:val="20"/>
                <w:szCs w:val="20"/>
              </w:rPr>
              <w:instrText xml:space="preserve"> ADDIN EN.CITE &lt;EndNote&gt;&lt;Cite&gt;&lt;Author&gt;Palm&lt;/Author&gt;&lt;Year&gt;2019&lt;/Year&gt;&lt;RecNum&gt;69&lt;/RecNum&gt;&lt;DisplayText&gt;(Palm et al., 2019)&lt;/DisplayText&gt;&lt;record&gt;&lt;rec-number&gt;69&lt;/rec-number&gt;&lt;foreign-keys&gt;&lt;key app="EN" db-id="ewf9wdwdu2r0dmezsznps5vfavfraa9xxaa0" timestamp="1603041066"&gt;69&lt;/key&gt;&lt;/foreign-keys&gt;&lt;ref-type name="Journal Article"&gt;17&lt;/ref-type&gt;&lt;contributors&gt;&lt;authors&gt;&lt;author&gt;Palm, Gottfried J.&lt;/author&gt;&lt;author&gt;Reisky, Lukas&lt;/author&gt;&lt;author&gt;Böttcher, Dominique&lt;/author&gt;&lt;author&gt;Müller, Henrik&lt;/author&gt;&lt;author&gt;Michels, Emil A. P.&lt;/author&gt;&lt;author&gt;Walczak, Miriam C.&lt;/author&gt;&lt;author&gt;Berndt, Leona&lt;/author&gt;&lt;author&gt;Weiss, Manfred S.&lt;/author&gt;&lt;author&gt;Bornscheuer, Uwe T.&lt;/author&gt;&lt;author&gt;Weber, Gert&lt;/author&gt;&lt;/authors&gt;&lt;/contributors&gt;&lt;titles&gt;&lt;title&gt;&lt;style face="normal" font="default" size="100%"&gt;Structure of the plastic-degrading&lt;/style&gt;&lt;style face="italic" font="default" size="100%"&gt; Ideonella sakaiensis&lt;/style&gt;&lt;style face="normal" font="default" size="100%"&gt; MHETase bound to a substrate&lt;/style&gt;&lt;/title&gt;&lt;secondary-title&gt;Nature Communications&lt;/secondary-title&gt;&lt;/titles&gt;&lt;periodical&gt;&lt;full-title&gt;Nature Communications&lt;/full-title&gt;&lt;/periodical&gt;&lt;pages&gt;1717&lt;/pages&gt;&lt;volume&gt;10&lt;/volume&gt;&lt;number&gt;1&lt;/number&gt;&lt;dates&gt;&lt;year&gt;2019&lt;/year&gt;&lt;pub-dates&gt;&lt;date&gt;2019/04/12&lt;/date&gt;&lt;/pub-dates&gt;&lt;/dates&gt;&lt;isbn&gt;2041-1723&lt;/isbn&gt;&lt;urls&gt;&lt;related-urls&gt;&lt;url&gt;https://doi.org/10.1038/s41467-019-09326-3&lt;/url&gt;&lt;/related-urls&gt;&lt;/urls&gt;&lt;electronic-resource-num&gt;10.1038/s41467-019-09326-3&lt;/electronic-resource-num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Palm et al., 2019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217ADA" w:rsidRPr="000017DB" w14:paraId="38EABB78" w14:textId="77777777" w:rsidTr="001364C1">
        <w:trPr>
          <w:jc w:val="center"/>
        </w:trPr>
        <w:tc>
          <w:tcPr>
            <w:tcW w:w="508" w:type="pct"/>
          </w:tcPr>
          <w:p w14:paraId="21893D18" w14:textId="77777777" w:rsidR="00C8338F" w:rsidRPr="000017DB" w:rsidRDefault="00C8338F" w:rsidP="007E49C5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LCC</w:t>
            </w:r>
          </w:p>
        </w:tc>
        <w:tc>
          <w:tcPr>
            <w:tcW w:w="1405" w:type="pct"/>
          </w:tcPr>
          <w:p w14:paraId="07DAB0C4" w14:textId="5F67A03C" w:rsidR="00C8338F" w:rsidRPr="000017DB" w:rsidRDefault="00863FE4" w:rsidP="007E49C5">
            <w:pPr>
              <w:rPr>
                <w:sz w:val="20"/>
                <w:szCs w:val="20"/>
              </w:rPr>
            </w:pPr>
            <w:r>
              <w:rPr>
                <w:color w:val="222222"/>
                <w:sz w:val="20"/>
                <w:szCs w:val="20"/>
                <w:shd w:val="clear" w:color="auto" w:fill="FFFFFF"/>
              </w:rPr>
              <w:t>LCC variant</w:t>
            </w:r>
          </w:p>
          <w:p w14:paraId="6BBC1004" w14:textId="77777777" w:rsidR="00C8338F" w:rsidRPr="000017DB" w:rsidRDefault="00C8338F" w:rsidP="007E49C5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2" w:type="pct"/>
          </w:tcPr>
          <w:p w14:paraId="28BF47DD" w14:textId="77777777" w:rsidR="00C8338F" w:rsidRPr="000017DB" w:rsidRDefault="00C8338F" w:rsidP="007E49C5">
            <w:pPr>
              <w:pStyle w:val="NormalWeb"/>
              <w:rPr>
                <w:sz w:val="20"/>
                <w:szCs w:val="20"/>
              </w:rPr>
            </w:pPr>
            <w:r w:rsidRPr="000017DB">
              <w:rPr>
                <w:i/>
                <w:iCs/>
                <w:sz w:val="20"/>
                <w:szCs w:val="20"/>
              </w:rPr>
              <w:t xml:space="preserve">E. coli </w:t>
            </w:r>
            <w:r w:rsidRPr="000017DB">
              <w:rPr>
                <w:sz w:val="20"/>
                <w:szCs w:val="20"/>
              </w:rPr>
              <w:t xml:space="preserve">BL21 (DE3) </w:t>
            </w:r>
          </w:p>
          <w:p w14:paraId="4D34BE07" w14:textId="77777777" w:rsidR="00C8338F" w:rsidRPr="000017DB" w:rsidRDefault="00C8338F" w:rsidP="007E49C5">
            <w:pPr>
              <w:rPr>
                <w:rStyle w:val="Emphasis"/>
                <w:color w:val="000000"/>
                <w:sz w:val="20"/>
                <w:szCs w:val="20"/>
              </w:rPr>
            </w:pPr>
          </w:p>
        </w:tc>
        <w:tc>
          <w:tcPr>
            <w:tcW w:w="458" w:type="pct"/>
          </w:tcPr>
          <w:p w14:paraId="7B6AFD16" w14:textId="257B0F9D" w:rsidR="00C8338F" w:rsidRPr="000017DB" w:rsidRDefault="00C8338F" w:rsidP="007E49C5">
            <w:pPr>
              <w:pStyle w:val="NormalWeb"/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t xml:space="preserve">pET26b </w:t>
            </w:r>
          </w:p>
          <w:p w14:paraId="527C406F" w14:textId="77777777" w:rsidR="00C8338F" w:rsidRPr="000017DB" w:rsidRDefault="00C8338F" w:rsidP="007E49C5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391" w:type="pct"/>
          </w:tcPr>
          <w:p w14:paraId="03C0BD84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C-terminal His</w:t>
            </w:r>
            <w:r w:rsidRPr="000017DB">
              <w:rPr>
                <w:color w:val="222222"/>
                <w:sz w:val="20"/>
                <w:szCs w:val="20"/>
                <w:vertAlign w:val="subscript"/>
              </w:rPr>
              <w:t>6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-tag</w:t>
            </w:r>
          </w:p>
          <w:p w14:paraId="1433269B" w14:textId="77777777" w:rsidR="00C8338F" w:rsidRPr="000017DB" w:rsidRDefault="00C8338F" w:rsidP="007E49C5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46" w:type="pct"/>
          </w:tcPr>
          <w:p w14:paraId="095CBDE3" w14:textId="7D12D080" w:rsidR="00C8338F" w:rsidRPr="0058663B" w:rsidRDefault="0058663B" w:rsidP="007E49C5">
            <w:pPr>
              <w:rPr>
                <w:rStyle w:val="Emphasis"/>
                <w:i w:val="0"/>
                <w:iCs w:val="0"/>
                <w:color w:val="000000"/>
                <w:sz w:val="20"/>
                <w:szCs w:val="20"/>
              </w:rPr>
            </w:pPr>
            <w:r>
              <w:rPr>
                <w:rStyle w:val="Emphasis"/>
                <w:i w:val="0"/>
                <w:iCs w:val="0"/>
                <w:color w:val="000000"/>
                <w:sz w:val="20"/>
                <w:szCs w:val="20"/>
              </w:rPr>
              <w:t>Amorphized bottle grade PET</w:t>
            </w:r>
          </w:p>
        </w:tc>
        <w:tc>
          <w:tcPr>
            <w:tcW w:w="515" w:type="pct"/>
          </w:tcPr>
          <w:p w14:paraId="06B5B435" w14:textId="26F53FCA" w:rsidR="00C8338F" w:rsidRPr="000017DB" w:rsidRDefault="00863FE4" w:rsidP="007E49C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0% PET depolymerization in 10 hours</w:t>
            </w:r>
            <w:r>
              <w:rPr>
                <w:color w:val="2E2E2E"/>
                <w:sz w:val="20"/>
                <w:szCs w:val="20"/>
              </w:rPr>
              <w:t xml:space="preserve"> </w:t>
            </w:r>
            <w:r w:rsidR="00C8338F" w:rsidRPr="000017DB">
              <w:rPr>
                <w:sz w:val="20"/>
                <w:szCs w:val="20"/>
              </w:rPr>
              <w:t>(</w:t>
            </w:r>
            <w:r>
              <w:rPr>
                <w:sz w:val="20"/>
                <w:szCs w:val="20"/>
              </w:rPr>
              <w:t>72</w:t>
            </w:r>
            <w:r w:rsidR="007D0546">
              <w:rPr>
                <w:sz w:val="20"/>
                <w:szCs w:val="20"/>
              </w:rPr>
              <w:t xml:space="preserve"> </w:t>
            </w:r>
            <w:r w:rsidR="00C8338F" w:rsidRPr="000017DB">
              <w:rPr>
                <w:sz w:val="20"/>
                <w:szCs w:val="20"/>
              </w:rPr>
              <w:t>°C, pH 8.0)</w:t>
            </w:r>
          </w:p>
        </w:tc>
        <w:tc>
          <w:tcPr>
            <w:tcW w:w="495" w:type="pct"/>
          </w:tcPr>
          <w:p w14:paraId="03CF0B22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 w:rsidRPr="000017DB">
              <w:rPr>
                <w:sz w:val="20"/>
                <w:szCs w:val="20"/>
              </w:rPr>
              <w:instrText xml:space="preserve"> ADDIN EN.CITE &lt;EndNote&gt;&lt;Cite&gt;&lt;Author&gt;Tournier&lt;/Author&gt;&lt;Year&gt;2020&lt;/Year&gt;&lt;RecNum&gt;3&lt;/RecNum&gt;&lt;DisplayText&gt;(Tournier et al., 2020)&lt;/DisplayText&gt;&lt;record&gt;&lt;rec-number&gt;3&lt;/rec-number&gt;&lt;foreign-keys&gt;&lt;key app="EN" db-id="ewf9wdwdu2r0dmezsznps5vfavfraa9xxaa0" timestamp="1603036456"&gt;3&lt;/key&gt;&lt;/foreign-keys&gt;&lt;ref-type name="Journal Article"&gt;17&lt;/ref-type&gt;&lt;contributors&gt;&lt;authors&gt;&lt;author&gt;Tournier, V.&lt;/author&gt;&lt;author&gt;Topham, C. M.&lt;/author&gt;&lt;author&gt;Gilles, A.&lt;/author&gt;&lt;author&gt;David, B.&lt;/author&gt;&lt;author&gt;Folgoas, C.&lt;/author&gt;&lt;author&gt;Moya-Leclair, E.&lt;/author&gt;&lt;author&gt;Kamionka, E.&lt;/author&gt;&lt;author&gt;Desrousseaux, M. L.&lt;/author&gt;&lt;author&gt;Texier, H.&lt;/author&gt;&lt;author&gt;Gavalda, S.&lt;/author&gt;&lt;author&gt;Cot, M.&lt;/author&gt;&lt;author&gt;Guémard, E.&lt;/author&gt;&lt;author&gt;Dalibey, M.&lt;/author&gt;&lt;author&gt;Nomme, J.&lt;/author&gt;&lt;author&gt;Cioci, G.&lt;/author&gt;&lt;author&gt;Barbe, S.&lt;/author&gt;&lt;author&gt;Chateau, M.&lt;/author&gt;&lt;author&gt;André, I.&lt;/author&gt;&lt;author&gt;Duquesne, S.&lt;/author&gt;&lt;author&gt;Marty, A.&lt;/author&gt;&lt;/authors&gt;&lt;/contributors&gt;&lt;titles&gt;&lt;title&gt;An engineered PET depolymerase to break down and recycle plastic bottles&lt;/title&gt;&lt;secondary-title&gt;Nature&lt;/secondary-title&gt;&lt;/titles&gt;&lt;pages&gt;216-219&lt;/pages&gt;&lt;volume&gt;580&lt;/volume&gt;&lt;number&gt;7802&lt;/number&gt;&lt;dates&gt;&lt;year&gt;2020&lt;/year&gt;&lt;pub-dates&gt;&lt;date&gt;2020/04/01&lt;/date&gt;&lt;/pub-dates&gt;&lt;/dates&gt;&lt;isbn&gt;1476-4687&lt;/isbn&gt;&lt;urls&gt;&lt;related-urls&gt;&lt;url&gt;https://doi.org/10.1038/s41586-020-2149-4&lt;/url&gt;&lt;/related-urls&gt;&lt;/urls&gt;&lt;electronic-resource-num&gt;10.1038/s41586-020-2149-4&lt;/electronic-resource-num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Tournier et al., 2020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217ADA" w:rsidRPr="000017DB" w14:paraId="7CF26DB7" w14:textId="77777777" w:rsidTr="001364C1">
        <w:trPr>
          <w:jc w:val="center"/>
        </w:trPr>
        <w:tc>
          <w:tcPr>
            <w:tcW w:w="508" w:type="pct"/>
          </w:tcPr>
          <w:p w14:paraId="2026B334" w14:textId="77777777" w:rsidR="00C8338F" w:rsidRPr="000017DB" w:rsidRDefault="00C8338F" w:rsidP="007E49C5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LCC</w:t>
            </w:r>
          </w:p>
        </w:tc>
        <w:tc>
          <w:tcPr>
            <w:tcW w:w="1405" w:type="pct"/>
          </w:tcPr>
          <w:p w14:paraId="07B585BF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DSM1313::</w:t>
            </w:r>
            <w:proofErr w:type="spellStart"/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pHK</w:t>
            </w:r>
            <w:proofErr w:type="spellEnd"/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‐LCC</w:t>
            </w:r>
            <w:r>
              <w:rPr>
                <w:color w:val="000000"/>
                <w:sz w:val="20"/>
                <w:szCs w:val="20"/>
                <w:shd w:val="clear" w:color="auto" w:fill="FFFFFF"/>
              </w:rPr>
              <w:t xml:space="preserve"> *</w:t>
            </w:r>
          </w:p>
          <w:p w14:paraId="59D8982C" w14:textId="77777777" w:rsidR="00C8338F" w:rsidRPr="000017DB" w:rsidRDefault="00C8338F" w:rsidP="007E49C5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2" w:type="pct"/>
          </w:tcPr>
          <w:p w14:paraId="6552BB21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r w:rsidRPr="000017DB">
              <w:rPr>
                <w:i/>
                <w:iCs/>
                <w:color w:val="1C1D1E"/>
                <w:sz w:val="20"/>
                <w:szCs w:val="20"/>
              </w:rPr>
              <w:t>Clostridi</w:t>
            </w:r>
            <w:r>
              <w:rPr>
                <w:i/>
                <w:iCs/>
                <w:color w:val="1C1D1E"/>
                <w:sz w:val="20"/>
                <w:szCs w:val="20"/>
              </w:rPr>
              <w:t>u</w:t>
            </w:r>
            <w:r w:rsidRPr="000017DB">
              <w:rPr>
                <w:i/>
                <w:iCs/>
                <w:color w:val="1C1D1E"/>
                <w:sz w:val="20"/>
                <w:szCs w:val="20"/>
              </w:rPr>
              <w:t xml:space="preserve">m </w:t>
            </w:r>
            <w:proofErr w:type="spellStart"/>
            <w:r w:rsidRPr="000017DB">
              <w:rPr>
                <w:i/>
                <w:iCs/>
                <w:color w:val="1C1D1E"/>
                <w:sz w:val="20"/>
                <w:szCs w:val="20"/>
              </w:rPr>
              <w:t>thermocellum</w:t>
            </w:r>
            <w:proofErr w:type="spellEnd"/>
          </w:p>
          <w:p w14:paraId="31E1D773" w14:textId="77777777" w:rsidR="00C8338F" w:rsidRPr="000017DB" w:rsidRDefault="00C8338F" w:rsidP="007E49C5">
            <w:pPr>
              <w:textAlignment w:val="baseline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458" w:type="pct"/>
          </w:tcPr>
          <w:p w14:paraId="40133749" w14:textId="77777777" w:rsidR="00C8338F" w:rsidRPr="000017DB" w:rsidRDefault="00C8338F" w:rsidP="007E49C5">
            <w:pPr>
              <w:rPr>
                <w:sz w:val="20"/>
                <w:szCs w:val="20"/>
              </w:rPr>
            </w:pPr>
            <w:proofErr w:type="spellStart"/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pHK</w:t>
            </w:r>
            <w:proofErr w:type="spellEnd"/>
          </w:p>
          <w:p w14:paraId="3C3CC390" w14:textId="77777777" w:rsidR="00C8338F" w:rsidRPr="000017DB" w:rsidRDefault="00C8338F" w:rsidP="007E49C5">
            <w:pPr>
              <w:rPr>
                <w:sz w:val="20"/>
                <w:szCs w:val="20"/>
                <w:shd w:val="clear" w:color="auto" w:fill="FFFFFF"/>
              </w:rPr>
            </w:pPr>
          </w:p>
        </w:tc>
        <w:tc>
          <w:tcPr>
            <w:tcW w:w="391" w:type="pct"/>
          </w:tcPr>
          <w:p w14:paraId="02272F34" w14:textId="77777777" w:rsidR="00C8338F" w:rsidRPr="000017DB" w:rsidRDefault="00C8338F" w:rsidP="007E49C5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NA</w:t>
            </w:r>
          </w:p>
        </w:tc>
        <w:tc>
          <w:tcPr>
            <w:tcW w:w="546" w:type="pct"/>
          </w:tcPr>
          <w:p w14:paraId="344A80BC" w14:textId="77777777" w:rsidR="00C8338F" w:rsidRPr="000017DB" w:rsidRDefault="00C8338F" w:rsidP="007E49C5">
            <w:pPr>
              <w:rPr>
                <w:sz w:val="20"/>
                <w:szCs w:val="20"/>
                <w:shd w:val="clear" w:color="auto" w:fill="FFFFFF"/>
              </w:rPr>
            </w:pPr>
            <w:r w:rsidRPr="000017DB">
              <w:rPr>
                <w:sz w:val="20"/>
                <w:szCs w:val="20"/>
                <w:shd w:val="clear" w:color="auto" w:fill="FFFFFF"/>
              </w:rPr>
              <w:t>Amorphous PET film</w:t>
            </w:r>
          </w:p>
        </w:tc>
        <w:tc>
          <w:tcPr>
            <w:tcW w:w="515" w:type="pct"/>
          </w:tcPr>
          <w:p w14:paraId="29397189" w14:textId="77777777" w:rsidR="00C8338F" w:rsidRPr="000017DB" w:rsidRDefault="00C8338F" w:rsidP="007E49C5">
            <w:pPr>
              <w:rPr>
                <w:color w:val="1C1D1E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1C1D1E"/>
                <w:sz w:val="20"/>
                <w:szCs w:val="20"/>
                <w:shd w:val="clear" w:color="auto" w:fill="FFFFFF"/>
              </w:rPr>
              <w:t xml:space="preserve">62% weight loss in 14 days 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(60 °C, pH 7.4)</w:t>
            </w:r>
          </w:p>
        </w:tc>
        <w:tc>
          <w:tcPr>
            <w:tcW w:w="495" w:type="pct"/>
          </w:tcPr>
          <w:p w14:paraId="1BC558F5" w14:textId="14299965" w:rsidR="00C8338F" w:rsidRPr="000017DB" w:rsidRDefault="00C8338F" w:rsidP="00CB0B77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 w:rsidR="00CB0B77">
              <w:rPr>
                <w:sz w:val="20"/>
                <w:szCs w:val="20"/>
              </w:rPr>
              <w:instrText xml:space="preserve"> ADDIN EN.CITE &lt;EndNote&gt;&lt;Cite&gt;&lt;Author&gt;Yan&lt;/Author&gt;&lt;Year&gt;2020&lt;/Year&gt;&lt;RecNum&gt;150&lt;/RecNum&gt;&lt;DisplayText&gt;(Yan et al., 2020)&lt;/DisplayText&gt;&lt;record&gt;&lt;rec-number&gt;150&lt;/rec-number&gt;&lt;foreign-keys&gt;&lt;key app="EN" db-id="ewf9wdwdu2r0dmezsznps5vfavfraa9xxaa0" timestamp="1609789475"&gt;150&lt;/key&gt;&lt;/foreign-keys&gt;&lt;ref-type name="Journal Article"&gt;17&lt;/ref-type&gt;&lt;contributors&gt;&lt;authors&gt;&lt;author&gt;Yan, Fei&lt;/author&gt;&lt;author&gt;Wei, Ren&lt;/author&gt;&lt;author&gt;Cui, Qiu&lt;/author&gt;&lt;author&gt;Bornscheuer, Uwe T.&lt;/author&gt;&lt;author&gt;Liu, Ya-Jun&lt;/author&gt;&lt;/authors&gt;&lt;/contributors&gt;&lt;titles&gt;&lt;title&gt;&lt;style face="normal" font="default" size="100%"&gt;Thermophilic whole-cell degradation of polyethylene terephthalate using engineered &lt;/style&gt;&lt;style face="italic" font="default" size="100%"&gt;Clostridium thermocellum&lt;/style&gt;&lt;/title&gt;&lt;secondary-title&gt;Microbial Biotechnology&lt;/secondary-title&gt;&lt;/titles&gt;&lt;periodical&gt;&lt;full-title&gt;Microbial Biotechnology&lt;/full-title&gt;&lt;/periodical&gt;&lt;volume&gt;n/a&lt;/volume&gt;&lt;number&gt;n/a&lt;/number&gt;&lt;dates&gt;&lt;year&gt;2020&lt;/year&gt;&lt;pub-dates&gt;&lt;date&gt;2020/04/28&lt;/date&gt;&lt;/pub-dates&gt;&lt;/dates&gt;&lt;publisher&gt;John Wiley &amp;amp; Sons, Ltd&lt;/publisher&gt;&lt;isbn&gt;1751-7915&lt;/isbn&gt;&lt;work-type&gt;https://doi.org/10.1111/1751-7915.13580&lt;/work-type&gt;&lt;urls&gt;&lt;related-urls&gt;&lt;url&gt;https://doi.org/10.1111/1751-7915.13580&lt;/url&gt;&lt;/related-urls&gt;&lt;/urls&gt;&lt;electronic-resource-num&gt;https://doi.org/10.1111/1751-7915.13580&lt;/electronic-resource-num&gt;&lt;access-date&gt;2021/01/04&lt;/access-date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Yan et al., 2020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FC3591" w:rsidRPr="000017DB" w14:paraId="4C5B919E" w14:textId="77777777" w:rsidTr="001364C1">
        <w:trPr>
          <w:jc w:val="center"/>
        </w:trPr>
        <w:tc>
          <w:tcPr>
            <w:tcW w:w="508" w:type="pct"/>
          </w:tcPr>
          <w:p w14:paraId="3A18A236" w14:textId="73BF04EC" w:rsidR="00FC3591" w:rsidRPr="000017DB" w:rsidRDefault="00FC3591" w:rsidP="00FC3591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color w:val="000000"/>
                <w:sz w:val="20"/>
                <w:szCs w:val="20"/>
                <w:shd w:val="clear" w:color="auto" w:fill="FFFFFF"/>
              </w:rPr>
              <w:t>LCC</w:t>
            </w:r>
          </w:p>
        </w:tc>
        <w:tc>
          <w:tcPr>
            <w:tcW w:w="1405" w:type="pct"/>
          </w:tcPr>
          <w:p w14:paraId="5E13CADB" w14:textId="4D67CD8E" w:rsidR="00FC3591" w:rsidRPr="000017DB" w:rsidRDefault="00FC3591" w:rsidP="00FC3591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color w:val="000000"/>
                <w:sz w:val="20"/>
                <w:szCs w:val="20"/>
                <w:shd w:val="clear" w:color="auto" w:fill="FFFFFF"/>
              </w:rPr>
              <w:t>LCC-G</w:t>
            </w:r>
          </w:p>
        </w:tc>
        <w:tc>
          <w:tcPr>
            <w:tcW w:w="682" w:type="pct"/>
          </w:tcPr>
          <w:p w14:paraId="385A1A36" w14:textId="085748C6" w:rsidR="00FC3591" w:rsidRPr="000017DB" w:rsidRDefault="00FC3591" w:rsidP="00FC3591">
            <w:pPr>
              <w:rPr>
                <w:i/>
                <w:iCs/>
                <w:color w:val="1C1D1E"/>
                <w:sz w:val="20"/>
                <w:szCs w:val="20"/>
              </w:rPr>
            </w:pPr>
            <w:r>
              <w:rPr>
                <w:i/>
                <w:iCs/>
                <w:color w:val="1C1D1E"/>
                <w:sz w:val="20"/>
                <w:szCs w:val="20"/>
              </w:rPr>
              <w:t>Pichia pastoris</w:t>
            </w:r>
          </w:p>
        </w:tc>
        <w:tc>
          <w:tcPr>
            <w:tcW w:w="458" w:type="pct"/>
          </w:tcPr>
          <w:p w14:paraId="23C28C46" w14:textId="77777777" w:rsidR="00717750" w:rsidRPr="00717750" w:rsidRDefault="00717750" w:rsidP="00717750">
            <w:pPr>
              <w:pStyle w:val="NormalWeb"/>
            </w:pPr>
            <w:r w:rsidRPr="00821554">
              <w:rPr>
                <w:sz w:val="20"/>
                <w:szCs w:val="20"/>
              </w:rPr>
              <w:t xml:space="preserve">PET28 </w:t>
            </w:r>
          </w:p>
          <w:p w14:paraId="73AC5D9C" w14:textId="77777777" w:rsidR="00FC3591" w:rsidRPr="000017DB" w:rsidRDefault="00FC3591" w:rsidP="00FC3591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391" w:type="pct"/>
          </w:tcPr>
          <w:p w14:paraId="36901B44" w14:textId="4A3AC70A" w:rsidR="00FC3591" w:rsidRPr="000017DB" w:rsidRDefault="00717750" w:rsidP="00FC3591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  <w:r>
              <w:rPr>
                <w:color w:val="222222"/>
                <w:sz w:val="20"/>
                <w:szCs w:val="20"/>
                <w:shd w:val="clear" w:color="auto" w:fill="FFFFFF"/>
              </w:rPr>
              <w:t>NA</w:t>
            </w:r>
          </w:p>
        </w:tc>
        <w:tc>
          <w:tcPr>
            <w:tcW w:w="546" w:type="pct"/>
          </w:tcPr>
          <w:p w14:paraId="5172C144" w14:textId="668D9277" w:rsidR="00FC3591" w:rsidRPr="000017DB" w:rsidRDefault="00A40117" w:rsidP="00FC3591">
            <w:pPr>
              <w:rPr>
                <w:sz w:val="20"/>
                <w:szCs w:val="20"/>
                <w:shd w:val="clear" w:color="auto" w:fill="FFFFFF"/>
              </w:rPr>
            </w:pPr>
            <w:r>
              <w:rPr>
                <w:sz w:val="20"/>
                <w:szCs w:val="20"/>
                <w:shd w:val="clear" w:color="auto" w:fill="FFFFFF"/>
              </w:rPr>
              <w:t xml:space="preserve">7% crystalline </w:t>
            </w:r>
            <w:r w:rsidR="00FC3591" w:rsidRPr="000017DB">
              <w:rPr>
                <w:sz w:val="20"/>
                <w:szCs w:val="20"/>
                <w:shd w:val="clear" w:color="auto" w:fill="FFFFFF"/>
              </w:rPr>
              <w:t>PET film</w:t>
            </w:r>
          </w:p>
        </w:tc>
        <w:tc>
          <w:tcPr>
            <w:tcW w:w="515" w:type="pct"/>
          </w:tcPr>
          <w:p w14:paraId="63BC9E1C" w14:textId="77777777" w:rsidR="00FC3591" w:rsidRDefault="00AE5774" w:rsidP="00AE5774">
            <w:pPr>
              <w:pStyle w:val="NormalWeb"/>
              <w:rPr>
                <w:sz w:val="20"/>
                <w:szCs w:val="20"/>
              </w:rPr>
            </w:pPr>
            <w:r w:rsidRPr="00821554">
              <w:rPr>
                <w:rFonts w:ascii="Cambria Math" w:hAnsi="Cambria Math" w:cs="Cambria Math"/>
                <w:sz w:val="20"/>
                <w:szCs w:val="20"/>
              </w:rPr>
              <w:t>∼</w:t>
            </w:r>
            <w:r w:rsidRPr="00821554">
              <w:rPr>
                <w:sz w:val="20"/>
                <w:szCs w:val="20"/>
              </w:rPr>
              <w:t>95% weight loss</w:t>
            </w:r>
            <w:r>
              <w:rPr>
                <w:sz w:val="20"/>
                <w:szCs w:val="20"/>
              </w:rPr>
              <w:t xml:space="preserve"> in 48 hours</w:t>
            </w:r>
            <w:r w:rsidRPr="00821554">
              <w:rPr>
                <w:sz w:val="20"/>
                <w:szCs w:val="20"/>
              </w:rPr>
              <w:t xml:space="preserve"> (70 </w:t>
            </w:r>
            <w:r w:rsidRPr="00821554">
              <w:rPr>
                <w:rFonts w:hint="eastAsia"/>
                <w:sz w:val="20"/>
                <w:szCs w:val="20"/>
              </w:rPr>
              <w:t>°</w:t>
            </w:r>
            <w:r w:rsidRPr="00821554">
              <w:rPr>
                <w:sz w:val="20"/>
                <w:szCs w:val="20"/>
              </w:rPr>
              <w:t xml:space="preserve">C, pH 8) </w:t>
            </w:r>
          </w:p>
          <w:p w14:paraId="3A6D2512" w14:textId="1B06822C" w:rsidR="00AE5774" w:rsidRPr="00821554" w:rsidRDefault="00AE5774" w:rsidP="00821554">
            <w:pPr>
              <w:pStyle w:val="NormalWeb"/>
            </w:pPr>
          </w:p>
        </w:tc>
        <w:tc>
          <w:tcPr>
            <w:tcW w:w="495" w:type="pct"/>
          </w:tcPr>
          <w:p w14:paraId="0833F570" w14:textId="032C8745" w:rsidR="00FC3591" w:rsidRPr="000017DB" w:rsidRDefault="00FC3591" w:rsidP="00F046C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TaGlya2U8L0F1dGhvcj48WWVhcj4yMDE4PC9ZZWFyPjxS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</w:fldData>
              </w:fldChar>
            </w:r>
            <w:r w:rsidR="00F046C0">
              <w:rPr>
                <w:sz w:val="20"/>
                <w:szCs w:val="20"/>
              </w:rPr>
              <w:instrText xml:space="preserve"> ADDIN EN.CITE </w:instrText>
            </w:r>
            <w:r w:rsidR="00F046C0">
              <w:rPr>
                <w:sz w:val="20"/>
                <w:szCs w:val="20"/>
              </w:rPr>
              <w:fldChar w:fldCharType="begin">
                <w:fldData xml:space="preserve">PEVuZE5vdGU+PENpdGU+PEF1dGhvcj5TaGlya2U8L0F1dGhvcj48WWVhcj4yMDE4PC9ZZWFyPjxS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</w:fldData>
              </w:fldChar>
            </w:r>
            <w:r w:rsidR="00F046C0">
              <w:rPr>
                <w:sz w:val="20"/>
                <w:szCs w:val="20"/>
              </w:rPr>
              <w:instrText xml:space="preserve"> ADDIN EN.CITE.DATA </w:instrText>
            </w:r>
            <w:r w:rsidR="00F046C0">
              <w:rPr>
                <w:sz w:val="20"/>
                <w:szCs w:val="20"/>
              </w:rPr>
            </w:r>
            <w:r w:rsidR="00F046C0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E853C8">
              <w:rPr>
                <w:noProof/>
                <w:sz w:val="20"/>
                <w:szCs w:val="20"/>
              </w:rPr>
              <w:t>(Herrero Acero et al., 2011;Shirke et al., 2018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FC3591" w:rsidRPr="000017DB" w14:paraId="12C0031C" w14:textId="77777777" w:rsidTr="001364C1">
        <w:trPr>
          <w:jc w:val="center"/>
        </w:trPr>
        <w:tc>
          <w:tcPr>
            <w:tcW w:w="508" w:type="pct"/>
          </w:tcPr>
          <w:p w14:paraId="22BBBEE9" w14:textId="740FB3F4" w:rsidR="00FC3591" w:rsidRPr="000017DB" w:rsidRDefault="00FC3591" w:rsidP="00FC359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c_Cut2</w:t>
            </w:r>
          </w:p>
        </w:tc>
        <w:tc>
          <w:tcPr>
            <w:tcW w:w="1405" w:type="pct"/>
          </w:tcPr>
          <w:p w14:paraId="1797B0A3" w14:textId="7C7EF250" w:rsidR="00FC3591" w:rsidRPr="00EA7806" w:rsidRDefault="00FC3591" w:rsidP="00FC3591">
            <w:pPr>
              <w:rPr>
                <w:color w:val="000000" w:themeColor="text1"/>
                <w:sz w:val="20"/>
                <w:szCs w:val="20"/>
                <w:shd w:val="clear" w:color="auto" w:fill="FCFCFC"/>
              </w:rPr>
            </w:pPr>
            <w:r>
              <w:rPr>
                <w:color w:val="000000" w:themeColor="text1"/>
                <w:sz w:val="20"/>
                <w:szCs w:val="20"/>
                <w:shd w:val="clear" w:color="auto" w:fill="FCFCFC"/>
              </w:rPr>
              <w:t>Thc_Cut2 variant</w:t>
            </w:r>
          </w:p>
        </w:tc>
        <w:tc>
          <w:tcPr>
            <w:tcW w:w="682" w:type="pct"/>
          </w:tcPr>
          <w:p w14:paraId="31601556" w14:textId="3B951D56" w:rsidR="00FC3591" w:rsidRPr="00821554" w:rsidRDefault="00FC3591" w:rsidP="00FC3591">
            <w:pPr>
              <w:rPr>
                <w:sz w:val="20"/>
                <w:szCs w:val="20"/>
              </w:rPr>
            </w:pPr>
            <w:proofErr w:type="spellStart"/>
            <w:r w:rsidRPr="00352B4F">
              <w:rPr>
                <w:i/>
                <w:iCs/>
                <w:color w:val="333333"/>
                <w:sz w:val="20"/>
                <w:szCs w:val="20"/>
              </w:rPr>
              <w:t>Eschericha</w:t>
            </w:r>
            <w:proofErr w:type="spellEnd"/>
            <w:r w:rsidRPr="00AB7AA6">
              <w:rPr>
                <w:i/>
                <w:iCs/>
                <w:color w:val="333333"/>
                <w:sz w:val="20"/>
                <w:szCs w:val="20"/>
              </w:rPr>
              <w:t xml:space="preserve">  coli</w:t>
            </w:r>
            <w:r w:rsidRPr="002D0A57">
              <w:rPr>
                <w:rStyle w:val="apple-converted-space"/>
                <w:color w:val="333333"/>
                <w:sz w:val="20"/>
                <w:szCs w:val="20"/>
                <w:shd w:val="clear" w:color="auto" w:fill="FCFCFC"/>
              </w:rPr>
              <w:t> </w:t>
            </w:r>
            <w:r w:rsidRPr="00821554">
              <w:rPr>
                <w:sz w:val="20"/>
                <w:szCs w:val="20"/>
              </w:rPr>
              <w:t>BL21- Gold</w:t>
            </w:r>
            <w:r w:rsidRPr="00352B4F">
              <w:rPr>
                <w:color w:val="333333"/>
                <w:sz w:val="20"/>
                <w:szCs w:val="20"/>
                <w:shd w:val="clear" w:color="auto" w:fill="FCFCFC"/>
              </w:rPr>
              <w:t xml:space="preserve"> </w:t>
            </w:r>
            <w:r w:rsidRPr="00AB7AA6">
              <w:rPr>
                <w:color w:val="333333"/>
                <w:sz w:val="20"/>
                <w:szCs w:val="20"/>
                <w:shd w:val="clear" w:color="auto" w:fill="FCFCFC"/>
              </w:rPr>
              <w:t>(DE3)</w:t>
            </w:r>
          </w:p>
        </w:tc>
        <w:tc>
          <w:tcPr>
            <w:tcW w:w="458" w:type="pct"/>
          </w:tcPr>
          <w:p w14:paraId="795CC5CA" w14:textId="31C26BB3" w:rsidR="00717750" w:rsidRPr="00717750" w:rsidRDefault="00717750" w:rsidP="00717750">
            <w:pPr>
              <w:pStyle w:val="NormalWeb"/>
            </w:pPr>
            <w:r w:rsidRPr="00821554">
              <w:rPr>
                <w:sz w:val="20"/>
                <w:szCs w:val="20"/>
              </w:rPr>
              <w:t>pET26b</w:t>
            </w:r>
            <w:r>
              <w:rPr>
                <w:sz w:val="20"/>
                <w:szCs w:val="20"/>
              </w:rPr>
              <w:t>(+)</w:t>
            </w:r>
            <w:r w:rsidRPr="00821554">
              <w:rPr>
                <w:sz w:val="20"/>
                <w:szCs w:val="20"/>
              </w:rPr>
              <w:t xml:space="preserve"> </w:t>
            </w:r>
          </w:p>
          <w:p w14:paraId="4E1F5FF4" w14:textId="77777777" w:rsidR="00FC3591" w:rsidRPr="000017DB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</w:tc>
        <w:tc>
          <w:tcPr>
            <w:tcW w:w="391" w:type="pct"/>
          </w:tcPr>
          <w:p w14:paraId="29AFE766" w14:textId="77777777" w:rsidR="00717750" w:rsidRPr="000017DB" w:rsidRDefault="00717750" w:rsidP="00717750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C-terminal His</w:t>
            </w:r>
            <w:r w:rsidRPr="000017DB">
              <w:rPr>
                <w:color w:val="222222"/>
                <w:sz w:val="20"/>
                <w:szCs w:val="20"/>
                <w:vertAlign w:val="subscript"/>
              </w:rPr>
              <w:t>6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-tag</w:t>
            </w:r>
          </w:p>
          <w:p w14:paraId="24B0FA12" w14:textId="77777777" w:rsidR="00FC3591" w:rsidRDefault="00FC3591" w:rsidP="00FC3591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46" w:type="pct"/>
          </w:tcPr>
          <w:p w14:paraId="347643A1" w14:textId="0C1B6B88" w:rsidR="00FC3591" w:rsidRPr="000017DB" w:rsidRDefault="00FC3591" w:rsidP="00FC3591">
            <w:pPr>
              <w:rPr>
                <w:color w:val="212121"/>
                <w:sz w:val="20"/>
                <w:szCs w:val="20"/>
                <w:shd w:val="clear" w:color="auto" w:fill="FFFFFF"/>
              </w:rPr>
            </w:pPr>
            <w:r>
              <w:rPr>
                <w:color w:val="212121"/>
                <w:sz w:val="20"/>
                <w:szCs w:val="20"/>
                <w:shd w:val="clear" w:color="auto" w:fill="FFFFFF"/>
              </w:rPr>
              <w:t>PET film</w:t>
            </w:r>
          </w:p>
        </w:tc>
        <w:tc>
          <w:tcPr>
            <w:tcW w:w="515" w:type="pct"/>
          </w:tcPr>
          <w:p w14:paraId="380D4F15" w14:textId="51532FE0" w:rsidR="00FC3591" w:rsidRPr="000017DB" w:rsidRDefault="00C26A79" w:rsidP="00FC3591">
            <w:pPr>
              <w:rPr>
                <w:rStyle w:val="apple-converted-space"/>
                <w:color w:val="333333"/>
                <w:sz w:val="20"/>
                <w:szCs w:val="20"/>
                <w:shd w:val="clear" w:color="auto" w:fill="FCFCFC"/>
              </w:rPr>
            </w:pPr>
            <w:r w:rsidRPr="008B0D2D">
              <w:rPr>
                <w:color w:val="000000"/>
                <w:sz w:val="20"/>
                <w:szCs w:val="20"/>
                <w:shd w:val="clear" w:color="auto" w:fill="FFFFFF"/>
              </w:rPr>
              <w:t>≤ </w:t>
            </w:r>
            <w:r>
              <w:rPr>
                <w:color w:val="000000"/>
                <w:sz w:val="20"/>
                <w:szCs w:val="20"/>
                <w:shd w:val="clear" w:color="auto" w:fill="FFFFFF"/>
              </w:rPr>
              <w:t>0.45 mM TPA in 2 days (5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0 °C, pH 7.4</w:t>
            </w:r>
            <w:r>
              <w:rPr>
                <w:color w:val="222222"/>
                <w:sz w:val="20"/>
                <w:szCs w:val="20"/>
                <w:shd w:val="clear" w:color="auto" w:fill="FFFFFF"/>
              </w:rPr>
              <w:t>)</w:t>
            </w:r>
          </w:p>
        </w:tc>
        <w:tc>
          <w:tcPr>
            <w:tcW w:w="495" w:type="pct"/>
          </w:tcPr>
          <w:p w14:paraId="719F9911" w14:textId="72476211" w:rsidR="00FC3591" w:rsidRPr="000017DB" w:rsidRDefault="00D95E62" w:rsidP="00D95E6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Herrero Acero&lt;/Author&gt;&lt;Year&gt;2013&lt;/Year&gt;&lt;RecNum&gt;208&lt;/RecNum&gt;&lt;DisplayText&gt;(Herrero Acero et al., 2013)&lt;/DisplayText&gt;&lt;record&gt;&lt;rec-number&gt;208&lt;/rec-number&gt;&lt;foreign-keys&gt;&lt;key app="EN" db-id="ewf9wdwdu2r0dmezsznps5vfavfraa9xxaa0" timestamp="1615914736"&gt;208&lt;/key&gt;&lt;/foreign-keys&gt;&lt;ref-type name="Journal Article"&gt;17&lt;/ref-type&gt;&lt;contributors&gt;&lt;authors&gt;&lt;author&gt;Herrero Acero, Enrique&lt;/author&gt;&lt;author&gt;Ribitsch, Doris&lt;/author&gt;&lt;author&gt;Dellacher, Anita&lt;/author&gt;&lt;author&gt;Zitzenbacher, Sabine&lt;/author&gt;&lt;author&gt;Marold, Annemarie&lt;/author&gt;&lt;author&gt;Steinkellner, Georg&lt;/author&gt;&lt;author&gt;Gruber, Karl&lt;/author&gt;&lt;author&gt;Schwab, Helmut&lt;/author&gt;&lt;author&gt;Guebitz, Georg M.&lt;/author&gt;&lt;/authors&gt;&lt;/contributors&gt;&lt;titles&gt;&lt;title&gt;&lt;style face="normal" font="default" size="100%"&gt;Surface engineering of a cutinase from &lt;/style&gt;&lt;style face="italic" font="default" size="100%"&gt;Thermobifida cellulosilytica&lt;/style&gt;&lt;style face="normal" font="default" size="100%"&gt; for improved polyester hydrolysis&lt;/style&gt;&lt;/title&gt;&lt;secondary-title&gt;Biotechnology and Bioengineering&lt;/secondary-title&gt;&lt;/titles&gt;&lt;periodical&gt;&lt;full-title&gt;Biotechnology and Bioengineering&lt;/full-title&gt;&lt;/periodical&gt;&lt;pages&gt;2581-2590&lt;/pages&gt;&lt;volume&gt;110&lt;/volume&gt;&lt;number&gt;10&lt;/number&gt;&lt;keywords&gt;&lt;keyword&gt;polyesterase&lt;/keyword&gt;&lt;keyword&gt;PET degradation&lt;/keyword&gt;&lt;keyword&gt;surface engineering&lt;/keyword&gt;&lt;/keywords&gt;&lt;dates&gt;&lt;year&gt;2013&lt;/year&gt;&lt;pub-dates&gt;&lt;date&gt;2013/10/01&lt;/date&gt;&lt;/pub-dates&gt;&lt;/dates&gt;&lt;publisher&gt;John Wiley &amp;amp; Sons, Ltd&lt;/publisher&gt;&lt;isbn&gt;0006-3592&lt;/isbn&gt;&lt;work-type&gt;https://doi.org/10.1002/bit.24930&lt;/work-type&gt;&lt;urls&gt;&lt;related-urls&gt;&lt;url&gt;https://doi.org/10.1002/bit.24930&lt;/url&gt;&lt;/related-urls&gt;&lt;/urls&gt;&lt;electronic-resource-num&gt;https://doi.org/10.1002/bit.24930&lt;/electronic-resource-num&gt;&lt;access-date&gt;2021/03/16&lt;/access-dat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Herrero Acero et al., 2013)</w:t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 xml:space="preserve"> </w:t>
            </w:r>
          </w:p>
        </w:tc>
      </w:tr>
      <w:tr w:rsidR="00FC3591" w:rsidRPr="000017DB" w14:paraId="1A1C35AF" w14:textId="77777777" w:rsidTr="001364C1">
        <w:trPr>
          <w:jc w:val="center"/>
        </w:trPr>
        <w:tc>
          <w:tcPr>
            <w:tcW w:w="508" w:type="pct"/>
          </w:tcPr>
          <w:p w14:paraId="2CF47E0F" w14:textId="051CFCF8" w:rsidR="00FC3591" w:rsidRDefault="00FC3591" w:rsidP="00FC359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c_Cut1</w:t>
            </w:r>
          </w:p>
        </w:tc>
        <w:tc>
          <w:tcPr>
            <w:tcW w:w="1405" w:type="pct"/>
          </w:tcPr>
          <w:p w14:paraId="3A94C61D" w14:textId="138FFCDE" w:rsidR="00FC3591" w:rsidRDefault="00FC3591" w:rsidP="00FC3591">
            <w:pPr>
              <w:rPr>
                <w:color w:val="000000" w:themeColor="text1"/>
                <w:sz w:val="20"/>
                <w:szCs w:val="20"/>
                <w:shd w:val="clear" w:color="auto" w:fill="FCFCFC"/>
              </w:rPr>
            </w:pPr>
            <w:r>
              <w:rPr>
                <w:color w:val="000000" w:themeColor="text1"/>
                <w:sz w:val="20"/>
                <w:szCs w:val="20"/>
                <w:shd w:val="clear" w:color="auto" w:fill="FCFCFC"/>
              </w:rPr>
              <w:t>Thc_Cut1_ko_Asn</w:t>
            </w:r>
          </w:p>
        </w:tc>
        <w:tc>
          <w:tcPr>
            <w:tcW w:w="682" w:type="pct"/>
          </w:tcPr>
          <w:p w14:paraId="78811701" w14:textId="2903A93D" w:rsidR="00FC3591" w:rsidRPr="00352B4F" w:rsidRDefault="00FC3591" w:rsidP="00FC3591">
            <w:pPr>
              <w:rPr>
                <w:i/>
                <w:iCs/>
                <w:color w:val="333333"/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>Pichia pastoris</w:t>
            </w:r>
          </w:p>
        </w:tc>
        <w:tc>
          <w:tcPr>
            <w:tcW w:w="458" w:type="pct"/>
          </w:tcPr>
          <w:p w14:paraId="6B35BD2E" w14:textId="77777777" w:rsidR="00FC3591" w:rsidRPr="00821554" w:rsidRDefault="00FC3591" w:rsidP="00FC3591">
            <w:pPr>
              <w:rPr>
                <w:sz w:val="20"/>
                <w:szCs w:val="20"/>
              </w:rPr>
            </w:pPr>
            <w:proofErr w:type="spellStart"/>
            <w:r w:rsidRPr="00821554">
              <w:rPr>
                <w:color w:val="3E3D40"/>
                <w:sz w:val="20"/>
                <w:szCs w:val="20"/>
                <w:shd w:val="clear" w:color="auto" w:fill="FFFFFF"/>
              </w:rPr>
              <w:t>pPICZ</w:t>
            </w:r>
            <w:proofErr w:type="spellEnd"/>
            <w:r w:rsidRPr="00821554">
              <w:rPr>
                <w:color w:val="3E3D40"/>
                <w:sz w:val="20"/>
                <w:szCs w:val="20"/>
                <w:shd w:val="clear" w:color="auto" w:fill="FFFFFF"/>
              </w:rPr>
              <w:t>αB</w:t>
            </w:r>
          </w:p>
          <w:p w14:paraId="0B5C84B7" w14:textId="7129C9F5" w:rsidR="00FC3591" w:rsidRPr="000017DB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</w:tc>
        <w:tc>
          <w:tcPr>
            <w:tcW w:w="391" w:type="pct"/>
          </w:tcPr>
          <w:p w14:paraId="6119CCCE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C-terminal His</w:t>
            </w:r>
            <w:r w:rsidRPr="000017DB">
              <w:rPr>
                <w:color w:val="222222"/>
                <w:sz w:val="20"/>
                <w:szCs w:val="20"/>
                <w:vertAlign w:val="subscript"/>
              </w:rPr>
              <w:t>6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-tag</w:t>
            </w:r>
          </w:p>
          <w:p w14:paraId="775C23FD" w14:textId="77777777" w:rsidR="00FC3591" w:rsidRDefault="00FC3591" w:rsidP="00FC3591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46" w:type="pct"/>
          </w:tcPr>
          <w:p w14:paraId="24DD9401" w14:textId="2E4C4D18" w:rsidR="00FC3591" w:rsidRPr="00821554" w:rsidRDefault="00FC3591" w:rsidP="00821554">
            <w:pPr>
              <w:jc w:val="both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24% crystalline PET powder</w:t>
            </w:r>
          </w:p>
        </w:tc>
        <w:tc>
          <w:tcPr>
            <w:tcW w:w="515" w:type="pct"/>
          </w:tcPr>
          <w:p w14:paraId="63839DD6" w14:textId="17A7996D" w:rsidR="00FC3591" w:rsidRPr="00821554" w:rsidRDefault="00FC3591" w:rsidP="00821554">
            <w:pPr>
              <w:jc w:val="both"/>
              <w:rPr>
                <w:rStyle w:val="apple-converted-space"/>
                <w:sz w:val="20"/>
                <w:szCs w:val="20"/>
              </w:rPr>
            </w:pPr>
            <w:r>
              <w:rPr>
                <w:sz w:val="20"/>
                <w:szCs w:val="20"/>
              </w:rPr>
              <w:t>More than 6</w:t>
            </w:r>
            <w:r w:rsidRPr="00217ADA">
              <w:rPr>
                <w:sz w:val="20"/>
                <w:szCs w:val="20"/>
              </w:rPr>
              <w:t>0mM</w:t>
            </w:r>
            <w:r>
              <w:rPr>
                <w:sz w:val="20"/>
                <w:szCs w:val="20"/>
              </w:rPr>
              <w:t xml:space="preserve"> soluble released products</w:t>
            </w:r>
            <w:r w:rsidRPr="00217ADA">
              <w:rPr>
                <w:sz w:val="20"/>
                <w:szCs w:val="20"/>
              </w:rPr>
              <w:t xml:space="preserve"> </w:t>
            </w:r>
            <w:r w:rsidRPr="00217ADA">
              <w:rPr>
                <w:sz w:val="20"/>
                <w:szCs w:val="20"/>
              </w:rPr>
              <w:lastRenderedPageBreak/>
              <w:t>from 5µM enzyme in 96 hours (</w:t>
            </w:r>
            <w:r w:rsidRPr="00217ADA">
              <w:rPr>
                <w:sz w:val="20"/>
                <w:szCs w:val="20"/>
                <w:shd w:val="clear" w:color="auto" w:fill="FFFFFF"/>
              </w:rPr>
              <w:t>65°C</w:t>
            </w:r>
            <w:r w:rsidRPr="00217ADA">
              <w:rPr>
                <w:sz w:val="20"/>
                <w:szCs w:val="20"/>
              </w:rPr>
              <w:t>, pH 8.0)</w:t>
            </w:r>
          </w:p>
        </w:tc>
        <w:tc>
          <w:tcPr>
            <w:tcW w:w="495" w:type="pct"/>
          </w:tcPr>
          <w:p w14:paraId="4B4B12C7" w14:textId="378A23C2" w:rsidR="00FC3591" w:rsidRDefault="00FC3591" w:rsidP="00F046C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fldChar w:fldCharType="begin"/>
            </w:r>
            <w:r w:rsidR="00F046C0">
              <w:rPr>
                <w:sz w:val="20"/>
                <w:szCs w:val="20"/>
              </w:rPr>
              <w:instrText xml:space="preserve"> ADDIN EN.CITE &lt;EndNote&gt;&lt;Cite&gt;&lt;Author&gt;Gamerith&lt;/Author&gt;&lt;Year&gt;2017&lt;/Year&gt;&lt;RecNum&gt;116&lt;/RecNum&gt;&lt;DisplayText&gt;(Gamerith et al., 2017)&lt;/DisplayText&gt;&lt;record&gt;&lt;rec-number&gt;116&lt;/rec-number&gt;&lt;foreign-keys&gt;&lt;key app="EN" db-id="ewf9wdwdu2r0dmezsznps5vfavfraa9xxaa0" timestamp="1609172013"&gt;116&lt;/key&gt;&lt;/foreign-keys&gt;&lt;ref-type name="Journal Article"&gt;17&lt;/ref-type&gt;&lt;contributors&gt;&lt;authors&gt;&lt;author&gt;Gamerith, Caroline&lt;/author&gt;&lt;author&gt;Vastano, Marco&lt;/author&gt;&lt;author&gt;Ghorbanpour, Sahar M.&lt;/author&gt;&lt;author&gt;Zitzenbacher, Sabine&lt;/author&gt;&lt;author&gt;Ribitsch, Doris&lt;/author&gt;&lt;author&gt;Zumstein, Michael T.&lt;/author&gt;&lt;author&gt;Sander, Michael&lt;/author&gt;&lt;author&gt;Herrero Acero, Enrique&lt;/author&gt;&lt;author&gt;Pellis, Alessandro&lt;/author&gt;&lt;author&gt;Guebitz, Georg M.&lt;/author&gt;&lt;/authors&gt;&lt;/contributors&gt;&lt;titles&gt;&lt;title&gt;&lt;style face="normal" font="default" size="100%"&gt;Enzymatic degradation of aromatic and aliphatic polyesters by&lt;/style&gt;&lt;style face="italic" font="default" size="100%"&gt; P. pastoris&lt;/style&gt;&lt;style face="normal" font="default" size="100%"&gt; expressed cutinase 1 from &lt;/style&gt;&lt;style face="italic" font="default" size="100%"&gt;Thermobifida cellulosilytica&lt;/style&gt;&lt;/title&gt;&lt;secondary-title&gt;Frontiers in Microbiology&lt;/secondary-title&gt;&lt;/titles&gt;&lt;periodical&gt;&lt;full-title&gt;Frontiers in Microbiology&lt;/full-title&gt;&lt;/periodical&gt;&lt;pages&gt;938&lt;/pages&gt;&lt;volume&gt;8&lt;/volume&gt;&lt;dates&gt;&lt;year&gt;2017&lt;/year&gt;&lt;/dates&gt;&lt;isbn&gt;1664-302X&lt;/isbn&gt;&lt;work-type&gt;10.3389/fmicb.2017.00938&lt;/work-type&gt;&lt;urls&gt;&lt;related-urls&gt;&lt;url&gt;https://www.frontiersin.org/article/10.3389/fmicb.2017.00938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Gamerith et al., 2017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FC3591" w:rsidRPr="000017DB" w14:paraId="1B9477C9" w14:textId="77777777" w:rsidTr="001364C1">
        <w:trPr>
          <w:jc w:val="center"/>
        </w:trPr>
        <w:tc>
          <w:tcPr>
            <w:tcW w:w="508" w:type="pct"/>
          </w:tcPr>
          <w:p w14:paraId="0DE25ED7" w14:textId="41F5B8DC" w:rsidR="00FC3591" w:rsidRDefault="00FC3591" w:rsidP="00FC359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c_Cut1</w:t>
            </w:r>
          </w:p>
        </w:tc>
        <w:tc>
          <w:tcPr>
            <w:tcW w:w="1405" w:type="pct"/>
          </w:tcPr>
          <w:p w14:paraId="405D1075" w14:textId="041E527A" w:rsidR="00FC3591" w:rsidRDefault="00FC3591" w:rsidP="00FC3591">
            <w:pPr>
              <w:rPr>
                <w:color w:val="000000" w:themeColor="text1"/>
                <w:sz w:val="20"/>
                <w:szCs w:val="20"/>
                <w:shd w:val="clear" w:color="auto" w:fill="FCFCFC"/>
              </w:rPr>
            </w:pPr>
            <w:r>
              <w:rPr>
                <w:color w:val="000000" w:themeColor="text1"/>
                <w:sz w:val="20"/>
                <w:szCs w:val="20"/>
                <w:shd w:val="clear" w:color="auto" w:fill="FCFCFC"/>
              </w:rPr>
              <w:t>Thc_Cut1_ko_ST</w:t>
            </w:r>
          </w:p>
        </w:tc>
        <w:tc>
          <w:tcPr>
            <w:tcW w:w="682" w:type="pct"/>
          </w:tcPr>
          <w:p w14:paraId="4D4D34BD" w14:textId="0C804182" w:rsidR="00FC3591" w:rsidRPr="00352B4F" w:rsidRDefault="00FC3591" w:rsidP="00FC3591">
            <w:pPr>
              <w:rPr>
                <w:i/>
                <w:iCs/>
                <w:color w:val="333333"/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>Pichia pastoris</w:t>
            </w:r>
          </w:p>
        </w:tc>
        <w:tc>
          <w:tcPr>
            <w:tcW w:w="458" w:type="pct"/>
          </w:tcPr>
          <w:p w14:paraId="3D16D424" w14:textId="77777777" w:rsidR="00FC3591" w:rsidRPr="008B0D2D" w:rsidRDefault="00FC3591" w:rsidP="00FC3591">
            <w:pPr>
              <w:rPr>
                <w:sz w:val="20"/>
                <w:szCs w:val="20"/>
              </w:rPr>
            </w:pPr>
            <w:proofErr w:type="spellStart"/>
            <w:r w:rsidRPr="008B0D2D">
              <w:rPr>
                <w:color w:val="3E3D40"/>
                <w:sz w:val="20"/>
                <w:szCs w:val="20"/>
                <w:shd w:val="clear" w:color="auto" w:fill="FFFFFF"/>
              </w:rPr>
              <w:t>pPICZ</w:t>
            </w:r>
            <w:proofErr w:type="spellEnd"/>
            <w:r w:rsidRPr="008B0D2D">
              <w:rPr>
                <w:color w:val="3E3D40"/>
                <w:sz w:val="20"/>
                <w:szCs w:val="20"/>
                <w:shd w:val="clear" w:color="auto" w:fill="FFFFFF"/>
              </w:rPr>
              <w:t>αB</w:t>
            </w:r>
          </w:p>
          <w:p w14:paraId="25ED2781" w14:textId="77777777" w:rsidR="00FC3591" w:rsidRPr="000017DB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</w:tc>
        <w:tc>
          <w:tcPr>
            <w:tcW w:w="391" w:type="pct"/>
          </w:tcPr>
          <w:p w14:paraId="35D2ED67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C-terminal His</w:t>
            </w:r>
            <w:r w:rsidRPr="000017DB">
              <w:rPr>
                <w:color w:val="222222"/>
                <w:sz w:val="20"/>
                <w:szCs w:val="20"/>
                <w:vertAlign w:val="subscript"/>
              </w:rPr>
              <w:t>6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-tag</w:t>
            </w:r>
          </w:p>
          <w:p w14:paraId="16114879" w14:textId="77777777" w:rsidR="00FC3591" w:rsidRDefault="00FC3591" w:rsidP="00FC3591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46" w:type="pct"/>
          </w:tcPr>
          <w:p w14:paraId="3015FDCF" w14:textId="7FC6C147" w:rsidR="00FC3591" w:rsidRPr="00821554" w:rsidRDefault="00FC3591" w:rsidP="00821554">
            <w:pPr>
              <w:jc w:val="both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  <w:shd w:val="clear" w:color="auto" w:fill="FFFFFF"/>
              </w:rPr>
              <w:t>24% crystalline PET powder</w:t>
            </w:r>
          </w:p>
        </w:tc>
        <w:tc>
          <w:tcPr>
            <w:tcW w:w="515" w:type="pct"/>
          </w:tcPr>
          <w:p w14:paraId="56B6BC59" w14:textId="175AC1A9" w:rsidR="00FC3591" w:rsidRPr="00821554" w:rsidRDefault="00FC3591" w:rsidP="00821554">
            <w:pPr>
              <w:jc w:val="both"/>
              <w:rPr>
                <w:rStyle w:val="apple-converted-space"/>
                <w:sz w:val="20"/>
                <w:szCs w:val="20"/>
              </w:rPr>
            </w:pPr>
            <w:r>
              <w:rPr>
                <w:sz w:val="20"/>
                <w:szCs w:val="20"/>
              </w:rPr>
              <w:t>More than 6</w:t>
            </w:r>
            <w:r w:rsidRPr="00217ADA">
              <w:rPr>
                <w:sz w:val="20"/>
                <w:szCs w:val="20"/>
              </w:rPr>
              <w:t xml:space="preserve">0mM </w:t>
            </w:r>
            <w:r>
              <w:rPr>
                <w:sz w:val="20"/>
                <w:szCs w:val="20"/>
              </w:rPr>
              <w:t>soluble released products</w:t>
            </w:r>
            <w:r w:rsidRPr="00217ADA">
              <w:rPr>
                <w:sz w:val="20"/>
                <w:szCs w:val="20"/>
              </w:rPr>
              <w:t xml:space="preserve"> from 5µM enzyme in 96 hours (</w:t>
            </w:r>
            <w:r w:rsidRPr="00217ADA">
              <w:rPr>
                <w:sz w:val="20"/>
                <w:szCs w:val="20"/>
                <w:shd w:val="clear" w:color="auto" w:fill="FFFFFF"/>
              </w:rPr>
              <w:t>65°C</w:t>
            </w:r>
            <w:r w:rsidRPr="00217ADA">
              <w:rPr>
                <w:sz w:val="20"/>
                <w:szCs w:val="20"/>
              </w:rPr>
              <w:t>, pH 8.0)</w:t>
            </w:r>
          </w:p>
        </w:tc>
        <w:tc>
          <w:tcPr>
            <w:tcW w:w="495" w:type="pct"/>
          </w:tcPr>
          <w:p w14:paraId="3B648D7B" w14:textId="498A8D70" w:rsidR="00FC3591" w:rsidRDefault="00FC3591" w:rsidP="00F046C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F046C0">
              <w:rPr>
                <w:sz w:val="20"/>
                <w:szCs w:val="20"/>
              </w:rPr>
              <w:instrText xml:space="preserve"> ADDIN EN.CITE &lt;EndNote&gt;&lt;Cite&gt;&lt;Author&gt;Gamerith&lt;/Author&gt;&lt;Year&gt;2017&lt;/Year&gt;&lt;RecNum&gt;116&lt;/RecNum&gt;&lt;DisplayText&gt;(Gamerith et al., 2017)&lt;/DisplayText&gt;&lt;record&gt;&lt;rec-number&gt;116&lt;/rec-number&gt;&lt;foreign-keys&gt;&lt;key app="EN" db-id="ewf9wdwdu2r0dmezsznps5vfavfraa9xxaa0" timestamp="1609172013"&gt;116&lt;/key&gt;&lt;/foreign-keys&gt;&lt;ref-type name="Journal Article"&gt;17&lt;/ref-type&gt;&lt;contributors&gt;&lt;authors&gt;&lt;author&gt;Gamerith, Caroline&lt;/author&gt;&lt;author&gt;Vastano, Marco&lt;/author&gt;&lt;author&gt;Ghorbanpour, Sahar M.&lt;/author&gt;&lt;author&gt;Zitzenbacher, Sabine&lt;/author&gt;&lt;author&gt;Ribitsch, Doris&lt;/author&gt;&lt;author&gt;Zumstein, Michael T.&lt;/author&gt;&lt;author&gt;Sander, Michael&lt;/author&gt;&lt;author&gt;Herrero Acero, Enrique&lt;/author&gt;&lt;author&gt;Pellis, Alessandro&lt;/author&gt;&lt;author&gt;Guebitz, Georg M.&lt;/author&gt;&lt;/authors&gt;&lt;/contributors&gt;&lt;titles&gt;&lt;title&gt;&lt;style face="normal" font="default" size="100%"&gt;Enzymatic degradation of aromatic and aliphatic polyesters by&lt;/style&gt;&lt;style face="italic" font="default" size="100%"&gt; P. pastoris&lt;/style&gt;&lt;style face="normal" font="default" size="100%"&gt; expressed cutinase 1 from &lt;/style&gt;&lt;style face="italic" font="default" size="100%"&gt;Thermobifida cellulosilytica&lt;/style&gt;&lt;/title&gt;&lt;secondary-title&gt;Frontiers in Microbiology&lt;/secondary-title&gt;&lt;/titles&gt;&lt;periodical&gt;&lt;full-title&gt;Frontiers in Microbiology&lt;/full-title&gt;&lt;/periodical&gt;&lt;pages&gt;938&lt;/pages&gt;&lt;volume&gt;8&lt;/volume&gt;&lt;dates&gt;&lt;year&gt;2017&lt;/year&gt;&lt;/dates&gt;&lt;isbn&gt;1664-302X&lt;/isbn&gt;&lt;work-type&gt;10.3389/fmicb.2017.00938&lt;/work-type&gt;&lt;urls&gt;&lt;related-urls&gt;&lt;url&gt;https://www.frontiersin.org/article/10.3389/fmicb.2017.00938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Gamerith et al., 2017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FC3591" w:rsidRPr="000017DB" w14:paraId="64A46A4A" w14:textId="77777777" w:rsidTr="001364C1">
        <w:trPr>
          <w:jc w:val="center"/>
        </w:trPr>
        <w:tc>
          <w:tcPr>
            <w:tcW w:w="508" w:type="pct"/>
          </w:tcPr>
          <w:p w14:paraId="7B6806F4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t>Est119</w:t>
            </w:r>
          </w:p>
        </w:tc>
        <w:tc>
          <w:tcPr>
            <w:tcW w:w="1405" w:type="pct"/>
          </w:tcPr>
          <w:p w14:paraId="60DFBA0C" w14:textId="77777777" w:rsidR="00FC3591" w:rsidRPr="00EA7806" w:rsidRDefault="00FC3591" w:rsidP="00FC3591">
            <w:pPr>
              <w:rPr>
                <w:color w:val="000000" w:themeColor="text1"/>
                <w:sz w:val="20"/>
                <w:szCs w:val="20"/>
              </w:rPr>
            </w:pPr>
            <w:r w:rsidRPr="00EA7806">
              <w:rPr>
                <w:color w:val="000000" w:themeColor="text1"/>
                <w:sz w:val="20"/>
                <w:szCs w:val="20"/>
                <w:shd w:val="clear" w:color="auto" w:fill="FCFCFC"/>
              </w:rPr>
              <w:t>A68V/S219P</w:t>
            </w:r>
            <w:r w:rsidRPr="00EA7806">
              <w:rPr>
                <w:rStyle w:val="apple-converted-space"/>
                <w:color w:val="000000" w:themeColor="text1"/>
                <w:sz w:val="20"/>
                <w:szCs w:val="20"/>
                <w:shd w:val="clear" w:color="auto" w:fill="FCFCFC"/>
              </w:rPr>
              <w:t> </w:t>
            </w:r>
          </w:p>
          <w:p w14:paraId="01F13E7F" w14:textId="77777777" w:rsidR="00FC3591" w:rsidRPr="000017DB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</w:tc>
        <w:tc>
          <w:tcPr>
            <w:tcW w:w="682" w:type="pct"/>
          </w:tcPr>
          <w:p w14:paraId="1EF74357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proofErr w:type="spellStart"/>
            <w:r w:rsidRPr="000017DB">
              <w:rPr>
                <w:i/>
                <w:iCs/>
                <w:color w:val="333333"/>
                <w:sz w:val="20"/>
                <w:szCs w:val="20"/>
              </w:rPr>
              <w:t>Eschericha</w:t>
            </w:r>
            <w:proofErr w:type="spellEnd"/>
            <w:r>
              <w:rPr>
                <w:i/>
                <w:iCs/>
                <w:color w:val="333333"/>
                <w:sz w:val="20"/>
                <w:szCs w:val="20"/>
              </w:rPr>
              <w:t xml:space="preserve"> </w:t>
            </w:r>
            <w:r w:rsidRPr="000017DB">
              <w:rPr>
                <w:i/>
                <w:iCs/>
                <w:color w:val="333333"/>
                <w:sz w:val="20"/>
                <w:szCs w:val="20"/>
              </w:rPr>
              <w:t xml:space="preserve"> coli</w:t>
            </w:r>
            <w:r w:rsidRPr="000017DB">
              <w:rPr>
                <w:rStyle w:val="apple-converted-space"/>
                <w:color w:val="333333"/>
                <w:sz w:val="20"/>
                <w:szCs w:val="20"/>
                <w:shd w:val="clear" w:color="auto" w:fill="FCFCFC"/>
              </w:rPr>
              <w:t> </w:t>
            </w:r>
            <w:proofErr w:type="spellStart"/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Roseta-gami</w:t>
            </w:r>
            <w:proofErr w:type="spellEnd"/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 xml:space="preserve"> B (DE3)</w:t>
            </w:r>
          </w:p>
          <w:p w14:paraId="0EDF12BD" w14:textId="77777777" w:rsidR="00FC3591" w:rsidRPr="000017DB" w:rsidRDefault="00FC3591" w:rsidP="00FC3591">
            <w:pPr>
              <w:rPr>
                <w:sz w:val="20"/>
                <w:szCs w:val="20"/>
              </w:rPr>
            </w:pPr>
          </w:p>
        </w:tc>
        <w:tc>
          <w:tcPr>
            <w:tcW w:w="458" w:type="pct"/>
          </w:tcPr>
          <w:p w14:paraId="1EDE94A2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pQE80L</w:t>
            </w:r>
          </w:p>
          <w:p w14:paraId="5BF8D8A0" w14:textId="77777777" w:rsidR="00FC3591" w:rsidRPr="000017DB" w:rsidRDefault="00FC3591" w:rsidP="00FC3591">
            <w:pPr>
              <w:rPr>
                <w:sz w:val="20"/>
                <w:szCs w:val="20"/>
              </w:rPr>
            </w:pPr>
          </w:p>
        </w:tc>
        <w:tc>
          <w:tcPr>
            <w:tcW w:w="391" w:type="pct"/>
          </w:tcPr>
          <w:p w14:paraId="749B60CB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>
              <w:rPr>
                <w:color w:val="222222"/>
                <w:sz w:val="20"/>
                <w:szCs w:val="20"/>
                <w:shd w:val="clear" w:color="auto" w:fill="FFFFFF"/>
              </w:rPr>
              <w:t>N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-terminal His</w:t>
            </w:r>
            <w:r w:rsidRPr="000017DB">
              <w:rPr>
                <w:color w:val="222222"/>
                <w:sz w:val="20"/>
                <w:szCs w:val="20"/>
                <w:vertAlign w:val="subscript"/>
              </w:rPr>
              <w:t>6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-tag</w:t>
            </w:r>
          </w:p>
          <w:p w14:paraId="07DD3074" w14:textId="77777777" w:rsidR="00FC3591" w:rsidRPr="000017DB" w:rsidRDefault="00FC3591" w:rsidP="00FC3591">
            <w:pPr>
              <w:rPr>
                <w:sz w:val="20"/>
                <w:szCs w:val="20"/>
              </w:rPr>
            </w:pPr>
          </w:p>
        </w:tc>
        <w:tc>
          <w:tcPr>
            <w:tcW w:w="546" w:type="pct"/>
          </w:tcPr>
          <w:p w14:paraId="4B988A69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212121"/>
                <w:sz w:val="20"/>
                <w:szCs w:val="20"/>
                <w:shd w:val="clear" w:color="auto" w:fill="FFFFFF"/>
              </w:rPr>
              <w:t>p-nitrophenyl butyrate</w:t>
            </w:r>
          </w:p>
          <w:p w14:paraId="3602C7CB" w14:textId="77777777" w:rsidR="00FC3591" w:rsidRPr="000017DB" w:rsidRDefault="00FC3591" w:rsidP="00FC3591">
            <w:pPr>
              <w:rPr>
                <w:sz w:val="20"/>
                <w:szCs w:val="20"/>
              </w:rPr>
            </w:pPr>
          </w:p>
        </w:tc>
        <w:tc>
          <w:tcPr>
            <w:tcW w:w="515" w:type="pct"/>
          </w:tcPr>
          <w:p w14:paraId="23B794EF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rStyle w:val="apple-converted-space"/>
                <w:color w:val="333333"/>
                <w:sz w:val="20"/>
                <w:szCs w:val="20"/>
                <w:shd w:val="clear" w:color="auto" w:fill="FCFCFC"/>
              </w:rPr>
              <w:t> </w:t>
            </w: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50-fold increase of activity over the wild type</w:t>
            </w:r>
          </w:p>
          <w:p w14:paraId="54D954AA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t>(37 °C, pH 7.0)</w:t>
            </w:r>
          </w:p>
        </w:tc>
        <w:tc>
          <w:tcPr>
            <w:tcW w:w="495" w:type="pct"/>
          </w:tcPr>
          <w:p w14:paraId="3091CE4F" w14:textId="6A1CCD63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Thumarat&lt;/Author&gt;&lt;Year&gt;2012&lt;/Year&gt;&lt;RecNum&gt;136&lt;/RecNum&gt;&lt;DisplayText&gt;(Thumarat et al., 2012)&lt;/DisplayText&gt;&lt;record&gt;&lt;rec-number&gt;136&lt;/rec-number&gt;&lt;foreign-keys&gt;&lt;key app="EN" db-id="ewf9wdwdu2r0dmezsznps5vfavfraa9xxaa0" timestamp="1609364814"&gt;136&lt;/key&gt;&lt;/foreign-keys&gt;&lt;ref-type name="Journal Article"&gt;17&lt;/ref-type&gt;&lt;contributors&gt;&lt;authors&gt;&lt;author&gt;Thumarat, Uschara&lt;/author&gt;&lt;author&gt;Nakamura, Ryota&lt;/author&gt;&lt;author&gt;Kawabata, Takeshi&lt;/author&gt;&lt;author&gt;Suzuki, Hideyuki&lt;/author&gt;&lt;author&gt;Kawai, Fusako&lt;/author&gt;&lt;/authors&gt;&lt;/contributors&gt;&lt;titles&gt;&lt;title&gt;&lt;style face="normal" font="default" size="100%"&gt;Biochemical and genetic analysis of a cutinase-type polyesterase from a thermophilic &lt;/style&gt;&lt;style face="italic" font="default" size="100%"&gt;Thermobifida alba&lt;/style&gt;&lt;style face="normal" font="default" size="100%"&gt; AHK119&lt;/style&gt;&lt;/title&gt;&lt;secondary-title&gt;Applied Microbiology and Biotechnology&lt;/secondary-title&gt;&lt;/titles&gt;&lt;periodical&gt;&lt;full-title&gt;Applied Microbiology and Biotechnology&lt;/full-title&gt;&lt;/periodical&gt;&lt;pages&gt;419-430&lt;/pages&gt;&lt;volume&gt;95&lt;/volume&gt;&lt;number&gt;2&lt;/number&gt;&lt;dates&gt;&lt;year&gt;2012&lt;/year&gt;&lt;pub-dates&gt;&lt;date&gt;2012/07/01&lt;/date&gt;&lt;/pub-dates&gt;&lt;/dates&gt;&lt;isbn&gt;1432-0614&lt;/isbn&gt;&lt;urls&gt;&lt;related-urls&gt;&lt;url&gt;https://doi.org/10.1007/s00253-011-3781-6&lt;/url&gt;&lt;/related-urls&gt;&lt;/urls&gt;&lt;electronic-resource-num&gt;10.1007/s00253-011-3781-6&lt;/electronic-resource-num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Thumarat et al., 2012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FC3591" w:rsidRPr="000017DB" w14:paraId="098E8F9D" w14:textId="77777777" w:rsidTr="001364C1">
        <w:trPr>
          <w:jc w:val="center"/>
        </w:trPr>
        <w:tc>
          <w:tcPr>
            <w:tcW w:w="508" w:type="pct"/>
          </w:tcPr>
          <w:p w14:paraId="128E7E90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212121"/>
                <w:sz w:val="20"/>
                <w:szCs w:val="20"/>
                <w:shd w:val="clear" w:color="auto" w:fill="FFFFFF"/>
              </w:rPr>
              <w:t>Tfu_0883</w:t>
            </w:r>
          </w:p>
          <w:p w14:paraId="7F9A2071" w14:textId="77777777" w:rsidR="00FC3591" w:rsidRPr="000017DB" w:rsidRDefault="00FC3591" w:rsidP="00FC3591">
            <w:pPr>
              <w:rPr>
                <w:sz w:val="20"/>
                <w:szCs w:val="20"/>
              </w:rPr>
            </w:pPr>
          </w:p>
        </w:tc>
        <w:tc>
          <w:tcPr>
            <w:tcW w:w="1405" w:type="pct"/>
          </w:tcPr>
          <w:p w14:paraId="56DB8FDA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212121"/>
                <w:sz w:val="20"/>
                <w:szCs w:val="20"/>
                <w:shd w:val="clear" w:color="auto" w:fill="FFFFFF"/>
              </w:rPr>
              <w:t>Q132A/T101A</w:t>
            </w:r>
          </w:p>
          <w:p w14:paraId="402A8153" w14:textId="77777777" w:rsidR="00FC3591" w:rsidRPr="000017DB" w:rsidRDefault="00FC3591" w:rsidP="00FC3591">
            <w:pPr>
              <w:rPr>
                <w:color w:val="212121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2" w:type="pct"/>
          </w:tcPr>
          <w:p w14:paraId="39B032E8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458" w:type="pct"/>
          </w:tcPr>
          <w:p w14:paraId="379DBB62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T20b</w:t>
            </w:r>
          </w:p>
        </w:tc>
        <w:tc>
          <w:tcPr>
            <w:tcW w:w="391" w:type="pct"/>
          </w:tcPr>
          <w:p w14:paraId="392A74EB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546" w:type="pct"/>
          </w:tcPr>
          <w:p w14:paraId="2CD43ECD" w14:textId="77777777" w:rsidR="00FC3591" w:rsidRPr="00E54363" w:rsidRDefault="00FC3591" w:rsidP="00FC359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T fabric</w:t>
            </w:r>
          </w:p>
        </w:tc>
        <w:tc>
          <w:tcPr>
            <w:tcW w:w="515" w:type="pct"/>
          </w:tcPr>
          <w:p w14:paraId="657A19BC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390 mM TPA produced in 48 hours </w:t>
            </w:r>
            <w:r w:rsidRPr="000017DB">
              <w:rPr>
                <w:sz w:val="20"/>
                <w:szCs w:val="20"/>
              </w:rPr>
              <w:t>(</w:t>
            </w:r>
            <w:r>
              <w:rPr>
                <w:sz w:val="20"/>
                <w:szCs w:val="20"/>
              </w:rPr>
              <w:t>6</w:t>
            </w:r>
            <w:r w:rsidRPr="000017DB">
              <w:rPr>
                <w:sz w:val="20"/>
                <w:szCs w:val="20"/>
              </w:rPr>
              <w:t xml:space="preserve">0 °C, pH </w:t>
            </w:r>
            <w:r>
              <w:rPr>
                <w:sz w:val="20"/>
                <w:szCs w:val="20"/>
              </w:rPr>
              <w:t>7</w:t>
            </w:r>
            <w:r w:rsidRPr="000017DB">
              <w:rPr>
                <w:sz w:val="20"/>
                <w:szCs w:val="20"/>
              </w:rPr>
              <w:t>.5)</w:t>
            </w:r>
          </w:p>
        </w:tc>
        <w:tc>
          <w:tcPr>
            <w:tcW w:w="495" w:type="pct"/>
          </w:tcPr>
          <w:p w14:paraId="183A2448" w14:textId="5AA38212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Silva&lt;/Author&gt;&lt;Year&gt;2011&lt;/Year&gt;&lt;RecNum&gt;151&lt;/RecNum&gt;&lt;DisplayText&gt;(Silva et al., 2011)&lt;/DisplayText&gt;&lt;record&gt;&lt;rec-number&gt;151&lt;/rec-number&gt;&lt;foreign-keys&gt;&lt;key app="EN" db-id="ewf9wdwdu2r0dmezsznps5vfavfraa9xxaa0" timestamp="1609789730"&gt;151&lt;/key&gt;&lt;/foreign-keys&gt;&lt;ref-type name="Journal Article"&gt;17&lt;/ref-type&gt;&lt;contributors&gt;&lt;authors&gt;&lt;author&gt;Silva, Carla&lt;/author&gt;&lt;author&gt;Da, Shi&lt;/author&gt;&lt;author&gt;Silva, Nádia&lt;/author&gt;&lt;author&gt;Matamá, Teresa&lt;/author&gt;&lt;author&gt;Araújo, Rita&lt;/author&gt;&lt;author&gt;Martins, Madalena&lt;/author&gt;&lt;author&gt;Chen, Sheng&lt;/author&gt;&lt;author&gt;Chen, Jian&lt;/author&gt;&lt;author&gt;Wu, Jing&lt;/author&gt;&lt;author&gt;Casal, Margarida&lt;/author&gt;&lt;author&gt;Cavaco-Paulo, Artur&lt;/author&gt;&lt;/authors&gt;&lt;/contributors&gt;&lt;titles&gt;&lt;title&gt;&lt;style face="normal" font="default" size="100%"&gt;Engineered &lt;/style&gt;&lt;style face="italic" font="default" size="100%"&gt;Thermobifida fusca&lt;/style&gt;&lt;style face="normal" font="default" size="100%"&gt; cutinase with increased activity on polyester substrates&lt;/style&gt;&lt;/title&gt;&lt;secondary-title&gt;Biotechnology Journal&lt;/secondary-title&gt;&lt;/titles&gt;&lt;periodical&gt;&lt;full-title&gt;Biotechnology Journal&lt;/full-title&gt;&lt;/periodical&gt;&lt;pages&gt;1230-1239&lt;/pages&gt;&lt;volume&gt;6&lt;/volume&gt;&lt;number&gt;10&lt;/number&gt;&lt;keywords&gt;&lt;keyword&gt;Genetic modification&lt;/keyword&gt;&lt;keyword&gt;Hydrolysis&lt;/keyword&gt;&lt;keyword&gt;Mutant&lt;/keyword&gt;&lt;keyword&gt;Poly(ethylene terephthalate)&lt;/keyword&gt;&lt;keyword&gt;Textiles&lt;/keyword&gt;&lt;/keywords&gt;&lt;dates&gt;&lt;year&gt;2011&lt;/year&gt;&lt;pub-dates&gt;&lt;date&gt;2011/10/01&lt;/date&gt;&lt;/pub-dates&gt;&lt;/dates&gt;&lt;publisher&gt;John Wiley &amp;amp; Sons, Ltd&lt;/publisher&gt;&lt;isbn&gt;1860-6768&lt;/isbn&gt;&lt;work-type&gt;https://doi.org/10.1002/biot.201000391&lt;/work-type&gt;&lt;urls&gt;&lt;related-urls&gt;&lt;url&gt;https://doi.org/10.1002/biot.201000391&lt;/url&gt;&lt;/related-urls&gt;&lt;/urls&gt;&lt;electronic-resource-num&gt;https://doi.org/10.1002/biot.201000391&lt;/electronic-resource-num&gt;&lt;access-date&gt;2021/01/04&lt;/access-date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Silva et al., 2011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FC3591" w:rsidRPr="000017DB" w14:paraId="31C0722D" w14:textId="77777777" w:rsidTr="001364C1">
        <w:trPr>
          <w:jc w:val="center"/>
        </w:trPr>
        <w:tc>
          <w:tcPr>
            <w:tcW w:w="508" w:type="pct"/>
          </w:tcPr>
          <w:p w14:paraId="3D282904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proofErr w:type="spellStart"/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TfH</w:t>
            </w:r>
            <w:proofErr w:type="spellEnd"/>
          </w:p>
          <w:p w14:paraId="48BA5405" w14:textId="77777777" w:rsidR="00FC3591" w:rsidRPr="000017DB" w:rsidRDefault="00FC3591" w:rsidP="00FC3591">
            <w:pPr>
              <w:rPr>
                <w:sz w:val="20"/>
                <w:szCs w:val="20"/>
              </w:rPr>
            </w:pPr>
          </w:p>
        </w:tc>
        <w:tc>
          <w:tcPr>
            <w:tcW w:w="1405" w:type="pct"/>
          </w:tcPr>
          <w:p w14:paraId="2F362E4A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proofErr w:type="spellStart"/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rTfH</w:t>
            </w:r>
            <w:proofErr w:type="spellEnd"/>
            <w:r>
              <w:rPr>
                <w:color w:val="000000"/>
                <w:sz w:val="20"/>
                <w:szCs w:val="20"/>
                <w:shd w:val="clear" w:color="auto" w:fill="FFFFFF"/>
              </w:rPr>
              <w:t>**</w:t>
            </w:r>
          </w:p>
          <w:p w14:paraId="4C9AAAFE" w14:textId="77777777" w:rsidR="00FC3591" w:rsidRPr="000017DB" w:rsidRDefault="00FC3591" w:rsidP="00FC3591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2" w:type="pct"/>
          </w:tcPr>
          <w:p w14:paraId="649EB181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rStyle w:val="Emphasis"/>
                <w:color w:val="000000"/>
                <w:sz w:val="20"/>
                <w:szCs w:val="20"/>
              </w:rPr>
              <w:t>Escherichia coli</w:t>
            </w:r>
            <w:r w:rsidRPr="000017DB">
              <w:rPr>
                <w:rStyle w:val="apple-converted-space"/>
                <w:color w:val="000000"/>
                <w:sz w:val="20"/>
                <w:szCs w:val="20"/>
                <w:shd w:val="clear" w:color="auto" w:fill="FFFFFF"/>
              </w:rPr>
              <w:t> </w:t>
            </w: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TG1 (DSM 6056)</w:t>
            </w:r>
          </w:p>
          <w:p w14:paraId="370C9CE5" w14:textId="77777777" w:rsidR="00FC3591" w:rsidRPr="000017DB" w:rsidRDefault="00FC3591" w:rsidP="00FC3591">
            <w:pPr>
              <w:rPr>
                <w:sz w:val="20"/>
                <w:szCs w:val="20"/>
              </w:rPr>
            </w:pPr>
          </w:p>
        </w:tc>
        <w:tc>
          <w:tcPr>
            <w:tcW w:w="458" w:type="pct"/>
          </w:tcPr>
          <w:p w14:paraId="79EBE0C5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pCytexP1-</w:t>
            </w:r>
            <w:r w:rsidRPr="000017DB">
              <w:rPr>
                <w:rStyle w:val="Emphasis"/>
                <w:color w:val="000000"/>
                <w:sz w:val="20"/>
                <w:szCs w:val="20"/>
              </w:rPr>
              <w:t>Omp</w:t>
            </w: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A</w:t>
            </w:r>
            <w:r w:rsidRPr="000017DB">
              <w:rPr>
                <w:rStyle w:val="Emphasis"/>
                <w:color w:val="000000"/>
                <w:sz w:val="20"/>
                <w:szCs w:val="20"/>
              </w:rPr>
              <w:t>-bta</w:t>
            </w: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1</w:t>
            </w:r>
          </w:p>
          <w:p w14:paraId="691ACEC3" w14:textId="77777777" w:rsidR="00FC3591" w:rsidRPr="000017DB" w:rsidRDefault="00FC3591" w:rsidP="00FC3591">
            <w:pPr>
              <w:rPr>
                <w:sz w:val="20"/>
                <w:szCs w:val="20"/>
              </w:rPr>
            </w:pPr>
          </w:p>
        </w:tc>
        <w:tc>
          <w:tcPr>
            <w:tcW w:w="391" w:type="pct"/>
          </w:tcPr>
          <w:p w14:paraId="447B0FF1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C-terminal His</w:t>
            </w:r>
            <w:r w:rsidRPr="000017DB">
              <w:rPr>
                <w:color w:val="000000"/>
                <w:sz w:val="20"/>
                <w:szCs w:val="20"/>
                <w:vertAlign w:val="subscript"/>
              </w:rPr>
              <w:t xml:space="preserve">6 </w:t>
            </w:r>
            <w:r w:rsidRPr="000017DB">
              <w:rPr>
                <w:sz w:val="20"/>
                <w:szCs w:val="20"/>
              </w:rPr>
              <w:t>tag</w:t>
            </w:r>
          </w:p>
          <w:p w14:paraId="401F691E" w14:textId="77777777" w:rsidR="00FC3591" w:rsidRPr="000017DB" w:rsidRDefault="00FC3591" w:rsidP="00FC3591">
            <w:pPr>
              <w:rPr>
                <w:sz w:val="20"/>
                <w:szCs w:val="20"/>
              </w:rPr>
            </w:pPr>
          </w:p>
        </w:tc>
        <w:tc>
          <w:tcPr>
            <w:tcW w:w="546" w:type="pct"/>
          </w:tcPr>
          <w:p w14:paraId="10107234" w14:textId="77777777" w:rsidR="00FC3591" w:rsidRPr="009C1B83" w:rsidRDefault="00FC3591" w:rsidP="00FC3591">
            <w:pPr>
              <w:rPr>
                <w:i/>
                <w:sz w:val="20"/>
                <w:szCs w:val="20"/>
              </w:rPr>
            </w:pPr>
            <w:r w:rsidRPr="00821554">
              <w:rPr>
                <w:rStyle w:val="Emphasis"/>
                <w:i w:val="0"/>
                <w:iCs w:val="0"/>
                <w:color w:val="000000"/>
                <w:sz w:val="20"/>
                <w:szCs w:val="20"/>
              </w:rPr>
              <w:t>NA</w:t>
            </w:r>
          </w:p>
          <w:p w14:paraId="61F9E13F" w14:textId="77777777" w:rsidR="00FC3591" w:rsidRPr="000017DB" w:rsidRDefault="00FC3591" w:rsidP="00FC3591">
            <w:pPr>
              <w:rPr>
                <w:sz w:val="20"/>
                <w:szCs w:val="20"/>
              </w:rPr>
            </w:pPr>
          </w:p>
        </w:tc>
        <w:tc>
          <w:tcPr>
            <w:tcW w:w="515" w:type="pct"/>
          </w:tcPr>
          <w:p w14:paraId="4A431C1B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t>NA</w:t>
            </w:r>
          </w:p>
        </w:tc>
        <w:tc>
          <w:tcPr>
            <w:tcW w:w="495" w:type="pct"/>
          </w:tcPr>
          <w:p w14:paraId="0B9A1912" w14:textId="1A388684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>
                <w:fldData xml:space="preserve">PEVuZE5vdGU+PENpdGU+PEF1dGhvcj5EcmVzbGVyPC9BdXRob3I+PFllYXI+MjAwNjwvWWVhcj48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EcmVzbGVyPC9BdXRob3I+PFllYXI+MjAwNjwvWWVhcj48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17DB">
              <w:rPr>
                <w:sz w:val="20"/>
                <w:szCs w:val="20"/>
              </w:rPr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Dresler et al., 2006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FC3591" w:rsidRPr="000017DB" w14:paraId="59ADE446" w14:textId="77777777" w:rsidTr="001364C1">
        <w:trPr>
          <w:jc w:val="center"/>
        </w:trPr>
        <w:tc>
          <w:tcPr>
            <w:tcW w:w="508" w:type="pct"/>
          </w:tcPr>
          <w:p w14:paraId="2239ED1F" w14:textId="54BF9ACB" w:rsidR="00FC3591" w:rsidRPr="000017DB" w:rsidRDefault="00FC3591" w:rsidP="00FC3591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color w:val="000000"/>
                <w:sz w:val="20"/>
                <w:szCs w:val="20"/>
                <w:shd w:val="clear" w:color="auto" w:fill="FFFFFF"/>
              </w:rPr>
              <w:t>Cut190</w:t>
            </w:r>
          </w:p>
        </w:tc>
        <w:tc>
          <w:tcPr>
            <w:tcW w:w="1405" w:type="pct"/>
          </w:tcPr>
          <w:p w14:paraId="234A9149" w14:textId="51558DD4" w:rsidR="00FC3591" w:rsidRPr="000017DB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>
              <w:rPr>
                <w:color w:val="333333"/>
                <w:sz w:val="20"/>
                <w:szCs w:val="20"/>
                <w:shd w:val="clear" w:color="auto" w:fill="FCFCFC"/>
              </w:rPr>
              <w:t>S226P/R228S</w:t>
            </w:r>
          </w:p>
        </w:tc>
        <w:tc>
          <w:tcPr>
            <w:tcW w:w="682" w:type="pct"/>
          </w:tcPr>
          <w:p w14:paraId="7EB45AE2" w14:textId="1F25EE8C" w:rsidR="00FC3591" w:rsidRPr="000017DB" w:rsidRDefault="00FC3591" w:rsidP="00821554">
            <w:pPr>
              <w:pStyle w:val="NormalWeb"/>
              <w:jc w:val="both"/>
              <w:rPr>
                <w:sz w:val="20"/>
                <w:szCs w:val="20"/>
              </w:rPr>
            </w:pPr>
            <w:r w:rsidRPr="00217ADA">
              <w:rPr>
                <w:i/>
                <w:iCs/>
                <w:sz w:val="20"/>
                <w:szCs w:val="20"/>
              </w:rPr>
              <w:t>Escherichia coli</w:t>
            </w:r>
            <w:r w:rsidRPr="00217ADA">
              <w:rPr>
                <w:sz w:val="20"/>
                <w:szCs w:val="20"/>
              </w:rPr>
              <w:t xml:space="preserve"> Rosetta-</w:t>
            </w:r>
            <w:proofErr w:type="spellStart"/>
            <w:r w:rsidRPr="00217ADA">
              <w:rPr>
                <w:sz w:val="20"/>
                <w:szCs w:val="20"/>
              </w:rPr>
              <w:t>gami</w:t>
            </w:r>
            <w:proofErr w:type="spellEnd"/>
            <w:r w:rsidRPr="00217ADA">
              <w:rPr>
                <w:sz w:val="20"/>
                <w:szCs w:val="20"/>
              </w:rPr>
              <w:t xml:space="preserve"> B (DE3)</w:t>
            </w:r>
          </w:p>
        </w:tc>
        <w:tc>
          <w:tcPr>
            <w:tcW w:w="458" w:type="pct"/>
          </w:tcPr>
          <w:p w14:paraId="680F873C" w14:textId="6D36683B" w:rsidR="00FC3591" w:rsidRPr="000017DB" w:rsidRDefault="00FC3591" w:rsidP="00FC3591">
            <w:pPr>
              <w:pStyle w:val="NormalWeb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QE8oL</w:t>
            </w:r>
          </w:p>
        </w:tc>
        <w:tc>
          <w:tcPr>
            <w:tcW w:w="391" w:type="pct"/>
          </w:tcPr>
          <w:p w14:paraId="36C401CF" w14:textId="2FF974C5" w:rsidR="00FC3591" w:rsidRPr="000017DB" w:rsidRDefault="00FC3591" w:rsidP="00FC3591">
            <w:pPr>
              <w:pStyle w:val="NormalWeb"/>
              <w:rPr>
                <w:sz w:val="20"/>
                <w:szCs w:val="20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His</w:t>
            </w:r>
            <w:r w:rsidRPr="000017DB">
              <w:rPr>
                <w:color w:val="000000"/>
                <w:sz w:val="20"/>
                <w:szCs w:val="20"/>
                <w:vertAlign w:val="subscript"/>
              </w:rPr>
              <w:t xml:space="preserve">6 </w:t>
            </w:r>
            <w:r w:rsidRPr="000017DB">
              <w:rPr>
                <w:sz w:val="20"/>
                <w:szCs w:val="20"/>
              </w:rPr>
              <w:t>tag</w:t>
            </w:r>
          </w:p>
        </w:tc>
        <w:tc>
          <w:tcPr>
            <w:tcW w:w="546" w:type="pct"/>
          </w:tcPr>
          <w:p w14:paraId="70729B3F" w14:textId="77777777" w:rsidR="00FC3591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>
              <w:rPr>
                <w:color w:val="333333"/>
                <w:sz w:val="20"/>
                <w:szCs w:val="20"/>
                <w:shd w:val="clear" w:color="auto" w:fill="FCFCFC"/>
              </w:rPr>
              <w:t>Amorphous PET</w:t>
            </w:r>
          </w:p>
          <w:p w14:paraId="50B037F7" w14:textId="77777777" w:rsidR="00FC3591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  <w:p w14:paraId="2FC5EB97" w14:textId="77777777" w:rsidR="00FC3591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  <w:p w14:paraId="18862317" w14:textId="756D0D8F" w:rsidR="00FC3591" w:rsidRPr="006A4195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>
              <w:rPr>
                <w:color w:val="333333"/>
                <w:sz w:val="20"/>
                <w:szCs w:val="20"/>
                <w:shd w:val="clear" w:color="auto" w:fill="FCFCFC"/>
              </w:rPr>
              <w:t>PET film from PET package</w:t>
            </w:r>
          </w:p>
        </w:tc>
        <w:tc>
          <w:tcPr>
            <w:tcW w:w="515" w:type="pct"/>
          </w:tcPr>
          <w:p w14:paraId="1EC2F958" w14:textId="77777777" w:rsidR="00FC3591" w:rsidRPr="00217ADA" w:rsidRDefault="00FC3591" w:rsidP="00FC3591">
            <w:pPr>
              <w:pStyle w:val="NormalWeb"/>
              <w:jc w:val="both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>Degradation rate of 13.5 ± 0.5 % in 72 hours (63°C, pH 8.2)</w:t>
            </w:r>
          </w:p>
          <w:p w14:paraId="6CFCE85E" w14:textId="5041B6CA" w:rsidR="00FC3591" w:rsidRPr="000017DB" w:rsidRDefault="00FC3591" w:rsidP="00821554">
            <w:pPr>
              <w:pStyle w:val="NormalWeb"/>
              <w:jc w:val="both"/>
              <w:rPr>
                <w:sz w:val="20"/>
                <w:szCs w:val="20"/>
              </w:rPr>
            </w:pPr>
            <w:r w:rsidRPr="00217ADA">
              <w:rPr>
                <w:sz w:val="20"/>
                <w:szCs w:val="20"/>
              </w:rPr>
              <w:t xml:space="preserve">Degradation rate of </w:t>
            </w:r>
            <w:r>
              <w:rPr>
                <w:sz w:val="20"/>
                <w:szCs w:val="20"/>
              </w:rPr>
              <w:t>27.0</w:t>
            </w:r>
            <w:r w:rsidRPr="00217ADA">
              <w:rPr>
                <w:sz w:val="20"/>
                <w:szCs w:val="20"/>
              </w:rPr>
              <w:t xml:space="preserve"> ± </w:t>
            </w:r>
            <w:r>
              <w:rPr>
                <w:sz w:val="20"/>
                <w:szCs w:val="20"/>
              </w:rPr>
              <w:t>1.0</w:t>
            </w:r>
            <w:r w:rsidRPr="00217ADA">
              <w:rPr>
                <w:sz w:val="20"/>
                <w:szCs w:val="20"/>
              </w:rPr>
              <w:t xml:space="preserve"> % in 72 hours (63°C, pH 8.2)</w:t>
            </w:r>
          </w:p>
        </w:tc>
        <w:tc>
          <w:tcPr>
            <w:tcW w:w="495" w:type="pct"/>
          </w:tcPr>
          <w:p w14:paraId="3D6B5523" w14:textId="6360D1DC" w:rsidR="00FC3591" w:rsidRPr="000017DB" w:rsidRDefault="00FC3591" w:rsidP="00FC359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Kawai&lt;/Author&gt;&lt;Year&gt;2014&lt;/Year&gt;&lt;RecNum&gt;23&lt;/RecNum&gt;&lt;DisplayText&gt;(Kawai et al., 2014)&lt;/DisplayText&gt;&lt;record&gt;&lt;rec-number&gt;23&lt;/rec-number&gt;&lt;foreign-keys&gt;&lt;key app="EN" db-id="ewf9wdwdu2r0dmezsznps5vfavfraa9xxaa0" timestamp="1603038414"&gt;23&lt;/key&gt;&lt;/foreign-keys&gt;&lt;ref-type name="Journal Article"&gt;17&lt;/ref-type&gt;&lt;contributors&gt;&lt;authors&gt;&lt;author&gt;Kawai, Fusako&lt;/author&gt;&lt;author&gt;Oda, Masayuki&lt;/author&gt;&lt;author&gt;Tamashiro, Tomonari&lt;/author&gt;&lt;author&gt;Waku, Tomonori&lt;/author&gt;&lt;author&gt;Tanaka, Naoki&lt;/author&gt;&lt;author&gt;Yamamoto, Masaki&lt;/author&gt;&lt;author&gt;Mizushima, Hiroki&lt;/author&gt;&lt;author&gt;Miyakawa, Takuya&lt;/author&gt;&lt;author&gt;Tanokura, Masaru&lt;/author&gt;&lt;/authors&gt;&lt;/contributors&gt;&lt;titles&gt;&lt;title&gt;&lt;style face="normal" font="default" size="100%"&gt;A novel Ca2+-activated, thermostabilized polyesterase capable of hydrolyzing polyethylene terephthalate from &lt;/style&gt;&lt;style face="italic" font="default" size="100%"&gt;Saccharomonospora viridis&lt;/style&gt;&lt;style face="normal" font="default" size="100%"&gt; AHK190&lt;/style&gt;&lt;/title&gt;&lt;secondary-title&gt;Applied Microbiology and Biotechnology&lt;/secondary-title&gt;&lt;/titles&gt;&lt;periodical&gt;&lt;full-title&gt;Applied Microbiology and Biotechnology&lt;/full-title&gt;&lt;/periodical&gt;&lt;pages&gt;10053-10064&lt;/pages&gt;&lt;volume&gt;98&lt;/volume&gt;&lt;number&gt;24&lt;/number&gt;&lt;dates&gt;&lt;year&gt;2014&lt;/year&gt;&lt;pub-dates&gt;&lt;date&gt;2014/12/01&lt;/date&gt;&lt;/pub-dates&gt;&lt;/dates&gt;&lt;isbn&gt;1432-0614&lt;/isbn&gt;&lt;urls&gt;&lt;related-urls&gt;&lt;url&gt;https://doi.org/10.1007/s00253-014-5860-y&lt;/url&gt;&lt;/related-urls&gt;&lt;/urls&gt;&lt;electronic-resource-num&gt;10.1007/s00253-014-5860-y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Kawai et al., 2014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FC3591" w:rsidRPr="000017DB" w14:paraId="4464AB7E" w14:textId="77777777" w:rsidTr="001364C1">
        <w:trPr>
          <w:jc w:val="center"/>
        </w:trPr>
        <w:tc>
          <w:tcPr>
            <w:tcW w:w="508" w:type="pct"/>
          </w:tcPr>
          <w:p w14:paraId="3EE8E963" w14:textId="77777777" w:rsidR="00FC3591" w:rsidRPr="000017DB" w:rsidRDefault="00FC3591" w:rsidP="00FC3591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lastRenderedPageBreak/>
              <w:t>Cut190</w:t>
            </w:r>
          </w:p>
        </w:tc>
        <w:tc>
          <w:tcPr>
            <w:tcW w:w="1405" w:type="pct"/>
          </w:tcPr>
          <w:p w14:paraId="5FF67219" w14:textId="77777777" w:rsidR="00FC3591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Cut190*/Q138A</w:t>
            </w:r>
          </w:p>
          <w:p w14:paraId="084E47EC" w14:textId="3BC7182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/D250C-E296C</w:t>
            </w:r>
          </w:p>
          <w:p w14:paraId="3E29CAC1" w14:textId="77777777" w:rsidR="00FC3591" w:rsidRPr="000017DB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</w:tc>
        <w:tc>
          <w:tcPr>
            <w:tcW w:w="682" w:type="pct"/>
          </w:tcPr>
          <w:p w14:paraId="6454136C" w14:textId="77777777" w:rsidR="00FC3591" w:rsidRPr="000017DB" w:rsidRDefault="00FC3591" w:rsidP="00FC3591">
            <w:pPr>
              <w:pStyle w:val="NormalWeb"/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t>NA</w:t>
            </w:r>
          </w:p>
        </w:tc>
        <w:tc>
          <w:tcPr>
            <w:tcW w:w="458" w:type="pct"/>
          </w:tcPr>
          <w:p w14:paraId="0879F0C0" w14:textId="77777777" w:rsidR="00FC3591" w:rsidRPr="000017DB" w:rsidRDefault="00FC3591" w:rsidP="00FC3591">
            <w:pPr>
              <w:pStyle w:val="NormalWeb"/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t>NA</w:t>
            </w:r>
          </w:p>
        </w:tc>
        <w:tc>
          <w:tcPr>
            <w:tcW w:w="391" w:type="pct"/>
          </w:tcPr>
          <w:p w14:paraId="4915B969" w14:textId="77777777" w:rsidR="00FC3591" w:rsidRPr="000017DB" w:rsidRDefault="00FC3591" w:rsidP="00FC3591">
            <w:pPr>
              <w:pStyle w:val="NormalWeb"/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t>NA</w:t>
            </w:r>
          </w:p>
        </w:tc>
        <w:tc>
          <w:tcPr>
            <w:tcW w:w="546" w:type="pct"/>
          </w:tcPr>
          <w:p w14:paraId="6176CBCE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PET microfiber</w:t>
            </w:r>
          </w:p>
          <w:p w14:paraId="257595CC" w14:textId="77777777" w:rsidR="00FC3591" w:rsidRPr="000017DB" w:rsidRDefault="00FC3591" w:rsidP="00FC3591">
            <w:pPr>
              <w:rPr>
                <w:rStyle w:val="Emphasis"/>
                <w:i w:val="0"/>
                <w:iCs w:val="0"/>
                <w:color w:val="000000"/>
                <w:sz w:val="20"/>
                <w:szCs w:val="20"/>
              </w:rPr>
            </w:pPr>
          </w:p>
        </w:tc>
        <w:tc>
          <w:tcPr>
            <w:tcW w:w="515" w:type="pct"/>
          </w:tcPr>
          <w:p w14:paraId="2B008588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t>24.8% degradation in 113 hours (30 °C, pH 8.5)</w:t>
            </w:r>
          </w:p>
        </w:tc>
        <w:tc>
          <w:tcPr>
            <w:tcW w:w="495" w:type="pct"/>
          </w:tcPr>
          <w:p w14:paraId="4E0F84C0" w14:textId="4E09DA7D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Kawai&lt;/Author&gt;&lt;Year&gt;2019&lt;/Year&gt;&lt;RecNum&gt;13&lt;/RecNum&gt;&lt;DisplayText&gt;(Kawai et al., 2019)&lt;/DisplayText&gt;&lt;record&gt;&lt;rec-number&gt;13&lt;/rec-number&gt;&lt;foreign-keys&gt;&lt;key app="EN" db-id="ewf9wdwdu2r0dmezsznps5vfavfraa9xxaa0" timestamp="1603037846"&gt;13&lt;/key&gt;&lt;/foreign-keys&gt;&lt;ref-type name="Journal Article"&gt;17&lt;/ref-type&gt;&lt;contributors&gt;&lt;authors&gt;&lt;author&gt;Kawai, Fusako&lt;/author&gt;&lt;author&gt;Kawabata, Takeshi&lt;/author&gt;&lt;author&gt;Oda, Masayuki&lt;/author&gt;&lt;/authors&gt;&lt;/contributors&gt;&lt;titles&gt;&lt;title&gt;Current knowledge on enzymatic PET degradation and its possible application to waste stream management and other fields &lt;/title&gt;&lt;secondary-title&gt;Applied Microbiology and Biotechnology&lt;/secondary-title&gt;&lt;/titles&gt;&lt;periodical&gt;&lt;full-title&gt;Applied Microbiology and Biotechnology&lt;/full-title&gt;&lt;/periodical&gt;&lt;pages&gt;4253-4268&lt;/pages&gt;&lt;volume&gt;103&lt;/volume&gt;&lt;number&gt;11&lt;/number&gt;&lt;dates&gt;&lt;year&gt;2019&lt;/year&gt;&lt;pub-dates&gt;&lt;date&gt;2019/06/01&lt;/date&gt;&lt;/pub-dates&gt;&lt;/dates&gt;&lt;isbn&gt;1432-0614&lt;/isbn&gt;&lt;urls&gt;&lt;related-urls&gt;&lt;url&gt;https://doi.org/10.1007/s00253-019-09717-y&lt;/url&gt;&lt;/related-urls&gt;&lt;/urls&gt;&lt;electronic-resource-num&gt;10.1007/s00253-019-09717-y&lt;/electronic-resource-num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Kawai et al., 2019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FC3591" w:rsidRPr="000017DB" w14:paraId="005F541D" w14:textId="77777777" w:rsidTr="001364C1">
        <w:trPr>
          <w:jc w:val="center"/>
        </w:trPr>
        <w:tc>
          <w:tcPr>
            <w:tcW w:w="508" w:type="pct"/>
          </w:tcPr>
          <w:p w14:paraId="6513D045" w14:textId="77777777" w:rsidR="00FC3591" w:rsidRPr="000017DB" w:rsidRDefault="00FC3591" w:rsidP="00FC3591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Cut190</w:t>
            </w:r>
          </w:p>
        </w:tc>
        <w:tc>
          <w:tcPr>
            <w:tcW w:w="1405" w:type="pct"/>
          </w:tcPr>
          <w:p w14:paraId="75AAFD5F" w14:textId="77777777" w:rsidR="00FC3591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Q138A/D250C-E296C</w:t>
            </w:r>
          </w:p>
          <w:p w14:paraId="4429DC8E" w14:textId="00A283E8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/Q123H/N202H</w:t>
            </w:r>
          </w:p>
          <w:p w14:paraId="14FF063C" w14:textId="77777777" w:rsidR="00FC3591" w:rsidRPr="000017DB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</w:tc>
        <w:tc>
          <w:tcPr>
            <w:tcW w:w="682" w:type="pct"/>
          </w:tcPr>
          <w:p w14:paraId="169EECB0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i/>
                <w:iCs/>
                <w:color w:val="333333"/>
                <w:sz w:val="20"/>
                <w:szCs w:val="20"/>
              </w:rPr>
              <w:t>Escherichia coli</w:t>
            </w:r>
            <w:r>
              <w:rPr>
                <w:i/>
                <w:iCs/>
                <w:color w:val="333333"/>
                <w:sz w:val="20"/>
                <w:szCs w:val="20"/>
              </w:rPr>
              <w:t xml:space="preserve"> </w:t>
            </w: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Rosetta-</w:t>
            </w:r>
            <w:proofErr w:type="spellStart"/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gami</w:t>
            </w:r>
            <w:proofErr w:type="spellEnd"/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 xml:space="preserve"> B (DE3)</w:t>
            </w:r>
          </w:p>
          <w:p w14:paraId="69EADAF3" w14:textId="77777777" w:rsidR="00FC3591" w:rsidRPr="000017DB" w:rsidRDefault="00FC3591" w:rsidP="00FC3591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458" w:type="pct"/>
          </w:tcPr>
          <w:p w14:paraId="71DE9343" w14:textId="77777777" w:rsidR="00FC3591" w:rsidRPr="000017DB" w:rsidRDefault="00FC3591" w:rsidP="00FC3591">
            <w:pPr>
              <w:pStyle w:val="NormalWeb"/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t>NA</w:t>
            </w:r>
          </w:p>
        </w:tc>
        <w:tc>
          <w:tcPr>
            <w:tcW w:w="391" w:type="pct"/>
          </w:tcPr>
          <w:p w14:paraId="02C45C44" w14:textId="77777777" w:rsidR="00FC3591" w:rsidRPr="000017DB" w:rsidRDefault="00FC3591" w:rsidP="00FC3591">
            <w:pPr>
              <w:pStyle w:val="NormalWeb"/>
              <w:rPr>
                <w:sz w:val="20"/>
                <w:szCs w:val="20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His</w:t>
            </w:r>
            <w:r w:rsidRPr="000017DB">
              <w:rPr>
                <w:color w:val="000000"/>
                <w:sz w:val="20"/>
                <w:szCs w:val="20"/>
                <w:vertAlign w:val="subscript"/>
              </w:rPr>
              <w:t xml:space="preserve">6 </w:t>
            </w:r>
            <w:r w:rsidRPr="000017DB">
              <w:rPr>
                <w:sz w:val="20"/>
                <w:szCs w:val="20"/>
              </w:rPr>
              <w:t xml:space="preserve">tag </w:t>
            </w:r>
          </w:p>
        </w:tc>
        <w:tc>
          <w:tcPr>
            <w:tcW w:w="546" w:type="pct"/>
          </w:tcPr>
          <w:p w14:paraId="421457F9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Microfiber amorphous PET</w:t>
            </w:r>
          </w:p>
          <w:p w14:paraId="217FB8F0" w14:textId="77777777" w:rsidR="00FC3591" w:rsidRPr="000017DB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</w:tc>
        <w:tc>
          <w:tcPr>
            <w:tcW w:w="515" w:type="pct"/>
          </w:tcPr>
          <w:p w14:paraId="1793C9E3" w14:textId="64C88E68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More than 30% degradation rate in 3 days (70 °C, pH 8.5)</w:t>
            </w:r>
          </w:p>
        </w:tc>
        <w:tc>
          <w:tcPr>
            <w:tcW w:w="495" w:type="pct"/>
          </w:tcPr>
          <w:p w14:paraId="1BB4C110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 w:rsidRPr="000017DB">
              <w:rPr>
                <w:sz w:val="20"/>
                <w:szCs w:val="20"/>
              </w:rPr>
              <w:instrText xml:space="preserve"> ADDIN EN.CITE &lt;EndNote&gt;&lt;Cite&gt;&lt;Author&gt;Oda&lt;/Author&gt;&lt;Year&gt;2018&lt;/Year&gt;&lt;RecNum&gt;153&lt;/RecNum&gt;&lt;DisplayText&gt;(Oda et al., 2018)&lt;/DisplayText&gt;&lt;record&gt;&lt;rec-number&gt;153&lt;/rec-number&gt;&lt;foreign-keys&gt;&lt;key app="EN" db-id="ewf9wdwdu2r0dmezsznps5vfavfraa9xxaa0" timestamp="1609790092"&gt;153&lt;/key&gt;&lt;/foreign-keys&gt;&lt;ref-type name="Journal Article"&gt;17&lt;/ref-type&gt;&lt;contributors&gt;&lt;authors&gt;&lt;author&gt;Oda, Masayuki&lt;/author&gt;&lt;author&gt;Yamagami, Yuri&lt;/author&gt;&lt;author&gt;Inaba, Satomi&lt;/author&gt;&lt;author&gt;Oida, Tatsuo&lt;/author&gt;&lt;author&gt;Yamamoto, Masaki&lt;/author&gt;&lt;author&gt;Kitajima, Sakihito&lt;/author&gt;&lt;author&gt;Kawai, Fusako&lt;/author&gt;&lt;/authors&gt;&lt;/contributors&gt;&lt;titles&gt;&lt;title&gt;Enzymatic hydrolysis of PET: functional roles of three Ca2+ ions bound to a cutinase-like enzyme, Cut190*, and its engineering for improved activity&lt;/title&gt;&lt;secondary-title&gt;Applied Microbiology and Biotechnology&lt;/secondary-title&gt;&lt;/titles&gt;&lt;periodical&gt;&lt;full-title&gt;Applied Microbiology and Biotechnology&lt;/full-title&gt;&lt;/periodical&gt;&lt;pages&gt;10067-10077&lt;/pages&gt;&lt;volume&gt;102&lt;/volume&gt;&lt;number&gt;23&lt;/number&gt;&lt;dates&gt;&lt;year&gt;2018&lt;/year&gt;&lt;pub-dates&gt;&lt;date&gt;2018/12/01&lt;/date&gt;&lt;/pub-dates&gt;&lt;/dates&gt;&lt;isbn&gt;1432-0614&lt;/isbn&gt;&lt;urls&gt;&lt;related-urls&gt;&lt;url&gt;https://doi.org/10.1007/s00253-018-9374-x&lt;/url&gt;&lt;/related-urls&gt;&lt;/urls&gt;&lt;electronic-resource-num&gt;10.1007/s00253-018-9374-x&lt;/electronic-resource-num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Oda et al., 2018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FC3591" w:rsidRPr="000017DB" w14:paraId="59C127CA" w14:textId="77777777" w:rsidTr="001364C1">
        <w:trPr>
          <w:jc w:val="center"/>
        </w:trPr>
        <w:tc>
          <w:tcPr>
            <w:tcW w:w="508" w:type="pct"/>
          </w:tcPr>
          <w:p w14:paraId="642A9315" w14:textId="77777777" w:rsidR="00FC3591" w:rsidRPr="000017DB" w:rsidRDefault="00FC3591" w:rsidP="00FC3591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Cut190</w:t>
            </w:r>
          </w:p>
        </w:tc>
        <w:tc>
          <w:tcPr>
            <w:tcW w:w="1405" w:type="pct"/>
          </w:tcPr>
          <w:p w14:paraId="50596F76" w14:textId="77777777" w:rsidR="00FC3591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>
              <w:rPr>
                <w:color w:val="333333"/>
                <w:sz w:val="20"/>
                <w:szCs w:val="20"/>
                <w:shd w:val="clear" w:color="auto" w:fill="FCFCFC"/>
              </w:rPr>
              <w:t>I224A/ Q138A</w:t>
            </w:r>
          </w:p>
          <w:p w14:paraId="1215DA23" w14:textId="77777777" w:rsidR="00FC3591" w:rsidRPr="000017DB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</w:tc>
        <w:tc>
          <w:tcPr>
            <w:tcW w:w="682" w:type="pct"/>
          </w:tcPr>
          <w:p w14:paraId="6B5E2324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i/>
                <w:iCs/>
                <w:color w:val="333333"/>
                <w:sz w:val="20"/>
                <w:szCs w:val="20"/>
              </w:rPr>
              <w:t>Escherichia coli</w:t>
            </w:r>
            <w:r>
              <w:rPr>
                <w:i/>
                <w:iCs/>
                <w:color w:val="333333"/>
                <w:sz w:val="20"/>
                <w:szCs w:val="20"/>
              </w:rPr>
              <w:t xml:space="preserve"> </w:t>
            </w: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Rosetta-</w:t>
            </w:r>
            <w:proofErr w:type="spellStart"/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gami</w:t>
            </w:r>
            <w:proofErr w:type="spellEnd"/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 xml:space="preserve"> B (DE3)</w:t>
            </w:r>
          </w:p>
          <w:p w14:paraId="1576FF49" w14:textId="77777777" w:rsidR="00FC3591" w:rsidRPr="000017DB" w:rsidRDefault="00FC3591" w:rsidP="00FC3591">
            <w:pPr>
              <w:rPr>
                <w:i/>
                <w:iCs/>
                <w:color w:val="333333"/>
                <w:sz w:val="20"/>
                <w:szCs w:val="20"/>
              </w:rPr>
            </w:pPr>
          </w:p>
        </w:tc>
        <w:tc>
          <w:tcPr>
            <w:tcW w:w="458" w:type="pct"/>
          </w:tcPr>
          <w:p w14:paraId="112C59E1" w14:textId="77777777" w:rsidR="00FC3591" w:rsidRPr="000017DB" w:rsidRDefault="00FC3591" w:rsidP="00FC3591">
            <w:pPr>
              <w:pStyle w:val="NormalWeb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391" w:type="pct"/>
          </w:tcPr>
          <w:p w14:paraId="6D80D5B7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>
              <w:rPr>
                <w:color w:val="222222"/>
                <w:sz w:val="20"/>
                <w:szCs w:val="20"/>
                <w:shd w:val="clear" w:color="auto" w:fill="FFFFFF"/>
              </w:rPr>
              <w:t>N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-terminal His</w:t>
            </w:r>
            <w:r w:rsidRPr="000017DB">
              <w:rPr>
                <w:color w:val="222222"/>
                <w:sz w:val="20"/>
                <w:szCs w:val="20"/>
                <w:vertAlign w:val="subscript"/>
              </w:rPr>
              <w:t>6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-tag</w:t>
            </w:r>
          </w:p>
          <w:p w14:paraId="0293CA8A" w14:textId="77777777" w:rsidR="00FC3591" w:rsidRPr="000017DB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</w:tc>
        <w:tc>
          <w:tcPr>
            <w:tcW w:w="546" w:type="pct"/>
          </w:tcPr>
          <w:p w14:paraId="7ACDC9C0" w14:textId="77777777" w:rsidR="00FC3591" w:rsidRPr="000017DB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>
              <w:rPr>
                <w:color w:val="333333"/>
                <w:sz w:val="20"/>
                <w:szCs w:val="20"/>
                <w:shd w:val="clear" w:color="auto" w:fill="FCFCFC"/>
              </w:rPr>
              <w:t>BHET</w:t>
            </w:r>
          </w:p>
        </w:tc>
        <w:tc>
          <w:tcPr>
            <w:tcW w:w="515" w:type="pct"/>
          </w:tcPr>
          <w:p w14:paraId="43C1BEBE" w14:textId="77777777" w:rsidR="00FC3591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>
              <w:rPr>
                <w:color w:val="333333"/>
                <w:sz w:val="20"/>
                <w:szCs w:val="20"/>
                <w:shd w:val="clear" w:color="auto" w:fill="FCFCFC"/>
              </w:rPr>
              <w:t>Catalytic activity of 150±0.2 s</w:t>
            </w:r>
            <w:r>
              <w:rPr>
                <w:color w:val="333333"/>
                <w:sz w:val="20"/>
                <w:szCs w:val="20"/>
                <w:shd w:val="clear" w:color="auto" w:fill="FCFCFC"/>
                <w:vertAlign w:val="superscript"/>
              </w:rPr>
              <w:t>-1</w:t>
            </w:r>
            <w:r>
              <w:rPr>
                <w:color w:val="333333"/>
                <w:sz w:val="20"/>
                <w:szCs w:val="20"/>
                <w:shd w:val="clear" w:color="auto" w:fill="FCFCFC"/>
              </w:rPr>
              <w:t xml:space="preserve"> </w:t>
            </w:r>
          </w:p>
          <w:p w14:paraId="7ABF5078" w14:textId="77777777" w:rsidR="00FC3591" w:rsidRPr="00A37878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 w:rsidRPr="000017DB">
              <w:rPr>
                <w:sz w:val="20"/>
                <w:szCs w:val="20"/>
              </w:rPr>
              <w:t>(3</w:t>
            </w:r>
            <w:r>
              <w:rPr>
                <w:sz w:val="20"/>
                <w:szCs w:val="20"/>
              </w:rPr>
              <w:t>7</w:t>
            </w:r>
            <w:r w:rsidRPr="000017DB">
              <w:rPr>
                <w:sz w:val="20"/>
                <w:szCs w:val="20"/>
              </w:rPr>
              <w:t xml:space="preserve"> °C, pH 8.</w:t>
            </w:r>
            <w:r>
              <w:rPr>
                <w:sz w:val="20"/>
                <w:szCs w:val="20"/>
              </w:rPr>
              <w:t>2</w:t>
            </w:r>
            <w:r w:rsidRPr="000017DB">
              <w:rPr>
                <w:sz w:val="20"/>
                <w:szCs w:val="20"/>
              </w:rPr>
              <w:t>)</w:t>
            </w:r>
          </w:p>
        </w:tc>
        <w:tc>
          <w:tcPr>
            <w:tcW w:w="495" w:type="pct"/>
          </w:tcPr>
          <w:p w14:paraId="187EF672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 w:rsidRPr="000017DB">
              <w:rPr>
                <w:sz w:val="20"/>
                <w:szCs w:val="20"/>
              </w:rPr>
              <w:instrText xml:space="preserve"> ADDIN EN.CITE &lt;EndNote&gt;&lt;Cite&gt;&lt;Author&gt;Kawabata&lt;/Author&gt;&lt;Year&gt;2017&lt;/Year&gt;&lt;RecNum&gt;154&lt;/RecNum&gt;&lt;DisplayText&gt;(Kawabata et al., 2017)&lt;/DisplayText&gt;&lt;record&gt;&lt;rec-number&gt;154&lt;/rec-number&gt;&lt;foreign-keys&gt;&lt;key app="EN" db-id="ewf9wdwdu2r0dmezsznps5vfavfraa9xxaa0" timestamp="1609790173"&gt;154&lt;/key&gt;&lt;/foreign-keys&gt;&lt;ref-type name="Journal Article"&gt;17&lt;/ref-type&gt;&lt;contributors&gt;&lt;authors&gt;&lt;author&gt;Kawabata, Takeshi&lt;/author&gt;&lt;author&gt;Oda, Masayuki&lt;/author&gt;&lt;author&gt;Kawai, Fusako&lt;/author&gt;&lt;/authors&gt;&lt;/contributors&gt;&lt;titles&gt;&lt;title&gt;Mutational analysis of cutinase-like enzyme, Cut190, based on the 3D docking structure with model compounds of polyethylene terephthalate&lt;/title&gt;&lt;secondary-title&gt;Journal of Bioscience and Bioengineering&lt;/secondary-title&gt;&lt;/titles&gt;&lt;periodical&gt;&lt;full-title&gt;Journal of Bioscience and Bioengineering&lt;/full-title&gt;&lt;/periodical&gt;&lt;pages&gt;28-35&lt;/pages&gt;&lt;volume&gt;124&lt;/volume&gt;&lt;number&gt;1&lt;/number&gt;&lt;keywords&gt;&lt;keyword&gt;Enzyme activity&lt;/keyword&gt;&lt;keyword&gt;Modeling&lt;/keyword&gt;&lt;keyword&gt;Mutation&lt;/keyword&gt;&lt;keyword&gt;Polyethylene terephthalate&lt;/keyword&gt;&lt;keyword&gt;Substrate-binding site&lt;/keyword&gt;&lt;/keywords&gt;&lt;dates&gt;&lt;year&gt;2017&lt;/year&gt;&lt;pub-dates&gt;&lt;date&gt;2017/07/01/&lt;/date&gt;&lt;/pub-dates&gt;&lt;/dates&gt;&lt;isbn&gt;1389-1723&lt;/isbn&gt;&lt;urls&gt;&lt;related-urls&gt;&lt;url&gt;http://www.sciencedirect.com/science/article/pii/S1389172316304881&lt;/url&gt;&lt;/related-urls&gt;&lt;/urls&gt;&lt;electronic-resource-num&gt;https://doi.org/10.1016/j.jbiosc.2017.02.007&lt;/electronic-resource-num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Kawabata et al., 2017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FC3591" w:rsidRPr="000017DB" w14:paraId="0E7D5AEC" w14:textId="77777777" w:rsidTr="001364C1">
        <w:trPr>
          <w:jc w:val="center"/>
        </w:trPr>
        <w:tc>
          <w:tcPr>
            <w:tcW w:w="508" w:type="pct"/>
          </w:tcPr>
          <w:p w14:paraId="622048F2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PE-H</w:t>
            </w:r>
          </w:p>
          <w:p w14:paraId="0B9B6095" w14:textId="77777777" w:rsidR="00FC3591" w:rsidRPr="000017DB" w:rsidRDefault="00FC3591" w:rsidP="00FC3591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405" w:type="pct"/>
          </w:tcPr>
          <w:p w14:paraId="62D4E07C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Y250S</w:t>
            </w:r>
          </w:p>
          <w:p w14:paraId="1BB4E345" w14:textId="77777777" w:rsidR="00FC3591" w:rsidRPr="000017DB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</w:tc>
        <w:tc>
          <w:tcPr>
            <w:tcW w:w="682" w:type="pct"/>
          </w:tcPr>
          <w:p w14:paraId="057F88F7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rStyle w:val="Emphasis"/>
                <w:color w:val="000000"/>
                <w:sz w:val="20"/>
                <w:szCs w:val="20"/>
              </w:rPr>
              <w:t>E. coli</w:t>
            </w:r>
            <w:r w:rsidRPr="000017DB">
              <w:rPr>
                <w:rStyle w:val="apple-converted-space"/>
                <w:color w:val="000000"/>
                <w:sz w:val="20"/>
                <w:szCs w:val="20"/>
                <w:shd w:val="clear" w:color="auto" w:fill="FFFFFF"/>
              </w:rPr>
              <w:t> </w:t>
            </w: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DH5α</w:t>
            </w:r>
            <w:r w:rsidRPr="000017DB">
              <w:rPr>
                <w:rStyle w:val="apple-converted-space"/>
                <w:color w:val="000000"/>
                <w:sz w:val="20"/>
                <w:szCs w:val="20"/>
                <w:shd w:val="clear" w:color="auto" w:fill="FFFFFF"/>
              </w:rPr>
              <w:t> </w:t>
            </w:r>
          </w:p>
          <w:p w14:paraId="08B6165E" w14:textId="77777777" w:rsidR="00FC3591" w:rsidRPr="000017DB" w:rsidRDefault="00FC3591" w:rsidP="00FC3591">
            <w:pPr>
              <w:rPr>
                <w:i/>
                <w:iCs/>
                <w:color w:val="222222"/>
                <w:sz w:val="20"/>
                <w:szCs w:val="20"/>
              </w:rPr>
            </w:pPr>
          </w:p>
        </w:tc>
        <w:tc>
          <w:tcPr>
            <w:tcW w:w="458" w:type="pct"/>
          </w:tcPr>
          <w:p w14:paraId="4C84D530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pET22b_PE-H</w:t>
            </w:r>
            <w:r w:rsidRPr="000017DB">
              <w:rPr>
                <w:color w:val="000000"/>
                <w:sz w:val="20"/>
                <w:szCs w:val="20"/>
                <w:vertAlign w:val="subscript"/>
              </w:rPr>
              <w:t>c6H</w:t>
            </w:r>
            <w:r w:rsidRPr="000017DB">
              <w:rPr>
                <w:rStyle w:val="apple-converted-space"/>
                <w:color w:val="000000"/>
                <w:sz w:val="20"/>
                <w:szCs w:val="20"/>
                <w:shd w:val="clear" w:color="auto" w:fill="FFFFFF"/>
              </w:rPr>
              <w:t> </w:t>
            </w:r>
          </w:p>
          <w:p w14:paraId="1EF35F64" w14:textId="77777777" w:rsidR="00FC3591" w:rsidRPr="000017DB" w:rsidRDefault="00FC3591" w:rsidP="00FC3591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391" w:type="pct"/>
          </w:tcPr>
          <w:p w14:paraId="799F47B5" w14:textId="77777777" w:rsidR="00FC3591" w:rsidRPr="000017DB" w:rsidRDefault="00FC3591" w:rsidP="00FC3591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His</w:t>
            </w:r>
            <w:r w:rsidRPr="000017DB">
              <w:rPr>
                <w:color w:val="000000"/>
                <w:sz w:val="20"/>
                <w:szCs w:val="20"/>
                <w:vertAlign w:val="subscript"/>
              </w:rPr>
              <w:t xml:space="preserve">6 </w:t>
            </w:r>
            <w:r w:rsidRPr="000017DB">
              <w:rPr>
                <w:sz w:val="20"/>
                <w:szCs w:val="20"/>
              </w:rPr>
              <w:t>tag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 xml:space="preserve"> </w:t>
            </w:r>
          </w:p>
        </w:tc>
        <w:tc>
          <w:tcPr>
            <w:tcW w:w="546" w:type="pct"/>
          </w:tcPr>
          <w:p w14:paraId="6E8ED66C" w14:textId="77777777" w:rsidR="00FC3591" w:rsidRPr="000017DB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Amorphous PET film</w:t>
            </w:r>
          </w:p>
        </w:tc>
        <w:tc>
          <w:tcPr>
            <w:tcW w:w="515" w:type="pct"/>
          </w:tcPr>
          <w:p w14:paraId="78C4EE2F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 xml:space="preserve">More than 5 mg/l MHET in </w:t>
            </w: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 xml:space="preserve">48 h </w:t>
            </w: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(30 °C, pH 7.4)</w:t>
            </w:r>
          </w:p>
          <w:p w14:paraId="35F27224" w14:textId="77777777" w:rsidR="00FC3591" w:rsidRPr="000017DB" w:rsidRDefault="00FC3591" w:rsidP="00FC3591">
            <w:pPr>
              <w:rPr>
                <w:sz w:val="20"/>
                <w:szCs w:val="20"/>
              </w:rPr>
            </w:pPr>
          </w:p>
          <w:p w14:paraId="3111ACAA" w14:textId="77777777" w:rsidR="00FC3591" w:rsidRPr="000017DB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</w:p>
        </w:tc>
        <w:tc>
          <w:tcPr>
            <w:tcW w:w="495" w:type="pct"/>
          </w:tcPr>
          <w:p w14:paraId="0E19CA94" w14:textId="3E6AA6BC" w:rsidR="00FC3591" w:rsidRPr="000017DB" w:rsidRDefault="00FC3591" w:rsidP="00FD61CA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 w:rsidR="00FD61CA">
              <w:rPr>
                <w:sz w:val="20"/>
                <w:szCs w:val="20"/>
              </w:rPr>
              <w:instrText xml:space="preserve"> ADDIN EN.CITE &lt;EndNote&gt;&lt;Cite&gt;&lt;Author&gt;Bollinger&lt;/Author&gt;&lt;Year&gt;2020&lt;/Year&gt;&lt;RecNum&gt;33&lt;/RecNum&gt;&lt;DisplayText&gt;(Bollinger et al., 2020)&lt;/DisplayText&gt;&lt;record&gt;&lt;rec-number&gt;33&lt;/rec-number&gt;&lt;foreign-keys&gt;&lt;key app="EN" db-id="ewf9wdwdu2r0dmezsznps5vfavfraa9xxaa0" timestamp="1603039012"&gt;33&lt;/key&gt;&lt;/foreign-keys&gt;&lt;ref-type name="Journal Article"&gt;17&lt;/ref-type&gt;&lt;contributors&gt;&lt;authors&gt;&lt;author&gt;Bollinger, Alexander&lt;/author&gt;&lt;author&gt;Thies, Stephan&lt;/author&gt;&lt;author&gt;Knieps-Grünhagen, Esther&lt;/author&gt;&lt;author&gt;Gertzen, Christoph&lt;/author&gt;&lt;author&gt;Kobus, Stefanie&lt;/author&gt;&lt;author&gt;Höppner, Astrid&lt;/author&gt;&lt;author&gt;Ferrer, Manuel&lt;/author&gt;&lt;author&gt;Gohlke, Holger&lt;/author&gt;&lt;author&gt;Smits, Sander H. J.&lt;/author&gt;&lt;author&gt;Jaeger, Karl-Erich&lt;/author&gt;&lt;/authors&gt;&lt;/contributors&gt;&lt;titles&gt;&lt;title&gt;&lt;style face="normal" font="default" size="100%"&gt;A novel polyester hydrolase from the marine bacterium &lt;/style&gt;&lt;style face="italic" font="default" size="100%"&gt;Pseudomonas aestusnigri&lt;/style&gt;&lt;style face="normal" font="default" size="100%"&gt; - structural and functional insights&lt;/style&gt;&lt;/title&gt;&lt;secondary-title&gt;Frontiers in microbiology&lt;/secondary-title&gt;&lt;alt-title&gt;Front Microbiol&lt;/alt-title&gt;&lt;/titles&gt;&lt;periodical&gt;&lt;full-title&gt;Frontiers in Microbiology&lt;/full-title&gt;&lt;/periodical&gt;&lt;pages&gt;114-114&lt;/pages&gt;&lt;volume&gt;11&lt;/volume&gt;&lt;keywords&gt;&lt;keyword&gt;PET&lt;/keyword&gt;&lt;keyword&gt;Pseudomonas aestusnigri&lt;/keyword&gt;&lt;keyword&gt;crystal structure&lt;/keyword&gt;&lt;keyword&gt;marine bacteria&lt;/keyword&gt;&lt;keyword&gt;polyester degradation&lt;/keyword&gt;&lt;keyword&gt;polyethylene terephthalate&lt;/keyword&gt;&lt;/keywords&gt;&lt;dates&gt;&lt;year&gt;2020&lt;/year&gt;&lt;/dates&gt;&lt;publisher&gt;Frontiers Media S.A.&lt;/publisher&gt;&lt;isbn&gt;1664-302X&lt;/isbn&gt;&lt;accession-num&gt;32117139&lt;/accession-num&gt;&lt;urls&gt;&lt;related-urls&gt;&lt;url&gt;https://pubmed.ncbi.nlm.nih.gov/32117139&lt;/url&gt;&lt;url&gt;https://www.ncbi.nlm.nih.gov/pmc/articles/PMC7031157/&lt;/url&gt;&lt;/related-urls&gt;&lt;/urls&gt;&lt;electronic-resource-num&gt;10.3389/fmicb.2020.00114&lt;/electronic-resource-num&gt;&lt;remote-database-name&gt;PubMed&lt;/remote-database-name&gt;&lt;language&gt;eng&lt;/language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Bollinger et al., 2020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FC3591" w:rsidRPr="000017DB" w14:paraId="2DD3AF89" w14:textId="77777777" w:rsidTr="001364C1">
        <w:trPr>
          <w:jc w:val="center"/>
        </w:trPr>
        <w:tc>
          <w:tcPr>
            <w:tcW w:w="508" w:type="pct"/>
          </w:tcPr>
          <w:p w14:paraId="7A15CA53" w14:textId="77777777" w:rsidR="00FC3591" w:rsidRPr="000017DB" w:rsidRDefault="00FC3591" w:rsidP="00FC3591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TfCut2</w:t>
            </w:r>
          </w:p>
        </w:tc>
        <w:tc>
          <w:tcPr>
            <w:tcW w:w="1405" w:type="pct"/>
          </w:tcPr>
          <w:p w14:paraId="30FFD401" w14:textId="39F474E9" w:rsidR="00FC3591" w:rsidRPr="000017DB" w:rsidRDefault="00FC3591" w:rsidP="00FC3591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G62A/F209A</w:t>
            </w:r>
          </w:p>
        </w:tc>
        <w:tc>
          <w:tcPr>
            <w:tcW w:w="682" w:type="pct"/>
          </w:tcPr>
          <w:p w14:paraId="6174FBF5" w14:textId="77777777" w:rsidR="00FC3591" w:rsidRPr="000017DB" w:rsidRDefault="00FC3591" w:rsidP="00FC3591">
            <w:pPr>
              <w:rPr>
                <w:rStyle w:val="Emphasis"/>
                <w:color w:val="000000"/>
                <w:sz w:val="20"/>
                <w:szCs w:val="20"/>
              </w:rPr>
            </w:pPr>
            <w:r w:rsidRPr="000017DB">
              <w:rPr>
                <w:i/>
                <w:iCs/>
                <w:color w:val="222222"/>
                <w:sz w:val="20"/>
                <w:szCs w:val="20"/>
                <w:shd w:val="clear" w:color="auto" w:fill="FFFFFF"/>
              </w:rPr>
              <w:t>E. coli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 BL2</w:t>
            </w:r>
            <w:r>
              <w:rPr>
                <w:color w:val="222222"/>
                <w:sz w:val="20"/>
                <w:szCs w:val="20"/>
                <w:shd w:val="clear" w:color="auto" w:fill="FFFFFF"/>
              </w:rPr>
              <w:t xml:space="preserve"> 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(DE3)</w:t>
            </w:r>
          </w:p>
        </w:tc>
        <w:tc>
          <w:tcPr>
            <w:tcW w:w="458" w:type="pct"/>
          </w:tcPr>
          <w:p w14:paraId="5FF2DEC9" w14:textId="77777777" w:rsidR="00FC3591" w:rsidRPr="000017DB" w:rsidRDefault="00FC3591" w:rsidP="00FC3591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pET21-b </w:t>
            </w:r>
          </w:p>
        </w:tc>
        <w:tc>
          <w:tcPr>
            <w:tcW w:w="391" w:type="pct"/>
          </w:tcPr>
          <w:p w14:paraId="0359BDBC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C-terminal His</w:t>
            </w:r>
            <w:r w:rsidRPr="000017DB">
              <w:rPr>
                <w:color w:val="000000"/>
                <w:sz w:val="20"/>
                <w:szCs w:val="20"/>
                <w:vertAlign w:val="subscript"/>
              </w:rPr>
              <w:t xml:space="preserve">6 </w:t>
            </w:r>
            <w:r w:rsidRPr="000017DB">
              <w:rPr>
                <w:sz w:val="20"/>
                <w:szCs w:val="20"/>
              </w:rPr>
              <w:t>tag</w:t>
            </w:r>
          </w:p>
          <w:p w14:paraId="24D07A50" w14:textId="77777777" w:rsidR="00FC3591" w:rsidRPr="000017DB" w:rsidRDefault="00FC3591" w:rsidP="00FC3591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46" w:type="pct"/>
          </w:tcPr>
          <w:p w14:paraId="6CF11E8F" w14:textId="77777777" w:rsidR="00FC3591" w:rsidRPr="000017DB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Low crystallinity PET film</w:t>
            </w:r>
          </w:p>
        </w:tc>
        <w:tc>
          <w:tcPr>
            <w:tcW w:w="515" w:type="pct"/>
          </w:tcPr>
          <w:p w14:paraId="22194435" w14:textId="53E9B7C8" w:rsidR="00FC3591" w:rsidRPr="000017DB" w:rsidRDefault="00FC3591" w:rsidP="00FC3591">
            <w:pPr>
              <w:rPr>
                <w:color w:val="333333"/>
                <w:sz w:val="20"/>
                <w:szCs w:val="20"/>
                <w:shd w:val="clear" w:color="auto" w:fill="FCFCFC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 xml:space="preserve">Degradation rate of 97 ± 1.8% within 30 hours </w:t>
            </w:r>
            <w:r w:rsidRPr="000017DB">
              <w:rPr>
                <w:color w:val="333333"/>
                <w:sz w:val="20"/>
                <w:szCs w:val="20"/>
                <w:shd w:val="clear" w:color="auto" w:fill="FCFCFC"/>
              </w:rPr>
              <w:t>(65 °C, pH 9.0)</w:t>
            </w:r>
          </w:p>
        </w:tc>
        <w:tc>
          <w:tcPr>
            <w:tcW w:w="495" w:type="pct"/>
          </w:tcPr>
          <w:p w14:paraId="3E5A6B50" w14:textId="767DB118" w:rsidR="00FC3591" w:rsidRPr="000017DB" w:rsidRDefault="00FC3591" w:rsidP="00F046C0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 w:rsidR="00F046C0">
              <w:rPr>
                <w:sz w:val="20"/>
                <w:szCs w:val="20"/>
              </w:rPr>
              <w:instrText xml:space="preserve"> ADDIN EN.CITE &lt;EndNote&gt;&lt;Cite&gt;&lt;Author&gt;Furukawa&lt;/Author&gt;&lt;Year&gt;2019&lt;/Year&gt;&lt;RecNum&gt;17&lt;/RecNum&gt;&lt;DisplayText&gt;(Furukawa et al., 2019)&lt;/DisplayText&gt;&lt;record&gt;&lt;rec-number&gt;17&lt;/rec-number&gt;&lt;foreign-keys&gt;&lt;key app="EN" db-id="ewf9wdwdu2r0dmezsznps5vfavfraa9xxaa0" timestamp="1603038097"&gt;17&lt;/key&gt;&lt;/foreign-keys&gt;&lt;ref-type name="Journal Article"&gt;17&lt;/ref-type&gt;&lt;contributors&gt;&lt;authors&gt;&lt;author&gt;Furukawa, Makoto&lt;/author&gt;&lt;author&gt;Kawakami, Norifumi&lt;/author&gt;&lt;author&gt;Tomizawa, Atsushi&lt;/author&gt;&lt;author&gt;Miyamoto, Kenji&lt;/author&gt;&lt;/authors&gt;&lt;/contributors&gt;&lt;titles&gt;&lt;title&gt;&lt;style face="normal" font="default" size="100%"&gt;Efficient degradation of poly(ethylene terephthalate) with &lt;/style&gt;&lt;style face="italic" font="default" size="100%"&gt;Thermobifida fusca&lt;/style&gt;&lt;style face="normal" font="default" size="100%"&gt; cutinase exhibiting improved catalytic activity generated using mutagenesis and additive-based approaches&lt;/style&gt;&lt;/title&gt;&lt;secondary-title&gt;Scientific Reports&lt;/secondary-title&gt;&lt;/titles&gt;&lt;periodical&gt;&lt;full-title&gt;Scientific Reports&lt;/full-title&gt;&lt;/periodical&gt;&lt;pages&gt;16038&lt;/pages&gt;&lt;volume&gt;9&lt;/volume&gt;&lt;number&gt;1&lt;/number&gt;&lt;dates&gt;&lt;year&gt;2019&lt;/year&gt;&lt;pub-dates&gt;&lt;date&gt;2019/11/05&lt;/date&gt;&lt;/pub-dates&gt;&lt;/dates&gt;&lt;isbn&gt;2045-2322&lt;/isbn&gt;&lt;urls&gt;&lt;related-urls&gt;&lt;url&gt;https://doi.org/10.1038/s41598-019-52379-z&lt;/url&gt;&lt;/related-urls&gt;&lt;/urls&gt;&lt;electronic-resource-num&gt;10.1038/s41598-019-52379-z&lt;/electronic-resource-num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Furukawa et al., 2019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FC3591" w:rsidRPr="000017DB" w14:paraId="22574686" w14:textId="77777777" w:rsidTr="001364C1">
        <w:trPr>
          <w:jc w:val="center"/>
        </w:trPr>
        <w:tc>
          <w:tcPr>
            <w:tcW w:w="508" w:type="pct"/>
          </w:tcPr>
          <w:p w14:paraId="2D01DB96" w14:textId="77777777" w:rsidR="00FC3591" w:rsidRPr="000017DB" w:rsidRDefault="00FC3591" w:rsidP="00FC3591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TfCut2</w:t>
            </w:r>
          </w:p>
        </w:tc>
        <w:tc>
          <w:tcPr>
            <w:tcW w:w="1405" w:type="pct"/>
          </w:tcPr>
          <w:p w14:paraId="4A7A9FE0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color w:val="1C1D1E"/>
                <w:sz w:val="20"/>
                <w:szCs w:val="20"/>
                <w:shd w:val="clear" w:color="auto" w:fill="FFFFFF"/>
              </w:rPr>
              <w:t>G62A/I213S</w:t>
            </w:r>
          </w:p>
          <w:p w14:paraId="5D543EEC" w14:textId="77777777" w:rsidR="00FC3591" w:rsidRPr="000017DB" w:rsidRDefault="00FC3591" w:rsidP="00FC3591">
            <w:pPr>
              <w:rPr>
                <w:color w:val="1C1D1E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2" w:type="pct"/>
          </w:tcPr>
          <w:p w14:paraId="03FEC8D1" w14:textId="77777777" w:rsidR="00FC3591" w:rsidRPr="000017DB" w:rsidRDefault="00FC3591" w:rsidP="00FC3591">
            <w:pPr>
              <w:textAlignment w:val="baseline"/>
              <w:rPr>
                <w:i/>
                <w:iCs/>
                <w:sz w:val="20"/>
                <w:szCs w:val="20"/>
              </w:rPr>
            </w:pPr>
            <w:r w:rsidRPr="000017DB">
              <w:rPr>
                <w:i/>
                <w:iCs/>
                <w:color w:val="222222"/>
                <w:sz w:val="20"/>
                <w:szCs w:val="20"/>
                <w:shd w:val="clear" w:color="auto" w:fill="FFFFFF"/>
              </w:rPr>
              <w:t>E. coli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 BL2</w:t>
            </w:r>
            <w:r>
              <w:rPr>
                <w:color w:val="222222"/>
                <w:sz w:val="20"/>
                <w:szCs w:val="20"/>
                <w:shd w:val="clear" w:color="auto" w:fill="FFFFFF"/>
              </w:rPr>
              <w:t xml:space="preserve"> 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(DE3)</w:t>
            </w:r>
          </w:p>
        </w:tc>
        <w:tc>
          <w:tcPr>
            <w:tcW w:w="458" w:type="pct"/>
          </w:tcPr>
          <w:p w14:paraId="606AAEAC" w14:textId="77777777" w:rsidR="00FC3591" w:rsidRPr="000017DB" w:rsidRDefault="00FC3591" w:rsidP="00FC3591">
            <w:pPr>
              <w:rPr>
                <w:sz w:val="20"/>
                <w:szCs w:val="20"/>
                <w:shd w:val="clear" w:color="auto" w:fill="FFFFFF"/>
              </w:rPr>
            </w:pPr>
            <w:r>
              <w:rPr>
                <w:sz w:val="20"/>
                <w:szCs w:val="20"/>
                <w:shd w:val="clear" w:color="auto" w:fill="FFFFFF"/>
              </w:rPr>
              <w:t>NA</w:t>
            </w:r>
          </w:p>
        </w:tc>
        <w:tc>
          <w:tcPr>
            <w:tcW w:w="391" w:type="pct"/>
          </w:tcPr>
          <w:p w14:paraId="77BBF7E3" w14:textId="77777777" w:rsidR="00FC3591" w:rsidRPr="000017DB" w:rsidRDefault="00FC3591" w:rsidP="00FC3591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  <w:r>
              <w:rPr>
                <w:color w:val="222222"/>
                <w:sz w:val="20"/>
                <w:szCs w:val="20"/>
                <w:shd w:val="clear" w:color="auto" w:fill="FFFFFF"/>
              </w:rPr>
              <w:t>NA</w:t>
            </w:r>
          </w:p>
        </w:tc>
        <w:tc>
          <w:tcPr>
            <w:tcW w:w="546" w:type="pct"/>
          </w:tcPr>
          <w:p w14:paraId="0121C5E4" w14:textId="77777777" w:rsidR="00FC3591" w:rsidRPr="000017DB" w:rsidRDefault="00FC3591" w:rsidP="00FC3591">
            <w:pPr>
              <w:rPr>
                <w:sz w:val="20"/>
                <w:szCs w:val="20"/>
                <w:shd w:val="clear" w:color="auto" w:fill="FFFFFF"/>
              </w:rPr>
            </w:pPr>
            <w:r>
              <w:rPr>
                <w:sz w:val="20"/>
                <w:szCs w:val="20"/>
                <w:shd w:val="clear" w:color="auto" w:fill="FFFFFF"/>
              </w:rPr>
              <w:t xml:space="preserve">Amorphous </w:t>
            </w:r>
            <w:r w:rsidRPr="000017DB">
              <w:rPr>
                <w:sz w:val="20"/>
                <w:szCs w:val="20"/>
                <w:shd w:val="clear" w:color="auto" w:fill="FFFFFF"/>
              </w:rPr>
              <w:t>PET film</w:t>
            </w:r>
          </w:p>
        </w:tc>
        <w:tc>
          <w:tcPr>
            <w:tcW w:w="515" w:type="pct"/>
          </w:tcPr>
          <w:p w14:paraId="07B16A36" w14:textId="145FCC67" w:rsidR="00FC3591" w:rsidRPr="000017DB" w:rsidRDefault="00FC3591" w:rsidP="00FC3591">
            <w:pPr>
              <w:rPr>
                <w:sz w:val="20"/>
                <w:szCs w:val="20"/>
              </w:rPr>
            </w:pPr>
            <w:r w:rsidRPr="008B0D2D">
              <w:rPr>
                <w:color w:val="000000"/>
                <w:sz w:val="20"/>
                <w:szCs w:val="20"/>
                <w:shd w:val="clear" w:color="auto" w:fill="FFFFFF"/>
              </w:rPr>
              <w:t>≤ </w:t>
            </w:r>
            <w:r>
              <w:rPr>
                <w:color w:val="000000"/>
                <w:sz w:val="20"/>
                <w:szCs w:val="20"/>
                <w:shd w:val="clear" w:color="auto" w:fill="FFFFFF"/>
              </w:rPr>
              <w:t>4</w:t>
            </w:r>
            <w:r>
              <w:rPr>
                <w:sz w:val="20"/>
                <w:szCs w:val="20"/>
              </w:rPr>
              <w:t>5</w:t>
            </w:r>
            <w:r w:rsidRPr="00217ADA">
              <w:rPr>
                <w:sz w:val="20"/>
                <w:szCs w:val="20"/>
              </w:rPr>
              <w:t xml:space="preserve">% weight loss </w:t>
            </w:r>
            <w:r w:rsidRPr="000017DB">
              <w:rPr>
                <w:color w:val="1C1D1E"/>
                <w:sz w:val="20"/>
                <w:szCs w:val="20"/>
                <w:shd w:val="clear" w:color="auto" w:fill="FFFFFF"/>
              </w:rPr>
              <w:t>after 50 h</w:t>
            </w:r>
          </w:p>
          <w:p w14:paraId="3C445DCE" w14:textId="77777777" w:rsidR="00FC3591" w:rsidRPr="000017DB" w:rsidRDefault="00FC3591" w:rsidP="00FC3591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(65 °C</w:t>
            </w:r>
            <w:r>
              <w:rPr>
                <w:color w:val="222222"/>
                <w:sz w:val="20"/>
                <w:szCs w:val="20"/>
                <w:shd w:val="clear" w:color="auto" w:fill="FFFFFF"/>
              </w:rPr>
              <w:t>, pH 8.0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)</w:t>
            </w:r>
          </w:p>
        </w:tc>
        <w:tc>
          <w:tcPr>
            <w:tcW w:w="495" w:type="pct"/>
          </w:tcPr>
          <w:p w14:paraId="25CF720E" w14:textId="77777777" w:rsidR="00FC3591" w:rsidRPr="000017DB" w:rsidRDefault="00FC3591" w:rsidP="00FC3591">
            <w:pPr>
              <w:rPr>
                <w:sz w:val="20"/>
                <w:szCs w:val="20"/>
              </w:rPr>
            </w:pPr>
            <w:r w:rsidRPr="000017DB">
              <w:rPr>
                <w:sz w:val="20"/>
                <w:szCs w:val="20"/>
              </w:rPr>
              <w:fldChar w:fldCharType="begin"/>
            </w:r>
            <w:r w:rsidRPr="000017DB">
              <w:rPr>
                <w:sz w:val="20"/>
                <w:szCs w:val="20"/>
              </w:rPr>
              <w:instrText xml:space="preserve"> ADDIN EN.CITE &lt;EndNote&gt;&lt;Cite&gt;&lt;Author&gt;Wei&lt;/Author&gt;&lt;Year&gt;2016&lt;/Year&gt;&lt;RecNum&gt;155&lt;/RecNum&gt;&lt;DisplayText&gt;(Wei et al., 2016)&lt;/DisplayText&gt;&lt;record&gt;&lt;rec-number&gt;155&lt;/rec-number&gt;&lt;foreign-keys&gt;&lt;key app="EN" db-id="ewf9wdwdu2r0dmezsznps5vfavfraa9xxaa0" timestamp="1609790368"&gt;155&lt;/key&gt;&lt;/foreign-keys&gt;&lt;ref-type name="Journal Article"&gt;17&lt;/ref-type&gt;&lt;contributors&gt;&lt;authors&gt;&lt;author&gt;Wei, Ren&lt;/author&gt;&lt;author&gt;Oeser, Thorsten&lt;/author&gt;&lt;author&gt;Schmidt, Juliane&lt;/author&gt;&lt;author&gt;Meier, René&lt;/author&gt;&lt;author&gt;Barth, Markus&lt;/author&gt;&lt;author&gt;Then, Johannes&lt;/author&gt;&lt;author&gt;Zimmermann, Wolfgang&lt;/author&gt;&lt;/authors&gt;&lt;/contributors&gt;&lt;titles&gt;&lt;title&gt;Engineered bacterial polyester hydrolases efficiently degrade polyethylene terephthalate due to relieved product inhibition&lt;/title&gt;&lt;secondary-title&gt;Biotechnology and Bioengineering&lt;/secondary-title&gt;&lt;/titles&gt;&lt;periodical&gt;&lt;full-title&gt;Biotechnology and Bioengineering&lt;/full-title&gt;&lt;/periodical&gt;&lt;pages&gt;1658-1665&lt;/pages&gt;&lt;volume&gt;113&lt;/volume&gt;&lt;number&gt;8&lt;/number&gt;&lt;keywords&gt;&lt;keyword&gt;biocatalysis&lt;/keyword&gt;&lt;keyword&gt;polyester&lt;/keyword&gt;&lt;keyword&gt;hydrolase&lt;/keyword&gt;&lt;keyword&gt;product inhibition&lt;/keyword&gt;&lt;keyword&gt;polyethylene terephthalate&lt;/keyword&gt;&lt;/keywords&gt;&lt;dates&gt;&lt;year&gt;2016&lt;/year&gt;&lt;pub-dates&gt;&lt;date&gt;2016/08/01&lt;/date&gt;&lt;/pub-dates&gt;&lt;/dates&gt;&lt;publisher&gt;John Wiley &amp;amp; Sons, Ltd&lt;/publisher&gt;&lt;isbn&gt;0006-3592&lt;/isbn&gt;&lt;work-type&gt;https://doi.org/10.1002/bit.25941&lt;/work-type&gt;&lt;urls&gt;&lt;related-urls&gt;&lt;url&gt;https://doi.org/10.1002/bit.25941&lt;/url&gt;&lt;/related-urls&gt;&lt;/urls&gt;&lt;electronic-resource-num&gt;https://doi.org/10.1002/bit.25941&lt;/electronic-resource-num&gt;&lt;access-date&gt;2021/01/04&lt;/access-date&gt;&lt;/record&gt;&lt;/Cite&gt;&lt;/EndNote&gt;</w:instrText>
            </w:r>
            <w:r w:rsidRPr="000017DB">
              <w:rPr>
                <w:sz w:val="20"/>
                <w:szCs w:val="20"/>
              </w:rPr>
              <w:fldChar w:fldCharType="separate"/>
            </w:r>
            <w:r w:rsidRPr="000017DB">
              <w:rPr>
                <w:noProof/>
                <w:sz w:val="20"/>
                <w:szCs w:val="20"/>
              </w:rPr>
              <w:t>(Wei et al., 2016)</w:t>
            </w:r>
            <w:r w:rsidRPr="000017DB">
              <w:rPr>
                <w:sz w:val="20"/>
                <w:szCs w:val="20"/>
              </w:rPr>
              <w:fldChar w:fldCharType="end"/>
            </w:r>
          </w:p>
        </w:tc>
      </w:tr>
      <w:tr w:rsidR="00FC3591" w:rsidRPr="000017DB" w14:paraId="4A4A219E" w14:textId="77777777" w:rsidTr="001364C1">
        <w:trPr>
          <w:jc w:val="center"/>
        </w:trPr>
        <w:tc>
          <w:tcPr>
            <w:tcW w:w="508" w:type="pct"/>
          </w:tcPr>
          <w:p w14:paraId="2B7DD264" w14:textId="76B59E2E" w:rsidR="00FC3591" w:rsidRPr="000017DB" w:rsidRDefault="00FC3591" w:rsidP="00FC3591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000000"/>
                <w:sz w:val="20"/>
                <w:szCs w:val="20"/>
                <w:shd w:val="clear" w:color="auto" w:fill="FFFFFF"/>
              </w:rPr>
              <w:t>TfCut2</w:t>
            </w:r>
          </w:p>
        </w:tc>
        <w:tc>
          <w:tcPr>
            <w:tcW w:w="1405" w:type="pct"/>
          </w:tcPr>
          <w:p w14:paraId="14FD0439" w14:textId="77FF57FC" w:rsidR="00FC3591" w:rsidRPr="00821554" w:rsidRDefault="00FC3591" w:rsidP="00821554">
            <w:pPr>
              <w:pStyle w:val="NormalWeb"/>
            </w:pPr>
            <w:r>
              <w:rPr>
                <w:color w:val="1C1D1E"/>
                <w:sz w:val="20"/>
                <w:szCs w:val="20"/>
                <w:shd w:val="clear" w:color="auto" w:fill="FFFFFF"/>
              </w:rPr>
              <w:t>D204C-E253C(</w:t>
            </w:r>
            <w:r>
              <w:rPr>
                <w:rFonts w:ascii="Arial Unicode MS" w:eastAsia="Arial Unicode MS" w:hAnsi="Arial Unicode MS" w:cs="Arial Unicode MS" w:hint="eastAsia"/>
                <w:color w:val="1C1D1E"/>
                <w:sz w:val="20"/>
                <w:szCs w:val="20"/>
                <w:shd w:val="clear" w:color="auto" w:fill="FFFFFF"/>
              </w:rPr>
              <w:t>γ)</w:t>
            </w:r>
            <w:r>
              <w:rPr>
                <w:color w:val="1C1D1E"/>
                <w:sz w:val="20"/>
                <w:szCs w:val="20"/>
                <w:shd w:val="clear" w:color="auto" w:fill="FFFFFF"/>
              </w:rPr>
              <w:t xml:space="preserve">, </w:t>
            </w:r>
            <w:r>
              <w:rPr>
                <w:rFonts w:ascii="Arial Unicode MS" w:eastAsia="Arial Unicode MS" w:hAnsi="Arial Unicode MS" w:cs="Arial Unicode MS" w:hint="eastAsia"/>
                <w:color w:val="1C1D1E"/>
                <w:sz w:val="20"/>
                <w:szCs w:val="20"/>
                <w:shd w:val="clear" w:color="auto" w:fill="FFFFFF"/>
              </w:rPr>
              <w:t>γ</w:t>
            </w:r>
            <w:r>
              <w:rPr>
                <w:color w:val="1C1D1E"/>
                <w:sz w:val="20"/>
                <w:szCs w:val="20"/>
                <w:shd w:val="clear" w:color="auto" w:fill="FFFFFF"/>
              </w:rPr>
              <w:t xml:space="preserve"> -D174L, </w:t>
            </w:r>
            <w:r>
              <w:rPr>
                <w:rFonts w:ascii="Arial Unicode MS" w:eastAsia="Arial Unicode MS" w:hAnsi="Arial Unicode MS" w:cs="Arial Unicode MS" w:hint="eastAsia"/>
                <w:color w:val="1C1D1E"/>
                <w:sz w:val="20"/>
                <w:szCs w:val="20"/>
                <w:shd w:val="clear" w:color="auto" w:fill="FFFFFF"/>
              </w:rPr>
              <w:t>γ</w:t>
            </w:r>
            <w:r>
              <w:rPr>
                <w:rFonts w:hint="eastAsia"/>
                <w:color w:val="1C1D1E"/>
                <w:sz w:val="20"/>
                <w:szCs w:val="20"/>
                <w:shd w:val="clear" w:color="auto" w:fill="FFFFFF"/>
              </w:rPr>
              <w:t>-</w:t>
            </w:r>
            <w:r>
              <w:rPr>
                <w:color w:val="1C1D1E"/>
                <w:sz w:val="20"/>
                <w:szCs w:val="20"/>
                <w:shd w:val="clear" w:color="auto" w:fill="FFFFFF"/>
              </w:rPr>
              <w:t xml:space="preserve">D174N, </w:t>
            </w:r>
            <w:r>
              <w:rPr>
                <w:rFonts w:ascii="Arial Unicode MS" w:eastAsia="Arial Unicode MS" w:hAnsi="Arial Unicode MS" w:cs="Arial Unicode MS" w:hint="eastAsia"/>
                <w:color w:val="1C1D1E"/>
                <w:sz w:val="20"/>
                <w:szCs w:val="20"/>
                <w:shd w:val="clear" w:color="auto" w:fill="FFFFFF"/>
              </w:rPr>
              <w:t>γ</w:t>
            </w:r>
            <w:r>
              <w:rPr>
                <w:rFonts w:hint="eastAsia"/>
                <w:color w:val="1C1D1E"/>
                <w:sz w:val="20"/>
                <w:szCs w:val="20"/>
                <w:shd w:val="clear" w:color="auto" w:fill="FFFFFF"/>
              </w:rPr>
              <w:t>-</w:t>
            </w:r>
            <w:r>
              <w:rPr>
                <w:color w:val="1C1D1E"/>
                <w:sz w:val="20"/>
                <w:szCs w:val="20"/>
                <w:shd w:val="clear" w:color="auto" w:fill="FFFFFF"/>
              </w:rPr>
              <w:t xml:space="preserve">D174R, </w:t>
            </w:r>
            <w:r>
              <w:rPr>
                <w:rFonts w:ascii="Arial Unicode MS" w:eastAsia="Arial Unicode MS" w:hAnsi="Arial Unicode MS" w:cs="Arial Unicode MS" w:hint="eastAsia"/>
                <w:color w:val="1C1D1E"/>
                <w:sz w:val="20"/>
                <w:szCs w:val="20"/>
                <w:shd w:val="clear" w:color="auto" w:fill="FFFFFF"/>
              </w:rPr>
              <w:t>γ</w:t>
            </w:r>
            <w:r>
              <w:rPr>
                <w:rFonts w:hint="eastAsia"/>
                <w:color w:val="1C1D1E"/>
                <w:sz w:val="20"/>
                <w:szCs w:val="20"/>
                <w:shd w:val="clear" w:color="auto" w:fill="FFFFFF"/>
              </w:rPr>
              <w:t>-</w:t>
            </w:r>
            <w:r>
              <w:rPr>
                <w:color w:val="1C1D1E"/>
                <w:sz w:val="20"/>
                <w:szCs w:val="20"/>
                <w:shd w:val="clear" w:color="auto" w:fill="FFFFFF"/>
              </w:rPr>
              <w:t xml:space="preserve">D174A, </w:t>
            </w:r>
            <w:r>
              <w:rPr>
                <w:rFonts w:ascii="Arial Unicode MS" w:eastAsia="Arial Unicode MS" w:hAnsi="Arial Unicode MS" w:cs="Arial Unicode MS" w:hint="eastAsia"/>
                <w:color w:val="1C1D1E"/>
                <w:sz w:val="20"/>
                <w:szCs w:val="20"/>
                <w:shd w:val="clear" w:color="auto" w:fill="FFFFFF"/>
              </w:rPr>
              <w:t>γ</w:t>
            </w:r>
            <w:r>
              <w:rPr>
                <w:rFonts w:hint="eastAsia"/>
                <w:color w:val="1C1D1E"/>
                <w:sz w:val="20"/>
                <w:szCs w:val="20"/>
                <w:shd w:val="clear" w:color="auto" w:fill="FFFFFF"/>
              </w:rPr>
              <w:t>-</w:t>
            </w:r>
            <w:r>
              <w:rPr>
                <w:color w:val="1C1D1E"/>
                <w:sz w:val="20"/>
                <w:szCs w:val="20"/>
                <w:shd w:val="clear" w:color="auto" w:fill="FFFFFF"/>
              </w:rPr>
              <w:t>D174R-G205D</w:t>
            </w:r>
          </w:p>
        </w:tc>
        <w:tc>
          <w:tcPr>
            <w:tcW w:w="682" w:type="pct"/>
          </w:tcPr>
          <w:p w14:paraId="4997B388" w14:textId="53920A4F" w:rsidR="00FC3591" w:rsidRPr="000017DB" w:rsidRDefault="00FC3591" w:rsidP="00FC3591">
            <w:pPr>
              <w:textAlignment w:val="baseline"/>
              <w:rPr>
                <w:i/>
                <w:iCs/>
                <w:color w:val="222222"/>
                <w:sz w:val="20"/>
                <w:szCs w:val="20"/>
                <w:shd w:val="clear" w:color="auto" w:fill="FFFFFF"/>
              </w:rPr>
            </w:pPr>
            <w:r w:rsidRPr="000017DB">
              <w:rPr>
                <w:i/>
                <w:iCs/>
                <w:color w:val="222222"/>
                <w:sz w:val="20"/>
                <w:szCs w:val="20"/>
                <w:shd w:val="clear" w:color="auto" w:fill="FFFFFF"/>
              </w:rPr>
              <w:t>E. coli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 BL2</w:t>
            </w:r>
            <w:r>
              <w:rPr>
                <w:color w:val="222222"/>
                <w:sz w:val="20"/>
                <w:szCs w:val="20"/>
                <w:shd w:val="clear" w:color="auto" w:fill="FFFFFF"/>
              </w:rPr>
              <w:t xml:space="preserve"> 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(DE3)</w:t>
            </w:r>
          </w:p>
        </w:tc>
        <w:tc>
          <w:tcPr>
            <w:tcW w:w="458" w:type="pct"/>
          </w:tcPr>
          <w:p w14:paraId="5BCF446B" w14:textId="638A0CBF" w:rsidR="00FC3591" w:rsidRDefault="00FC3591" w:rsidP="00FC3591">
            <w:pPr>
              <w:rPr>
                <w:sz w:val="20"/>
                <w:szCs w:val="20"/>
                <w:shd w:val="clear" w:color="auto" w:fill="FFFFFF"/>
              </w:rPr>
            </w:pPr>
            <w:r>
              <w:rPr>
                <w:sz w:val="20"/>
                <w:szCs w:val="20"/>
                <w:shd w:val="clear" w:color="auto" w:fill="FFFFFF"/>
              </w:rPr>
              <w:t>NA</w:t>
            </w:r>
          </w:p>
        </w:tc>
        <w:tc>
          <w:tcPr>
            <w:tcW w:w="391" w:type="pct"/>
          </w:tcPr>
          <w:p w14:paraId="398098CF" w14:textId="27562401" w:rsidR="00FC3591" w:rsidRDefault="00FC3591" w:rsidP="00FC3591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  <w:r>
              <w:rPr>
                <w:color w:val="222222"/>
                <w:sz w:val="20"/>
                <w:szCs w:val="20"/>
                <w:shd w:val="clear" w:color="auto" w:fill="FFFFFF"/>
              </w:rPr>
              <w:t>NA</w:t>
            </w:r>
          </w:p>
        </w:tc>
        <w:tc>
          <w:tcPr>
            <w:tcW w:w="546" w:type="pct"/>
          </w:tcPr>
          <w:p w14:paraId="1573122C" w14:textId="61207987" w:rsidR="00FC3591" w:rsidRDefault="00FC3591" w:rsidP="00FC3591">
            <w:pPr>
              <w:rPr>
                <w:sz w:val="20"/>
                <w:szCs w:val="20"/>
                <w:shd w:val="clear" w:color="auto" w:fill="FFFFFF"/>
              </w:rPr>
            </w:pPr>
            <w:r>
              <w:rPr>
                <w:sz w:val="20"/>
                <w:szCs w:val="20"/>
                <w:shd w:val="clear" w:color="auto" w:fill="FFFFFF"/>
              </w:rPr>
              <w:t xml:space="preserve">Amorphous </w:t>
            </w:r>
            <w:r w:rsidRPr="000017DB">
              <w:rPr>
                <w:sz w:val="20"/>
                <w:szCs w:val="20"/>
                <w:shd w:val="clear" w:color="auto" w:fill="FFFFFF"/>
              </w:rPr>
              <w:t>PET film</w:t>
            </w:r>
          </w:p>
        </w:tc>
        <w:tc>
          <w:tcPr>
            <w:tcW w:w="515" w:type="pct"/>
          </w:tcPr>
          <w:p w14:paraId="3645E8C1" w14:textId="316103E7" w:rsidR="00FC3591" w:rsidRPr="000017DB" w:rsidRDefault="00FC3591" w:rsidP="00FC3591">
            <w:pPr>
              <w:rPr>
                <w:sz w:val="20"/>
                <w:szCs w:val="20"/>
              </w:rPr>
            </w:pPr>
            <w:r w:rsidRPr="008B0D2D">
              <w:rPr>
                <w:color w:val="000000"/>
                <w:sz w:val="20"/>
                <w:szCs w:val="20"/>
                <w:shd w:val="clear" w:color="auto" w:fill="FFFFFF"/>
              </w:rPr>
              <w:t>≤ </w:t>
            </w:r>
            <w:r>
              <w:rPr>
                <w:color w:val="000000"/>
                <w:sz w:val="20"/>
                <w:szCs w:val="20"/>
                <w:shd w:val="clear" w:color="auto" w:fill="FFFFFF"/>
              </w:rPr>
              <w:t>2</w:t>
            </w:r>
            <w:r>
              <w:rPr>
                <w:sz w:val="20"/>
                <w:szCs w:val="20"/>
              </w:rPr>
              <w:t>5</w:t>
            </w:r>
            <w:r w:rsidRPr="00217ADA">
              <w:rPr>
                <w:sz w:val="20"/>
                <w:szCs w:val="20"/>
              </w:rPr>
              <w:t xml:space="preserve">% weight loss </w:t>
            </w:r>
            <w:r w:rsidRPr="000017DB">
              <w:rPr>
                <w:color w:val="1C1D1E"/>
                <w:sz w:val="20"/>
                <w:szCs w:val="20"/>
                <w:shd w:val="clear" w:color="auto" w:fill="FFFFFF"/>
              </w:rPr>
              <w:t xml:space="preserve">after </w:t>
            </w:r>
            <w:r>
              <w:rPr>
                <w:color w:val="1C1D1E"/>
                <w:sz w:val="20"/>
                <w:szCs w:val="20"/>
                <w:shd w:val="clear" w:color="auto" w:fill="FFFFFF"/>
              </w:rPr>
              <w:t>48</w:t>
            </w:r>
            <w:r w:rsidRPr="000017DB">
              <w:rPr>
                <w:color w:val="1C1D1E"/>
                <w:sz w:val="20"/>
                <w:szCs w:val="20"/>
                <w:shd w:val="clear" w:color="auto" w:fill="FFFFFF"/>
              </w:rPr>
              <w:t> h</w:t>
            </w:r>
          </w:p>
          <w:p w14:paraId="7A8CD4B5" w14:textId="7A7596D4" w:rsidR="00FC3591" w:rsidRPr="008B0D2D" w:rsidRDefault="00FC3591" w:rsidP="00FC3591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(65 </w:t>
            </w:r>
            <w:r>
              <w:rPr>
                <w:color w:val="222222"/>
                <w:sz w:val="20"/>
                <w:szCs w:val="20"/>
                <w:shd w:val="clear" w:color="auto" w:fill="FFFFFF"/>
              </w:rPr>
              <w:t xml:space="preserve">- 80 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°C</w:t>
            </w:r>
            <w:r>
              <w:rPr>
                <w:color w:val="222222"/>
                <w:sz w:val="20"/>
                <w:szCs w:val="20"/>
                <w:shd w:val="clear" w:color="auto" w:fill="FFFFFF"/>
              </w:rPr>
              <w:t>, pH 8.0</w:t>
            </w:r>
            <w:r w:rsidRPr="000017DB">
              <w:rPr>
                <w:color w:val="222222"/>
                <w:sz w:val="20"/>
                <w:szCs w:val="20"/>
                <w:shd w:val="clear" w:color="auto" w:fill="FFFFFF"/>
              </w:rPr>
              <w:t>)</w:t>
            </w:r>
          </w:p>
        </w:tc>
        <w:tc>
          <w:tcPr>
            <w:tcW w:w="495" w:type="pct"/>
          </w:tcPr>
          <w:p w14:paraId="07C922D6" w14:textId="3A3138FA" w:rsidR="00FC3591" w:rsidRPr="000017DB" w:rsidRDefault="00E853C8" w:rsidP="00E853C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Then&lt;/Author&gt;&lt;Year&gt;2016&lt;/Year&gt;&lt;RecNum&gt;32&lt;/RecNum&gt;&lt;DisplayText&gt;(Then et al., 2016)&lt;/DisplayText&gt;&lt;record&gt;&lt;rec-number&gt;32&lt;/rec-number&gt;&lt;foreign-keys&gt;&lt;key app="EN" db-id="ewf9wdwdu2r0dmezsznps5vfavfraa9xxaa0" timestamp="1603038954"&gt;32&lt;/key&gt;&lt;/foreign-keys&gt;&lt;ref-type name="Journal Article"&gt;17&lt;/ref-type&gt;&lt;contributors&gt;&lt;authors&gt;&lt;author&gt;Then, J.&lt;/author&gt;&lt;author&gt;Wei, R.&lt;/author&gt;&lt;author&gt;Oeser, T.&lt;/author&gt;&lt;author&gt;Gerdts, A.&lt;/author&gt;&lt;author&gt;Schmidt, J.&lt;/author&gt;&lt;author&gt;Barth, M.&lt;/author&gt;&lt;author&gt;Zimmermann, W.&lt;/author&gt;&lt;/authors&gt;&lt;/contributors&gt;&lt;auth-address&gt;Department of Microbiology and Bioprocess Technology Institute of Biochemistry Leipzig University Germany.&lt;/auth-address&gt;&lt;titles&gt;&lt;title&gt;A disulfide bridge in the calcium binding site of a polyester hydrolase increases its thermal stability and activity against polyethylene terephthalate&lt;/title&gt;&lt;secondary-title&gt;FEBS Open Bio&lt;/secondary-title&gt;&lt;/titles&gt;&lt;pages&gt;425-32&lt;/pages&gt;&lt;volume&gt;6&lt;/volume&gt;&lt;number&gt;5&lt;/number&gt;&lt;edition&gt;2016/07/16&lt;/edition&gt;&lt;keywords&gt;&lt;keyword&gt;biocatalysis&lt;/keyword&gt;&lt;keyword&gt;calcium&lt;/keyword&gt;&lt;keyword&gt;disulfide bridge&lt;/keyword&gt;&lt;keyword&gt;polyethylene terephthalate&lt;/keyword&gt;&lt;keyword&gt;protein engineering&lt;/keyword&gt;&lt;keyword&gt;protein stability&lt;/keyword&gt;&lt;/keywords&gt;&lt;dates&gt;&lt;year&gt;2016&lt;/year&gt;&lt;pub-dates&gt;&lt;date&gt;May&lt;/date&gt;&lt;/pub-dates&gt;&lt;/dates&gt;&lt;isbn&gt;2211-5463 (Print)&amp;#xD;2211-5463&lt;/isbn&gt;&lt;accession-num&gt;27419048&lt;/accession-num&gt;&lt;urls&gt;&lt;/urls&gt;&lt;custom2&gt;PMC4856421&lt;/custom2&gt;&lt;electronic-resource-num&gt;10.1002/2211-5463.12053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Then et al., 2016)</w:t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 xml:space="preserve"> </w:t>
            </w:r>
          </w:p>
        </w:tc>
      </w:tr>
      <w:tr w:rsidR="00FC3591" w:rsidRPr="000017DB" w14:paraId="5A764940" w14:textId="77777777" w:rsidTr="001364C1">
        <w:trPr>
          <w:jc w:val="center"/>
        </w:trPr>
        <w:tc>
          <w:tcPr>
            <w:tcW w:w="508" w:type="pct"/>
          </w:tcPr>
          <w:p w14:paraId="06E51530" w14:textId="77777777" w:rsidR="00FC3591" w:rsidRPr="00217ADA" w:rsidRDefault="00FC3591" w:rsidP="00FC3591">
            <w:pPr>
              <w:rPr>
                <w:sz w:val="20"/>
                <w:szCs w:val="20"/>
              </w:rPr>
            </w:pPr>
            <w:proofErr w:type="spellStart"/>
            <w:r w:rsidRPr="00217ADA">
              <w:rPr>
                <w:color w:val="2E2E2E"/>
                <w:sz w:val="20"/>
                <w:szCs w:val="20"/>
              </w:rPr>
              <w:lastRenderedPageBreak/>
              <w:t>Cbotu_EstA</w:t>
            </w:r>
            <w:proofErr w:type="spellEnd"/>
          </w:p>
          <w:p w14:paraId="154D3DAB" w14:textId="77777777" w:rsidR="00FC3591" w:rsidRPr="000017DB" w:rsidRDefault="00FC3591" w:rsidP="00FC3591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405" w:type="pct"/>
          </w:tcPr>
          <w:p w14:paraId="61C9BFEA" w14:textId="1368F12D" w:rsidR="00FC3591" w:rsidRPr="00217ADA" w:rsidRDefault="00FC3591" w:rsidP="00FC3591">
            <w:pPr>
              <w:rPr>
                <w:sz w:val="20"/>
                <w:szCs w:val="20"/>
              </w:rPr>
            </w:pPr>
            <w:r>
              <w:rPr>
                <w:color w:val="2E2E2E"/>
                <w:sz w:val="20"/>
                <w:szCs w:val="20"/>
              </w:rPr>
              <w:t>Del171_</w:t>
            </w:r>
            <w:r w:rsidRPr="00217ADA">
              <w:rPr>
                <w:color w:val="2E2E2E"/>
                <w:sz w:val="20"/>
                <w:szCs w:val="20"/>
              </w:rPr>
              <w:t>Cbotu_EstA</w:t>
            </w:r>
            <w:r>
              <w:rPr>
                <w:color w:val="2E2E2E"/>
                <w:sz w:val="20"/>
                <w:szCs w:val="20"/>
              </w:rPr>
              <w:t>_S119A</w:t>
            </w:r>
          </w:p>
          <w:p w14:paraId="4F438956" w14:textId="77777777" w:rsidR="00FC3591" w:rsidRDefault="00FC3591" w:rsidP="00FC3591">
            <w:pPr>
              <w:pStyle w:val="NormalWeb"/>
              <w:rPr>
                <w:color w:val="1C1D1E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2" w:type="pct"/>
          </w:tcPr>
          <w:p w14:paraId="6CF87544" w14:textId="1B97688F" w:rsidR="00FC3591" w:rsidRPr="000017DB" w:rsidRDefault="00FC3591" w:rsidP="00FC3591">
            <w:pPr>
              <w:textAlignment w:val="baseline"/>
              <w:rPr>
                <w:i/>
                <w:iCs/>
                <w:color w:val="222222"/>
                <w:sz w:val="20"/>
                <w:szCs w:val="20"/>
                <w:shd w:val="clear" w:color="auto" w:fill="FFFFFF"/>
              </w:rPr>
            </w:pPr>
            <w:r w:rsidRPr="00217ADA">
              <w:rPr>
                <w:i/>
                <w:iCs/>
                <w:color w:val="222222"/>
                <w:sz w:val="20"/>
                <w:szCs w:val="20"/>
                <w:shd w:val="clear" w:color="auto" w:fill="FFFFFF"/>
              </w:rPr>
              <w:t>E. coli</w:t>
            </w:r>
            <w:r w:rsidRPr="00217ADA">
              <w:rPr>
                <w:color w:val="222222"/>
                <w:sz w:val="20"/>
                <w:szCs w:val="20"/>
                <w:shd w:val="clear" w:color="auto" w:fill="FFFFFF"/>
              </w:rPr>
              <w:t> BL21-Gold</w:t>
            </w:r>
            <w:r>
              <w:rPr>
                <w:color w:val="222222"/>
                <w:sz w:val="20"/>
                <w:szCs w:val="20"/>
                <w:shd w:val="clear" w:color="auto" w:fill="FFFFFF"/>
              </w:rPr>
              <w:t xml:space="preserve"> </w:t>
            </w:r>
            <w:r w:rsidRPr="00217ADA">
              <w:rPr>
                <w:color w:val="222222"/>
                <w:sz w:val="20"/>
                <w:szCs w:val="20"/>
                <w:shd w:val="clear" w:color="auto" w:fill="FFFFFF"/>
              </w:rPr>
              <w:t>(DE3)</w:t>
            </w:r>
          </w:p>
        </w:tc>
        <w:tc>
          <w:tcPr>
            <w:tcW w:w="458" w:type="pct"/>
          </w:tcPr>
          <w:p w14:paraId="12B7A76B" w14:textId="5A0719D1" w:rsidR="00FC3591" w:rsidRDefault="00FC3591" w:rsidP="00FC3591">
            <w:pPr>
              <w:rPr>
                <w:sz w:val="20"/>
                <w:szCs w:val="20"/>
                <w:shd w:val="clear" w:color="auto" w:fill="FFFFFF"/>
              </w:rPr>
            </w:pPr>
            <w:r>
              <w:rPr>
                <w:sz w:val="20"/>
                <w:szCs w:val="20"/>
                <w:shd w:val="clear" w:color="auto" w:fill="FFFFFF"/>
              </w:rPr>
              <w:t>NA</w:t>
            </w:r>
          </w:p>
        </w:tc>
        <w:tc>
          <w:tcPr>
            <w:tcW w:w="391" w:type="pct"/>
          </w:tcPr>
          <w:p w14:paraId="2A9E7523" w14:textId="1BFB9840" w:rsidR="00FC3591" w:rsidRDefault="00FC3591" w:rsidP="00FC3591">
            <w:pPr>
              <w:rPr>
                <w:color w:val="222222"/>
                <w:sz w:val="20"/>
                <w:szCs w:val="20"/>
                <w:shd w:val="clear" w:color="auto" w:fill="FFFFFF"/>
              </w:rPr>
            </w:pPr>
            <w:r>
              <w:rPr>
                <w:color w:val="222222"/>
                <w:sz w:val="20"/>
                <w:szCs w:val="20"/>
                <w:shd w:val="clear" w:color="auto" w:fill="FFFFFF"/>
              </w:rPr>
              <w:t>NA</w:t>
            </w:r>
          </w:p>
        </w:tc>
        <w:tc>
          <w:tcPr>
            <w:tcW w:w="546" w:type="pct"/>
          </w:tcPr>
          <w:p w14:paraId="1C007B36" w14:textId="210F1890" w:rsidR="00FC3591" w:rsidRDefault="00FC3591" w:rsidP="00FC3591">
            <w:pPr>
              <w:rPr>
                <w:sz w:val="20"/>
                <w:szCs w:val="20"/>
                <w:shd w:val="clear" w:color="auto" w:fill="FFFFFF"/>
              </w:rPr>
            </w:pPr>
            <w:r>
              <w:rPr>
                <w:sz w:val="20"/>
                <w:szCs w:val="20"/>
                <w:shd w:val="clear" w:color="auto" w:fill="FFFFFF"/>
              </w:rPr>
              <w:t>PET film</w:t>
            </w:r>
          </w:p>
        </w:tc>
        <w:tc>
          <w:tcPr>
            <w:tcW w:w="515" w:type="pct"/>
          </w:tcPr>
          <w:p w14:paraId="598382A2" w14:textId="286356C0" w:rsidR="00FC3591" w:rsidRPr="008B0D2D" w:rsidRDefault="00FC3591" w:rsidP="00FC3591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8B0D2D">
              <w:rPr>
                <w:color w:val="000000"/>
                <w:sz w:val="20"/>
                <w:szCs w:val="20"/>
                <w:shd w:val="clear" w:color="auto" w:fill="FFFFFF"/>
              </w:rPr>
              <w:t>≤ </w:t>
            </w:r>
            <w:r>
              <w:rPr>
                <w:sz w:val="20"/>
                <w:szCs w:val="20"/>
              </w:rPr>
              <w:t>5 U</w:t>
            </w:r>
            <w:r w:rsidRPr="008B0D2D">
              <w:rPr>
                <w:sz w:val="20"/>
                <w:szCs w:val="20"/>
                <w:vertAlign w:val="superscript"/>
              </w:rPr>
              <w:t>-1</w:t>
            </w:r>
            <w:r w:rsidRPr="00217ADA">
              <w:rPr>
                <w:sz w:val="20"/>
                <w:szCs w:val="20"/>
              </w:rPr>
              <w:t xml:space="preserve"> mol enzyme in 72 hours (50 °C, pH 7.0)</w:t>
            </w:r>
          </w:p>
        </w:tc>
        <w:tc>
          <w:tcPr>
            <w:tcW w:w="495" w:type="pct"/>
          </w:tcPr>
          <w:p w14:paraId="25376DA6" w14:textId="0D639315" w:rsidR="00FC3591" w:rsidRDefault="00E853C8" w:rsidP="00E853C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iundo&lt;/Author&gt;&lt;Year&gt;2018&lt;/Year&gt;&lt;RecNum&gt;138&lt;/RecNum&gt;&lt;DisplayText&gt;(Biundo et al., 2018)&lt;/DisplayText&gt;&lt;record&gt;&lt;rec-number&gt;138&lt;/rec-number&gt;&lt;foreign-keys&gt;&lt;key app="EN" db-id="ewf9wdwdu2r0dmezsznps5vfavfraa9xxaa0" timestamp="1609365006"&gt;138&lt;/key&gt;&lt;/foreign-keys&gt;&lt;ref-type name="Journal Article"&gt;17&lt;/ref-type&gt;&lt;contributors&gt;&lt;authors&gt;&lt;author&gt;Biundo, Antonino&lt;/author&gt;&lt;author&gt;Reich, Johanna&lt;/author&gt;&lt;author&gt;Ribitsch, Doris&lt;/author&gt;&lt;author&gt;Guebitz, Georg M.&lt;/author&gt;&lt;/authors&gt;&lt;/contributors&gt;&lt;titles&gt;&lt;title&gt;&lt;style face="normal" font="default" size="100%"&gt;Synergistic effect of mutagenesis and truncation to improve a polyesterase from &lt;/style&gt;&lt;style face="italic" font="default" size="100%"&gt;Clostridium botulinum&lt;/style&gt;&lt;style face="normal" font="default" size="100%"&gt; for polyester hydrolysis&lt;/style&gt;&lt;/title&gt;&lt;secondary-title&gt;Scientific Reports&lt;/secondary-title&gt;&lt;/titles&gt;&lt;periodical&gt;&lt;full-title&gt;Scientific Reports&lt;/full-title&gt;&lt;/periodical&gt;&lt;pages&gt;3745&lt;/pages&gt;&lt;volume&gt;8&lt;/volume&gt;&lt;number&gt;1&lt;/number&gt;&lt;dates&gt;&lt;year&gt;2018&lt;/year&gt;&lt;pub-dates&gt;&lt;date&gt;2018/02/27&lt;/date&gt;&lt;/pub-dates&gt;&lt;/dates&gt;&lt;isbn&gt;2045-2322&lt;/isbn&gt;&lt;urls&gt;&lt;related-urls&gt;&lt;url&gt;https://doi.org/10.1038/s41598-018-21825-9&lt;/url&gt;&lt;/related-urls&gt;&lt;/urls&gt;&lt;electronic-resource-num&gt;10.1038/s41598-018-21825-9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Biundo et al., 2018)</w:t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 xml:space="preserve"> </w:t>
            </w:r>
          </w:p>
        </w:tc>
      </w:tr>
    </w:tbl>
    <w:p w14:paraId="7F6DAEAE" w14:textId="77777777" w:rsidR="001364C1" w:rsidRPr="0026578D" w:rsidRDefault="001364C1" w:rsidP="001364C1">
      <w:pPr>
        <w:rPr>
          <w:color w:val="1C1D1E"/>
          <w:sz w:val="18"/>
          <w:szCs w:val="18"/>
          <w:shd w:val="clear" w:color="auto" w:fill="FFFFFF"/>
        </w:rPr>
      </w:pPr>
      <w:r w:rsidRPr="0026578D">
        <w:rPr>
          <w:sz w:val="18"/>
          <w:szCs w:val="18"/>
        </w:rPr>
        <w:t>*</w:t>
      </w:r>
      <w:r w:rsidRPr="0026578D">
        <w:rPr>
          <w:color w:val="1C1D1E"/>
          <w:sz w:val="18"/>
          <w:szCs w:val="18"/>
          <w:shd w:val="clear" w:color="auto" w:fill="FFFFFF"/>
        </w:rPr>
        <w:t xml:space="preserve"> Signal peptide sequence of Cel48S used for secretory production of LCC</w:t>
      </w:r>
    </w:p>
    <w:p w14:paraId="2DD34E36" w14:textId="77777777" w:rsidR="001364C1" w:rsidRPr="0026578D" w:rsidRDefault="001364C1" w:rsidP="001364C1">
      <w:pPr>
        <w:rPr>
          <w:sz w:val="18"/>
          <w:szCs w:val="18"/>
        </w:rPr>
      </w:pPr>
      <w:r w:rsidRPr="0026578D">
        <w:rPr>
          <w:color w:val="1C1D1E"/>
          <w:sz w:val="18"/>
          <w:szCs w:val="18"/>
          <w:shd w:val="clear" w:color="auto" w:fill="FFFFFF"/>
        </w:rPr>
        <w:t>**</w:t>
      </w:r>
      <w:r w:rsidRPr="0026578D">
        <w:rPr>
          <w:color w:val="000000"/>
          <w:sz w:val="18"/>
          <w:szCs w:val="18"/>
          <w:shd w:val="clear" w:color="auto" w:fill="FFFFFF"/>
        </w:rPr>
        <w:t xml:space="preserve"> Express as a fusion protein using the </w:t>
      </w:r>
      <w:proofErr w:type="spellStart"/>
      <w:r w:rsidRPr="0026578D">
        <w:rPr>
          <w:color w:val="000000"/>
          <w:sz w:val="18"/>
          <w:szCs w:val="18"/>
          <w:shd w:val="clear" w:color="auto" w:fill="FFFFFF"/>
        </w:rPr>
        <w:t>OmpA</w:t>
      </w:r>
      <w:proofErr w:type="spellEnd"/>
      <w:r w:rsidRPr="0026578D">
        <w:rPr>
          <w:color w:val="000000"/>
          <w:sz w:val="18"/>
          <w:szCs w:val="18"/>
          <w:shd w:val="clear" w:color="auto" w:fill="FFFFFF"/>
        </w:rPr>
        <w:t xml:space="preserve"> leader sequence and a His</w:t>
      </w:r>
      <w:r w:rsidRPr="0026578D">
        <w:rPr>
          <w:color w:val="000000"/>
          <w:sz w:val="18"/>
          <w:szCs w:val="18"/>
          <w:vertAlign w:val="subscript"/>
        </w:rPr>
        <w:t>6</w:t>
      </w:r>
      <w:r w:rsidRPr="0026578D">
        <w:rPr>
          <w:rStyle w:val="apple-converted-space"/>
          <w:color w:val="000000"/>
          <w:sz w:val="18"/>
          <w:szCs w:val="18"/>
          <w:shd w:val="clear" w:color="auto" w:fill="FFFFFF"/>
        </w:rPr>
        <w:t> </w:t>
      </w:r>
      <w:r w:rsidRPr="0026578D">
        <w:rPr>
          <w:color w:val="000000"/>
          <w:sz w:val="18"/>
          <w:szCs w:val="18"/>
          <w:shd w:val="clear" w:color="auto" w:fill="FFFFFF"/>
        </w:rPr>
        <w:t>tag</w:t>
      </w:r>
    </w:p>
    <w:p w14:paraId="1E6C30FB" w14:textId="0CC40741" w:rsidR="001364C1" w:rsidRPr="0026578D" w:rsidRDefault="001364C1" w:rsidP="001364C1">
      <w:pPr>
        <w:rPr>
          <w:sz w:val="18"/>
          <w:szCs w:val="18"/>
        </w:rPr>
      </w:pPr>
      <w:r w:rsidRPr="0026578D">
        <w:rPr>
          <w:sz w:val="18"/>
          <w:szCs w:val="18"/>
        </w:rPr>
        <w:t xml:space="preserve">TPA- Terephthalic acid, MHET – </w:t>
      </w:r>
      <w:proofErr w:type="spellStart"/>
      <w:r w:rsidRPr="0026578D">
        <w:rPr>
          <w:sz w:val="18"/>
          <w:szCs w:val="18"/>
        </w:rPr>
        <w:t>Monohydroxyethyl</w:t>
      </w:r>
      <w:proofErr w:type="spellEnd"/>
      <w:r w:rsidRPr="0026578D">
        <w:rPr>
          <w:sz w:val="18"/>
          <w:szCs w:val="18"/>
        </w:rPr>
        <w:t xml:space="preserve"> terephthalate, BHET </w:t>
      </w:r>
      <w:r w:rsidR="00801740">
        <w:rPr>
          <w:sz w:val="18"/>
          <w:szCs w:val="18"/>
        </w:rPr>
        <w:t>–</w:t>
      </w:r>
      <w:r w:rsidRPr="0026578D">
        <w:rPr>
          <w:sz w:val="18"/>
          <w:szCs w:val="18"/>
        </w:rPr>
        <w:t xml:space="preserve"> Bis</w:t>
      </w:r>
      <w:r w:rsidR="00801740">
        <w:rPr>
          <w:sz w:val="18"/>
          <w:szCs w:val="18"/>
        </w:rPr>
        <w:t xml:space="preserve"> </w:t>
      </w:r>
      <w:r w:rsidRPr="0026578D">
        <w:rPr>
          <w:sz w:val="18"/>
          <w:szCs w:val="18"/>
        </w:rPr>
        <w:t>(2-hydroxyethyl terephthalate), NA- Data not available</w:t>
      </w:r>
    </w:p>
    <w:p w14:paraId="0E7EC726" w14:textId="77777777" w:rsidR="00480C67" w:rsidRDefault="00480C67" w:rsidP="001219B6">
      <w:pPr>
        <w:spacing w:before="240"/>
      </w:pPr>
    </w:p>
    <w:p w14:paraId="0CC3024E" w14:textId="303C18B8" w:rsidR="00480C67" w:rsidRDefault="00480C67" w:rsidP="001219B6">
      <w:pPr>
        <w:spacing w:before="240"/>
      </w:pPr>
    </w:p>
    <w:p w14:paraId="0C8D0F08" w14:textId="1CAC3844" w:rsidR="00480C67" w:rsidRDefault="00480C67" w:rsidP="001219B6">
      <w:pPr>
        <w:spacing w:before="240"/>
      </w:pPr>
    </w:p>
    <w:p w14:paraId="15F755E2" w14:textId="77777777" w:rsidR="0026578D" w:rsidRDefault="0026578D" w:rsidP="001219B6">
      <w:pPr>
        <w:spacing w:before="240"/>
      </w:pPr>
    </w:p>
    <w:p w14:paraId="30CF02E0" w14:textId="10AE206C" w:rsidR="00480C67" w:rsidRDefault="00480C67" w:rsidP="001219B6">
      <w:pPr>
        <w:spacing w:before="240"/>
      </w:pPr>
    </w:p>
    <w:p w14:paraId="5E2C8B35" w14:textId="6DE54D2A" w:rsidR="00480C67" w:rsidRDefault="00480C67" w:rsidP="001219B6">
      <w:pPr>
        <w:spacing w:before="240"/>
      </w:pPr>
    </w:p>
    <w:p w14:paraId="552D7571" w14:textId="77777777" w:rsidR="001219B6" w:rsidRDefault="001219B6" w:rsidP="001219B6">
      <w:pPr>
        <w:spacing w:before="240"/>
      </w:pPr>
    </w:p>
    <w:tbl>
      <w:tblPr>
        <w:tblW w:w="7200" w:type="dxa"/>
        <w:tblLook w:val="04A0" w:firstRow="1" w:lastRow="0" w:firstColumn="1" w:lastColumn="0" w:noHBand="0" w:noVBand="1"/>
      </w:tblPr>
      <w:tblGrid>
        <w:gridCol w:w="7200"/>
      </w:tblGrid>
      <w:tr w:rsidR="001219B6" w:rsidRPr="001219B6" w14:paraId="52D4C1D9" w14:textId="77777777" w:rsidTr="00217ADA">
        <w:trPr>
          <w:trHeight w:val="300"/>
        </w:trPr>
        <w:tc>
          <w:tcPr>
            <w:tcW w:w="7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0E6AD4" w14:textId="00789E0F" w:rsidR="001219B6" w:rsidRDefault="001219B6" w:rsidP="00235206">
            <w:pPr>
              <w:rPr>
                <w:b/>
                <w:bCs/>
                <w:color w:val="000000"/>
                <w:sz w:val="22"/>
              </w:rPr>
            </w:pPr>
            <w:r w:rsidRPr="001219B6">
              <w:rPr>
                <w:b/>
                <w:bCs/>
                <w:color w:val="000000"/>
                <w:sz w:val="22"/>
              </w:rPr>
              <w:t>Table</w:t>
            </w:r>
            <w:r>
              <w:rPr>
                <w:b/>
                <w:bCs/>
                <w:color w:val="000000"/>
                <w:sz w:val="22"/>
              </w:rPr>
              <w:t xml:space="preserve"> S3</w:t>
            </w:r>
            <w:r w:rsidRPr="001219B6">
              <w:rPr>
                <w:b/>
                <w:bCs/>
                <w:color w:val="000000"/>
                <w:sz w:val="22"/>
              </w:rPr>
              <w:t xml:space="preserve"> </w:t>
            </w:r>
            <w:r w:rsidR="00561193">
              <w:rPr>
                <w:b/>
                <w:bCs/>
                <w:color w:val="000000"/>
                <w:sz w:val="22"/>
              </w:rPr>
              <w:t>–</w:t>
            </w:r>
            <w:r w:rsidR="00801740">
              <w:rPr>
                <w:b/>
                <w:bCs/>
                <w:color w:val="000000"/>
                <w:sz w:val="22"/>
              </w:rPr>
              <w:t xml:space="preserve"> </w:t>
            </w:r>
            <w:r w:rsidRPr="001219B6">
              <w:rPr>
                <w:b/>
                <w:bCs/>
                <w:color w:val="000000"/>
                <w:sz w:val="22"/>
              </w:rPr>
              <w:t>Compound</w:t>
            </w:r>
            <w:r w:rsidR="00561193">
              <w:rPr>
                <w:b/>
                <w:bCs/>
                <w:color w:val="000000"/>
                <w:sz w:val="22"/>
              </w:rPr>
              <w:t xml:space="preserve"> </w:t>
            </w:r>
            <w:r w:rsidRPr="001219B6">
              <w:rPr>
                <w:b/>
                <w:bCs/>
                <w:color w:val="000000"/>
                <w:sz w:val="22"/>
              </w:rPr>
              <w:t>list of Figure 1</w:t>
            </w:r>
          </w:p>
          <w:p w14:paraId="4178D01D" w14:textId="14A1DFAB" w:rsidR="00EA7806" w:rsidRPr="001219B6" w:rsidRDefault="00EA7806" w:rsidP="00235206">
            <w:pPr>
              <w:rPr>
                <w:b/>
                <w:bCs/>
                <w:color w:val="000000"/>
                <w:sz w:val="22"/>
              </w:rPr>
            </w:pPr>
          </w:p>
        </w:tc>
      </w:tr>
    </w:tbl>
    <w:tbl>
      <w:tblPr>
        <w:tblStyle w:val="PlainTable3"/>
        <w:tblW w:w="7200" w:type="dxa"/>
        <w:tblLook w:val="04A0" w:firstRow="1" w:lastRow="0" w:firstColumn="1" w:lastColumn="0" w:noHBand="0" w:noVBand="1"/>
      </w:tblPr>
      <w:tblGrid>
        <w:gridCol w:w="1194"/>
        <w:gridCol w:w="6006"/>
      </w:tblGrid>
      <w:tr w:rsidR="001219B6" w:rsidRPr="00935AB0" w14:paraId="4A39D60E" w14:textId="77777777" w:rsidTr="00EA780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1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71D8F74" w14:textId="072C54FA" w:rsidR="001219B6" w:rsidRPr="0026578D" w:rsidRDefault="00EA7806" w:rsidP="001219B6">
            <w:pPr>
              <w:rPr>
                <w:color w:val="000000"/>
                <w:sz w:val="22"/>
              </w:rPr>
            </w:pPr>
            <w:r w:rsidRPr="0026578D">
              <w:rPr>
                <w:caps w:val="0"/>
                <w:color w:val="000000"/>
                <w:sz w:val="22"/>
              </w:rPr>
              <w:t xml:space="preserve">Number </w:t>
            </w:r>
          </w:p>
        </w:tc>
        <w:tc>
          <w:tcPr>
            <w:tcW w:w="60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4152503" w14:textId="75067ACC" w:rsidR="001219B6" w:rsidRPr="0026578D" w:rsidRDefault="00EA7806" w:rsidP="001219B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2"/>
              </w:rPr>
            </w:pPr>
            <w:r w:rsidRPr="0026578D">
              <w:rPr>
                <w:caps w:val="0"/>
                <w:color w:val="000000"/>
                <w:sz w:val="22"/>
              </w:rPr>
              <w:t>Compound</w:t>
            </w:r>
          </w:p>
        </w:tc>
      </w:tr>
      <w:tr w:rsidR="001219B6" w:rsidRPr="00935AB0" w14:paraId="3ED6C28A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D5BB7E" w14:textId="77777777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60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hideMark/>
          </w:tcPr>
          <w:p w14:paraId="4D869389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Polyethylene terephthalate</w:t>
            </w:r>
          </w:p>
        </w:tc>
      </w:tr>
      <w:tr w:rsidR="001219B6" w:rsidRPr="00935AB0" w14:paraId="7A87A638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4FF204D2" w14:textId="77777777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12AFBA38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Bis(2-Hydroxyethyl) terephthalate</w:t>
            </w:r>
          </w:p>
        </w:tc>
      </w:tr>
      <w:tr w:rsidR="001219B6" w:rsidRPr="00935AB0" w14:paraId="694C52B5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4100B52B" w14:textId="77777777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53331227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Ethylene glycol</w:t>
            </w:r>
          </w:p>
        </w:tc>
      </w:tr>
      <w:tr w:rsidR="001219B6" w:rsidRPr="00935AB0" w14:paraId="6884E513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24F57338" w14:textId="77777777" w:rsidR="001219B6" w:rsidRDefault="001219B6" w:rsidP="001219B6">
            <w:pPr>
              <w:jc w:val="center"/>
              <w:rPr>
                <w:b w:val="0"/>
                <w:bCs w:val="0"/>
                <w:caps w:val="0"/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4</w:t>
            </w:r>
          </w:p>
          <w:p w14:paraId="300DE337" w14:textId="7751F718" w:rsidR="00B2757C" w:rsidRPr="00935AB0" w:rsidRDefault="00B2757C" w:rsidP="001219B6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6300C35A" w14:textId="77777777" w:rsidR="001219B6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Terephthalic acid</w:t>
            </w:r>
          </w:p>
          <w:p w14:paraId="1FD27951" w14:textId="001F6189" w:rsidR="00B2757C" w:rsidRPr="00935AB0" w:rsidRDefault="00B2757C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Sodium terephthalate</w:t>
            </w:r>
          </w:p>
        </w:tc>
      </w:tr>
      <w:tr w:rsidR="001219B6" w:rsidRPr="00935AB0" w14:paraId="579FF33E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4D550323" w14:textId="2E545481" w:rsidR="001219B6" w:rsidRPr="00935AB0" w:rsidRDefault="00B2757C" w:rsidP="001219B6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51662B82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(3</w:t>
            </w:r>
            <w:r w:rsidRPr="00935AB0">
              <w:rPr>
                <w:i/>
                <w:iCs/>
                <w:color w:val="000000"/>
                <w:sz w:val="20"/>
                <w:szCs w:val="20"/>
              </w:rPr>
              <w:t>S</w:t>
            </w:r>
            <w:r w:rsidRPr="00935AB0">
              <w:rPr>
                <w:color w:val="000000"/>
                <w:sz w:val="20"/>
                <w:szCs w:val="20"/>
              </w:rPr>
              <w:t>,4</w:t>
            </w:r>
            <w:r w:rsidRPr="00935AB0">
              <w:rPr>
                <w:i/>
                <w:iCs/>
                <w:color w:val="000000"/>
                <w:sz w:val="20"/>
                <w:szCs w:val="20"/>
              </w:rPr>
              <w:t>R</w:t>
            </w:r>
            <w:r w:rsidRPr="00935AB0">
              <w:rPr>
                <w:color w:val="000000"/>
                <w:sz w:val="20"/>
                <w:szCs w:val="20"/>
              </w:rPr>
              <w:t>)-3,4-Dihydroxy-1,5-cyclohexadiene-1,4-dicarboxylic acid</w:t>
            </w:r>
          </w:p>
        </w:tc>
      </w:tr>
      <w:tr w:rsidR="001219B6" w:rsidRPr="00935AB0" w14:paraId="54B5D5B3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2E436346" w14:textId="743AB566" w:rsidR="001219B6" w:rsidRPr="00935AB0" w:rsidRDefault="00B2757C" w:rsidP="001219B6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6A442E6C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Protocatechuate</w:t>
            </w:r>
          </w:p>
        </w:tc>
      </w:tr>
      <w:tr w:rsidR="001219B6" w:rsidRPr="00935AB0" w14:paraId="3FB06C35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5ED42684" w14:textId="0B4DFBE9" w:rsidR="001219B6" w:rsidRPr="00935AB0" w:rsidRDefault="00B2757C" w:rsidP="001219B6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0BD684C7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(</w:t>
            </w:r>
            <w:r w:rsidRPr="00935AB0">
              <w:rPr>
                <w:i/>
                <w:iCs/>
                <w:color w:val="000000"/>
                <w:sz w:val="20"/>
                <w:szCs w:val="20"/>
              </w:rPr>
              <w:t>Z</w:t>
            </w:r>
            <w:r w:rsidRPr="00935AB0">
              <w:rPr>
                <w:color w:val="000000"/>
                <w:sz w:val="20"/>
                <w:szCs w:val="20"/>
              </w:rPr>
              <w:t>)-(</w:t>
            </w:r>
            <w:r w:rsidRPr="00935AB0">
              <w:rPr>
                <w:i/>
                <w:iCs/>
                <w:color w:val="000000"/>
                <w:sz w:val="20"/>
                <w:szCs w:val="20"/>
              </w:rPr>
              <w:t>E</w:t>
            </w:r>
            <w:r w:rsidRPr="00935AB0">
              <w:rPr>
                <w:color w:val="000000"/>
                <w:sz w:val="20"/>
                <w:szCs w:val="20"/>
              </w:rPr>
              <w:t>)-4-Formylmethylidene-2-hydroxy-2-pentenedioate</w:t>
            </w:r>
          </w:p>
        </w:tc>
      </w:tr>
      <w:tr w:rsidR="001219B6" w:rsidRPr="00935AB0" w14:paraId="382BCFBF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6E3403A5" w14:textId="49C5E074" w:rsidR="001219B6" w:rsidRPr="00935AB0" w:rsidRDefault="00B2757C" w:rsidP="001219B6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5C7CBB57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4-Carboxy-2-hydroxymuconate-semialdehyde</w:t>
            </w:r>
          </w:p>
        </w:tc>
      </w:tr>
      <w:tr w:rsidR="001219B6" w:rsidRPr="00935AB0" w14:paraId="00AC2088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03CDB5BF" w14:textId="47408E91" w:rsidR="001219B6" w:rsidRPr="00935AB0" w:rsidRDefault="00B2757C" w:rsidP="001219B6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0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05C20E52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2-Pyrone-4,6-dicarboxylic acid</w:t>
            </w:r>
          </w:p>
        </w:tc>
      </w:tr>
      <w:tr w:rsidR="001219B6" w:rsidRPr="00935AB0" w14:paraId="21663B49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6668B27B" w14:textId="12AA3502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1</w:t>
            </w:r>
            <w:r w:rsidR="00B2757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599417E9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4-Oxalomesaconic acid (enol form)</w:t>
            </w:r>
          </w:p>
        </w:tc>
      </w:tr>
      <w:tr w:rsidR="001219B6" w:rsidRPr="00935AB0" w14:paraId="5090F43F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69FD19BD" w14:textId="26C04985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1</w:t>
            </w:r>
            <w:r w:rsidR="00B2757C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2DD146AC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4-Oxalomesaconic acid (Keto form)</w:t>
            </w:r>
          </w:p>
        </w:tc>
      </w:tr>
      <w:tr w:rsidR="001219B6" w:rsidRPr="00935AB0" w14:paraId="72DF54A8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63F704D4" w14:textId="39D14B35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lastRenderedPageBreak/>
              <w:t>1</w:t>
            </w:r>
            <w:r w:rsidR="00B2757C"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16812118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4-carboxy-4-hydroxy-2-oxoadipic acid</w:t>
            </w:r>
          </w:p>
        </w:tc>
      </w:tr>
      <w:tr w:rsidR="001219B6" w:rsidRPr="00935AB0" w14:paraId="2A8D888C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7CBFA10C" w14:textId="2D3F0C91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1</w:t>
            </w:r>
            <w:r w:rsidR="00B2757C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5E92387A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Pyruvate</w:t>
            </w:r>
          </w:p>
        </w:tc>
      </w:tr>
      <w:tr w:rsidR="001219B6" w:rsidRPr="00935AB0" w14:paraId="4767CD55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12BC2FBD" w14:textId="66D1E81F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1</w:t>
            </w:r>
            <w:r w:rsidR="00B2757C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58802712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β-Carboxy-</w:t>
            </w:r>
            <w:proofErr w:type="spellStart"/>
            <w:r w:rsidRPr="00935AB0">
              <w:rPr>
                <w:color w:val="000000"/>
                <w:sz w:val="20"/>
                <w:szCs w:val="20"/>
              </w:rPr>
              <w:t>cic,cis</w:t>
            </w:r>
            <w:proofErr w:type="spellEnd"/>
            <w:r w:rsidRPr="00935AB0">
              <w:rPr>
                <w:color w:val="000000"/>
                <w:sz w:val="20"/>
                <w:szCs w:val="20"/>
              </w:rPr>
              <w:t>-</w:t>
            </w:r>
            <w:proofErr w:type="spellStart"/>
            <w:r w:rsidRPr="00935AB0">
              <w:rPr>
                <w:color w:val="000000"/>
                <w:sz w:val="20"/>
                <w:szCs w:val="20"/>
              </w:rPr>
              <w:t>mucinic</w:t>
            </w:r>
            <w:proofErr w:type="spellEnd"/>
            <w:r w:rsidRPr="00935AB0">
              <w:rPr>
                <w:color w:val="000000"/>
                <w:sz w:val="20"/>
                <w:szCs w:val="20"/>
              </w:rPr>
              <w:t xml:space="preserve"> acid</w:t>
            </w:r>
          </w:p>
        </w:tc>
      </w:tr>
      <w:tr w:rsidR="001219B6" w:rsidRPr="00935AB0" w14:paraId="39C2640E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743D1004" w14:textId="1DC2D81D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1</w:t>
            </w:r>
            <w:r w:rsidR="00B2757C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659C56FF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ϒ-</w:t>
            </w:r>
            <w:proofErr w:type="spellStart"/>
            <w:r w:rsidRPr="00935AB0">
              <w:rPr>
                <w:color w:val="000000"/>
                <w:sz w:val="20"/>
                <w:szCs w:val="20"/>
              </w:rPr>
              <w:t>Carboxymuconolactone</w:t>
            </w:r>
            <w:proofErr w:type="spellEnd"/>
          </w:p>
        </w:tc>
      </w:tr>
      <w:tr w:rsidR="001219B6" w:rsidRPr="00935AB0" w14:paraId="60B04E74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71854ABE" w14:textId="56E984C2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1</w:t>
            </w:r>
            <w:r w:rsidR="00B2757C"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21915D2D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Muconolactone</w:t>
            </w:r>
          </w:p>
        </w:tc>
      </w:tr>
      <w:tr w:rsidR="001219B6" w:rsidRPr="00935AB0" w14:paraId="27964ED9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66BEA070" w14:textId="5796F778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1</w:t>
            </w:r>
            <w:r w:rsidR="00B2757C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3A1DE2E5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β-Ketoadipic acid</w:t>
            </w:r>
          </w:p>
        </w:tc>
      </w:tr>
      <w:tr w:rsidR="001219B6" w:rsidRPr="00935AB0" w14:paraId="77AFDF51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4C5BA4A3" w14:textId="55A08D23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1</w:t>
            </w:r>
            <w:r w:rsidR="00B2757C"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72C7D7D4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3-oxoadipyl-CoA</w:t>
            </w:r>
          </w:p>
        </w:tc>
      </w:tr>
      <w:tr w:rsidR="001219B6" w:rsidRPr="00935AB0" w14:paraId="48A5E406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311717A5" w14:textId="0B5349B1" w:rsidR="001219B6" w:rsidRPr="00935AB0" w:rsidRDefault="00B2757C" w:rsidP="001219B6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0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5DF2DA19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Succinyl-CoA</w:t>
            </w:r>
          </w:p>
        </w:tc>
      </w:tr>
      <w:tr w:rsidR="001219B6" w:rsidRPr="00935AB0" w14:paraId="69538622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1F298616" w14:textId="153EB3D7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2</w:t>
            </w:r>
            <w:r w:rsidR="00B2757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1709AD8C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Acetyl-CoA</w:t>
            </w:r>
          </w:p>
        </w:tc>
      </w:tr>
      <w:tr w:rsidR="001219B6" w:rsidRPr="00935AB0" w14:paraId="05A70D0A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444DC1FC" w14:textId="2185FCD9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2</w:t>
            </w:r>
            <w:r w:rsidR="00B2757C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7617AF25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5-Carboxy-2-hydroxymuconate-semialdehyde</w:t>
            </w:r>
          </w:p>
        </w:tc>
      </w:tr>
      <w:tr w:rsidR="001219B6" w:rsidRPr="00935AB0" w14:paraId="79531D52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74ABF000" w14:textId="2C41DE16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2</w:t>
            </w:r>
            <w:r w:rsidR="00B2757C"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0323391F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2-Hydroxymuconate-semialdehyde</w:t>
            </w:r>
          </w:p>
        </w:tc>
      </w:tr>
      <w:tr w:rsidR="001219B6" w:rsidRPr="00935AB0" w14:paraId="77C5AAA2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0498C270" w14:textId="75F1AFE1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2</w:t>
            </w:r>
            <w:r w:rsidR="00B2757C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7367FF9A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4-Oxalocrotonic acid (enol form)</w:t>
            </w:r>
          </w:p>
        </w:tc>
      </w:tr>
      <w:tr w:rsidR="001219B6" w:rsidRPr="00935AB0" w14:paraId="39AC0D6D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752FF412" w14:textId="53F54C4A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2</w:t>
            </w:r>
            <w:r w:rsidR="00B2757C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4BB3540B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4-Oxalocrotonic acid (keto form)</w:t>
            </w:r>
          </w:p>
        </w:tc>
      </w:tr>
      <w:tr w:rsidR="001219B6" w:rsidRPr="00935AB0" w14:paraId="311298BC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188BE9DD" w14:textId="047C8EF9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2</w:t>
            </w:r>
            <w:r w:rsidR="00B2757C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4A977FE7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4-Hydroxy-2-oxovaleric acid/2-Oxo-4-pentenoate</w:t>
            </w:r>
          </w:p>
        </w:tc>
      </w:tr>
      <w:tr w:rsidR="001219B6" w:rsidRPr="00935AB0" w14:paraId="214B5BEB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317A39A4" w14:textId="3985A300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2</w:t>
            </w:r>
            <w:r w:rsidR="00B2757C"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39021E26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4-Hydroxy-2-oxovaleric acid</w:t>
            </w:r>
          </w:p>
        </w:tc>
      </w:tr>
      <w:tr w:rsidR="001219B6" w:rsidRPr="00935AB0" w14:paraId="17FB8106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6311FE1E" w14:textId="56CB07D9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2</w:t>
            </w:r>
            <w:r w:rsidR="00B2757C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444EA422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 xml:space="preserve">Acetaldehyde </w:t>
            </w:r>
          </w:p>
        </w:tc>
      </w:tr>
      <w:tr w:rsidR="001219B6" w:rsidRPr="00935AB0" w14:paraId="51BE8491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26918066" w14:textId="45F8E94C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2</w:t>
            </w:r>
            <w:r w:rsidR="00B2757C"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36F78BE4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Glycolaldehyde</w:t>
            </w:r>
          </w:p>
        </w:tc>
      </w:tr>
      <w:tr w:rsidR="001219B6" w:rsidRPr="00935AB0" w14:paraId="7748285F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14F0873E" w14:textId="791ADDCD" w:rsidR="001219B6" w:rsidRPr="00935AB0" w:rsidRDefault="00B2757C" w:rsidP="001219B6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0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6A8123D2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Glycolate</w:t>
            </w:r>
          </w:p>
        </w:tc>
      </w:tr>
      <w:tr w:rsidR="001219B6" w:rsidRPr="00935AB0" w14:paraId="633BB5AB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2641B2BC" w14:textId="16BBEF78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3</w:t>
            </w:r>
            <w:r w:rsidR="00B2757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41729144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proofErr w:type="spellStart"/>
            <w:r w:rsidRPr="00935AB0">
              <w:rPr>
                <w:color w:val="000000"/>
                <w:sz w:val="20"/>
                <w:szCs w:val="20"/>
              </w:rPr>
              <w:t>Glyoxalate</w:t>
            </w:r>
            <w:proofErr w:type="spellEnd"/>
          </w:p>
        </w:tc>
      </w:tr>
      <w:tr w:rsidR="001219B6" w:rsidRPr="00935AB0" w14:paraId="66D9943E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04B54468" w14:textId="42DE9AF2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3</w:t>
            </w:r>
            <w:r w:rsidR="00B2757C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390DF0BF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proofErr w:type="spellStart"/>
            <w:r w:rsidRPr="00935AB0">
              <w:rPr>
                <w:color w:val="000000"/>
                <w:sz w:val="20"/>
                <w:szCs w:val="20"/>
              </w:rPr>
              <w:t>Tartronate</w:t>
            </w:r>
            <w:proofErr w:type="spellEnd"/>
            <w:r w:rsidRPr="00935AB0">
              <w:rPr>
                <w:color w:val="000000"/>
                <w:sz w:val="20"/>
                <w:szCs w:val="20"/>
              </w:rPr>
              <w:t xml:space="preserve"> semialdehyde</w:t>
            </w:r>
          </w:p>
        </w:tc>
      </w:tr>
      <w:tr w:rsidR="001219B6" w:rsidRPr="00935AB0" w14:paraId="7BF920F4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44190BF4" w14:textId="70EB1346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3</w:t>
            </w:r>
            <w:r w:rsidR="00B2757C"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0FEC6C08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proofErr w:type="spellStart"/>
            <w:r w:rsidRPr="00935AB0">
              <w:rPr>
                <w:color w:val="000000"/>
                <w:sz w:val="20"/>
                <w:szCs w:val="20"/>
              </w:rPr>
              <w:t>Hydroxypyruvate</w:t>
            </w:r>
            <w:proofErr w:type="spellEnd"/>
          </w:p>
        </w:tc>
      </w:tr>
      <w:tr w:rsidR="001219B6" w:rsidRPr="00935AB0" w14:paraId="15066389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1F723DBC" w14:textId="054F4AB6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3</w:t>
            </w:r>
            <w:r w:rsidR="00B2757C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7CB709F8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Glycerate</w:t>
            </w:r>
          </w:p>
        </w:tc>
      </w:tr>
      <w:tr w:rsidR="001219B6" w:rsidRPr="00935AB0" w14:paraId="68A46C08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31253CBD" w14:textId="4DF1D958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3</w:t>
            </w:r>
            <w:r w:rsidR="00B2757C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7C97DA73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2-phosphoglycerate</w:t>
            </w:r>
          </w:p>
        </w:tc>
      </w:tr>
      <w:tr w:rsidR="001219B6" w:rsidRPr="00935AB0" w14:paraId="59B6BE1F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06D14B4C" w14:textId="522BEBC5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3</w:t>
            </w:r>
            <w:r w:rsidR="00B2757C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264254AA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Phosphoenolpyruvate</w:t>
            </w:r>
          </w:p>
        </w:tc>
      </w:tr>
      <w:tr w:rsidR="001219B6" w:rsidRPr="00935AB0" w14:paraId="6CEF74A5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52A88639" w14:textId="7A00C67F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3</w:t>
            </w:r>
            <w:r w:rsidR="00B2757C"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2632262E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Gallic acid</w:t>
            </w:r>
          </w:p>
        </w:tc>
      </w:tr>
      <w:tr w:rsidR="001219B6" w:rsidRPr="00935AB0" w14:paraId="74CB118A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395AD826" w14:textId="0ACBDF7D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3</w:t>
            </w:r>
            <w:r w:rsidR="00B2757C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6D230D88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Pyrogallol</w:t>
            </w:r>
          </w:p>
        </w:tc>
      </w:tr>
      <w:tr w:rsidR="001219B6" w:rsidRPr="00935AB0" w14:paraId="57006BC3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2D6CD425" w14:textId="4A4980DF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3</w:t>
            </w:r>
            <w:r w:rsidR="00B2757C"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43135068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 xml:space="preserve">Vanillin </w:t>
            </w:r>
          </w:p>
        </w:tc>
      </w:tr>
      <w:tr w:rsidR="001219B6" w:rsidRPr="00935AB0" w14:paraId="26F1EBF9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46330AB4" w14:textId="70F3493C" w:rsidR="001219B6" w:rsidRPr="00935AB0" w:rsidRDefault="00B2757C" w:rsidP="001219B6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0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2F2E86B0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 xml:space="preserve">Catechol </w:t>
            </w:r>
          </w:p>
        </w:tc>
      </w:tr>
      <w:tr w:rsidR="001219B6" w:rsidRPr="00935AB0" w14:paraId="2BB0C5D8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29F687B9" w14:textId="404D7597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4</w:t>
            </w:r>
            <w:r w:rsidR="00B2757C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71C19CFF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proofErr w:type="spellStart"/>
            <w:r w:rsidRPr="00935AB0">
              <w:rPr>
                <w:i/>
                <w:iCs/>
                <w:color w:val="000000"/>
                <w:sz w:val="20"/>
                <w:szCs w:val="20"/>
              </w:rPr>
              <w:t>cis,cis</w:t>
            </w:r>
            <w:r w:rsidRPr="00935AB0">
              <w:rPr>
                <w:color w:val="000000"/>
                <w:sz w:val="20"/>
                <w:szCs w:val="20"/>
              </w:rPr>
              <w:t>-muconate</w:t>
            </w:r>
            <w:proofErr w:type="spellEnd"/>
          </w:p>
        </w:tc>
      </w:tr>
      <w:tr w:rsidR="001219B6" w:rsidRPr="00935AB0" w14:paraId="70B16353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37A2B5D4" w14:textId="76A4EB5B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4</w:t>
            </w:r>
            <w:r w:rsidR="00B2757C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78264EFE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Malonyl-CoA</w:t>
            </w:r>
          </w:p>
        </w:tc>
      </w:tr>
      <w:tr w:rsidR="001219B6" w:rsidRPr="00935AB0" w14:paraId="3405AD3B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603C6D7F" w14:textId="2FE60988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4</w:t>
            </w:r>
            <w:r w:rsidR="00B2757C"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09419534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Malonyl-ACP</w:t>
            </w:r>
          </w:p>
        </w:tc>
      </w:tr>
      <w:tr w:rsidR="001219B6" w:rsidRPr="00935AB0" w14:paraId="636ABDF2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58D372E5" w14:textId="27086978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lastRenderedPageBreak/>
              <w:t>4</w:t>
            </w:r>
            <w:r w:rsidR="00B2757C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42EB9974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proofErr w:type="spellStart"/>
            <w:r w:rsidRPr="00935AB0">
              <w:rPr>
                <w:color w:val="000000"/>
                <w:sz w:val="20"/>
                <w:szCs w:val="20"/>
              </w:rPr>
              <w:t>Acetoacyl</w:t>
            </w:r>
            <w:proofErr w:type="spellEnd"/>
            <w:r w:rsidRPr="00935AB0">
              <w:rPr>
                <w:color w:val="000000"/>
                <w:sz w:val="20"/>
                <w:szCs w:val="20"/>
              </w:rPr>
              <w:t>-ACP</w:t>
            </w:r>
          </w:p>
        </w:tc>
      </w:tr>
      <w:tr w:rsidR="001219B6" w:rsidRPr="00935AB0" w14:paraId="77B0D4FF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1105DFB5" w14:textId="08C2E9E1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4</w:t>
            </w:r>
            <w:r w:rsidR="00B2757C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2963E0B9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3-Ketoacyl-ACP</w:t>
            </w:r>
          </w:p>
        </w:tc>
      </w:tr>
      <w:tr w:rsidR="001219B6" w:rsidRPr="00935AB0" w14:paraId="22E09966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55E838E4" w14:textId="38930294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4</w:t>
            </w:r>
            <w:r w:rsidR="00B2757C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48DB5F37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(R)-3-Hydroxyacyl-ACP</w:t>
            </w:r>
          </w:p>
        </w:tc>
      </w:tr>
      <w:tr w:rsidR="001219B6" w:rsidRPr="00935AB0" w14:paraId="31F05DDA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1D699E6C" w14:textId="7AD6B730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4</w:t>
            </w:r>
            <w:r w:rsidR="00B2757C"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77EF49D5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Enoyl-ACP</w:t>
            </w:r>
          </w:p>
        </w:tc>
      </w:tr>
      <w:tr w:rsidR="001219B6" w:rsidRPr="00935AB0" w14:paraId="2462EDB6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6D4D3634" w14:textId="1A3E9AF6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4</w:t>
            </w:r>
            <w:r w:rsidR="00B2757C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46256A11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Acyl-ACP</w:t>
            </w:r>
          </w:p>
        </w:tc>
      </w:tr>
      <w:tr w:rsidR="001219B6" w:rsidRPr="00935AB0" w14:paraId="3752B317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0246294D" w14:textId="6ECB7FD8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4</w:t>
            </w:r>
            <w:r w:rsidR="00B2757C"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58AB1BB4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Malondialdehyde</w:t>
            </w:r>
          </w:p>
        </w:tc>
      </w:tr>
      <w:tr w:rsidR="001219B6" w:rsidRPr="00935AB0" w14:paraId="18ACF8E3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7AAD5D02" w14:textId="0FF46F51" w:rsidR="001219B6" w:rsidRPr="00935AB0" w:rsidRDefault="00B2757C" w:rsidP="001219B6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0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67D605E4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3-Hydroxypropionic acid</w:t>
            </w:r>
          </w:p>
        </w:tc>
      </w:tr>
      <w:tr w:rsidR="001219B6" w:rsidRPr="00935AB0" w14:paraId="06873F3E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3ED4D603" w14:textId="2F5F34FE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5</w:t>
            </w:r>
            <w:r w:rsidR="00A4560E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0622F7C0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(R)-3-Hydroxyfatty acid</w:t>
            </w:r>
          </w:p>
        </w:tc>
      </w:tr>
      <w:tr w:rsidR="001219B6" w:rsidRPr="00935AB0" w14:paraId="403E9E8A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0D91F3BC" w14:textId="7280C172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5</w:t>
            </w:r>
            <w:r w:rsidR="00A4560E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33402E57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(R)-3-Hydroxyacyl-CoA</w:t>
            </w:r>
          </w:p>
        </w:tc>
      </w:tr>
      <w:tr w:rsidR="001219B6" w:rsidRPr="00935AB0" w14:paraId="3082989E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3D54F34B" w14:textId="508A3610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5</w:t>
            </w:r>
            <w:r w:rsidR="00A4560E"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7F0651F1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 xml:space="preserve">Medium chain length </w:t>
            </w:r>
            <w:proofErr w:type="spellStart"/>
            <w:r w:rsidRPr="00935AB0">
              <w:rPr>
                <w:color w:val="000000"/>
                <w:sz w:val="20"/>
                <w:szCs w:val="20"/>
              </w:rPr>
              <w:t>polyhydroxyalkanoate</w:t>
            </w:r>
            <w:proofErr w:type="spellEnd"/>
            <w:r w:rsidRPr="00935AB0">
              <w:rPr>
                <w:color w:val="000000"/>
                <w:sz w:val="20"/>
                <w:szCs w:val="20"/>
              </w:rPr>
              <w:t xml:space="preserve"> (mcl-PHA)</w:t>
            </w:r>
          </w:p>
        </w:tc>
      </w:tr>
      <w:tr w:rsidR="001219B6" w:rsidRPr="00935AB0" w14:paraId="1059AEE2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1D25A7DD" w14:textId="6148E332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5</w:t>
            </w:r>
            <w:r w:rsidR="00A4560E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48A5812E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2-Trans-Enoyl--CoA</w:t>
            </w:r>
          </w:p>
        </w:tc>
      </w:tr>
      <w:tr w:rsidR="001219B6" w:rsidRPr="00935AB0" w14:paraId="4D9341AB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5B96E087" w14:textId="4440D7C5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5</w:t>
            </w:r>
            <w:r w:rsidR="00A4560E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46307F5F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Citrate</w:t>
            </w:r>
          </w:p>
        </w:tc>
      </w:tr>
      <w:tr w:rsidR="001219B6" w:rsidRPr="00935AB0" w14:paraId="4A2070DD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254B1504" w14:textId="06A27BE8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5</w:t>
            </w:r>
            <w:r w:rsidR="00A4560E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4C71F067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Isocitrate</w:t>
            </w:r>
          </w:p>
        </w:tc>
      </w:tr>
      <w:tr w:rsidR="001219B6" w:rsidRPr="00935AB0" w14:paraId="3F8E132E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5996B922" w14:textId="227836DE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5</w:t>
            </w:r>
            <w:r w:rsidR="00A4560E"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064927F2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α-Ketoglutarate</w:t>
            </w:r>
          </w:p>
        </w:tc>
      </w:tr>
      <w:tr w:rsidR="001219B6" w:rsidRPr="00935AB0" w14:paraId="09BA6E65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4882A241" w14:textId="78DDB657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5</w:t>
            </w:r>
            <w:r w:rsidR="00A4560E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56976995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Succinyl-CoA</w:t>
            </w:r>
          </w:p>
        </w:tc>
      </w:tr>
      <w:tr w:rsidR="001219B6" w:rsidRPr="00935AB0" w14:paraId="512544A8" w14:textId="77777777" w:rsidTr="00EA78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5029D66F" w14:textId="6CA923AF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5</w:t>
            </w:r>
            <w:r w:rsidR="00A4560E"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70142D93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Fumarate</w:t>
            </w:r>
          </w:p>
        </w:tc>
      </w:tr>
      <w:tr w:rsidR="001219B6" w:rsidRPr="00935AB0" w14:paraId="117E2EC8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1DC7BC5F" w14:textId="2FCAE8FC" w:rsidR="001219B6" w:rsidRPr="00935AB0" w:rsidRDefault="00A4560E" w:rsidP="001219B6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0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12924C1A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Malate</w:t>
            </w:r>
          </w:p>
        </w:tc>
      </w:tr>
      <w:tr w:rsidR="001219B6" w:rsidRPr="00935AB0" w14:paraId="670EF395" w14:textId="77777777" w:rsidTr="0026578D">
        <w:trPr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14:paraId="30D55E03" w14:textId="1658E17E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6</w:t>
            </w:r>
            <w:r w:rsidR="00A4560E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6006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14:paraId="04846B24" w14:textId="77777777" w:rsidR="001219B6" w:rsidRPr="00935AB0" w:rsidRDefault="001219B6" w:rsidP="001219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Oxaloacetate</w:t>
            </w:r>
          </w:p>
        </w:tc>
      </w:tr>
      <w:tr w:rsidR="001219B6" w:rsidRPr="00935AB0" w14:paraId="0E1C66A1" w14:textId="77777777" w:rsidTr="00EA78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4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A37B1D" w14:textId="6ACF5F5C" w:rsidR="001219B6" w:rsidRPr="00935AB0" w:rsidRDefault="001219B6" w:rsidP="001219B6">
            <w:pPr>
              <w:jc w:val="center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>6</w:t>
            </w:r>
            <w:r w:rsidR="00A4560E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6006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1B6D528" w14:textId="77777777" w:rsidR="001219B6" w:rsidRPr="00935AB0" w:rsidRDefault="001219B6" w:rsidP="001219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935AB0">
              <w:rPr>
                <w:color w:val="000000"/>
                <w:sz w:val="20"/>
                <w:szCs w:val="20"/>
              </w:rPr>
              <w:t xml:space="preserve">Adipic acid </w:t>
            </w:r>
          </w:p>
        </w:tc>
      </w:tr>
    </w:tbl>
    <w:p w14:paraId="5193415B" w14:textId="16B397F6" w:rsidR="002B4F68" w:rsidRDefault="002B4F68" w:rsidP="002B4F68">
      <w:pPr>
        <w:jc w:val="center"/>
        <w:rPr>
          <w:b/>
          <w:bCs/>
        </w:rPr>
      </w:pPr>
    </w:p>
    <w:p w14:paraId="02D97942" w14:textId="77777777" w:rsidR="002B4F68" w:rsidRDefault="002B4F68">
      <w:pPr>
        <w:spacing w:after="160" w:line="259" w:lineRule="auto"/>
        <w:rPr>
          <w:b/>
          <w:bCs/>
        </w:rPr>
      </w:pPr>
      <w:r>
        <w:rPr>
          <w:b/>
          <w:bCs/>
        </w:rPr>
        <w:br w:type="page"/>
      </w:r>
    </w:p>
    <w:p w14:paraId="75DB0443" w14:textId="6331DDFF" w:rsidR="002B4F68" w:rsidRDefault="002B4F68" w:rsidP="002B4F68">
      <w:pPr>
        <w:rPr>
          <w:b/>
          <w:bCs/>
        </w:rPr>
      </w:pPr>
      <w:r w:rsidRPr="00E76E9B">
        <w:rPr>
          <w:b/>
          <w:bCs/>
        </w:rPr>
        <w:lastRenderedPageBreak/>
        <w:t>Table</w:t>
      </w:r>
      <w:r>
        <w:rPr>
          <w:b/>
          <w:bCs/>
        </w:rPr>
        <w:t xml:space="preserve"> S4</w:t>
      </w:r>
      <w:r w:rsidRPr="00E76E9B">
        <w:rPr>
          <w:b/>
          <w:bCs/>
        </w:rPr>
        <w:t xml:space="preserve">: Description of </w:t>
      </w:r>
      <w:r w:rsidR="00364458">
        <w:rPr>
          <w:b/>
          <w:bCs/>
        </w:rPr>
        <w:t>e</w:t>
      </w:r>
      <w:r w:rsidRPr="00E76E9B">
        <w:rPr>
          <w:b/>
          <w:bCs/>
        </w:rPr>
        <w:t xml:space="preserve">nzymes of the </w:t>
      </w:r>
      <w:proofErr w:type="spellStart"/>
      <w:r w:rsidRPr="00E76E9B">
        <w:rPr>
          <w:b/>
          <w:bCs/>
        </w:rPr>
        <w:t>biofunneling</w:t>
      </w:r>
      <w:proofErr w:type="spellEnd"/>
      <w:r w:rsidRPr="00E76E9B">
        <w:rPr>
          <w:b/>
          <w:bCs/>
        </w:rPr>
        <w:t xml:space="preserve"> pathways represent in Figure 01</w:t>
      </w:r>
    </w:p>
    <w:tbl>
      <w:tblPr>
        <w:tblStyle w:val="ListTable6Colorful"/>
        <w:tblW w:w="13140" w:type="dxa"/>
        <w:tblLook w:val="04A0" w:firstRow="1" w:lastRow="0" w:firstColumn="1" w:lastColumn="0" w:noHBand="0" w:noVBand="1"/>
      </w:tblPr>
      <w:tblGrid>
        <w:gridCol w:w="1619"/>
        <w:gridCol w:w="9186"/>
        <w:gridCol w:w="2340"/>
      </w:tblGrid>
      <w:tr w:rsidR="002B4F68" w:rsidRPr="00E76E9B" w14:paraId="786AB61B" w14:textId="77777777" w:rsidTr="0036445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4A270DEC" w14:textId="77777777" w:rsidR="002B4F68" w:rsidRPr="00E76E9B" w:rsidRDefault="002B4F68" w:rsidP="00364458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Protein</w:t>
            </w:r>
          </w:p>
        </w:tc>
        <w:tc>
          <w:tcPr>
            <w:tcW w:w="9186" w:type="dxa"/>
            <w:shd w:val="clear" w:color="auto" w:fill="auto"/>
            <w:noWrap/>
            <w:hideMark/>
          </w:tcPr>
          <w:p w14:paraId="574DF6DE" w14:textId="00EC1C1D" w:rsidR="002B4F68" w:rsidRPr="00E76E9B" w:rsidRDefault="00364458" w:rsidP="0036445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>
              <w:rPr>
                <w:sz w:val="20"/>
                <w:szCs w:val="20"/>
              </w:rPr>
              <w:t>Enzyme n</w:t>
            </w:r>
            <w:r w:rsidR="002B4F68">
              <w:rPr>
                <w:sz w:val="20"/>
                <w:szCs w:val="20"/>
              </w:rPr>
              <w:t>am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65047E35" w14:textId="77777777" w:rsidR="002B4F68" w:rsidRPr="00E76E9B" w:rsidRDefault="002B4F68" w:rsidP="0036445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IC number</w:t>
            </w:r>
          </w:p>
        </w:tc>
      </w:tr>
      <w:tr w:rsidR="002B4F68" w:rsidRPr="00E76E9B" w14:paraId="09150394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30D91781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AceE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136786B5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Pyruvate dehydrogenase E1 component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05A7953D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1.2.4.1</w:t>
            </w:r>
          </w:p>
        </w:tc>
      </w:tr>
      <w:tr w:rsidR="002B4F68" w:rsidRPr="00E76E9B" w14:paraId="7017B4A5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06370402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AcnA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07A17FE5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Aconitate hydrat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59B42C63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4.2.1.3</w:t>
            </w:r>
          </w:p>
        </w:tc>
      </w:tr>
      <w:tr w:rsidR="002B4F68" w:rsidRPr="00E76E9B" w14:paraId="68AAB96B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587A003F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AlkK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5B6856B7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Acyl-CoA synthet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4CD37E8D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0E74">
              <w:rPr>
                <w:sz w:val="20"/>
                <w:szCs w:val="20"/>
                <w:shd w:val="clear" w:color="auto" w:fill="FFFFFF"/>
              </w:rPr>
              <w:t>EC:</w:t>
            </w:r>
            <w:r w:rsidRPr="00D80E74">
              <w:rPr>
                <w:rStyle w:val="context-help"/>
                <w:sz w:val="20"/>
                <w:szCs w:val="20"/>
                <w:shd w:val="clear" w:color="auto" w:fill="FFFFFF"/>
              </w:rPr>
              <w:t>6.2.1.3</w:t>
            </w:r>
          </w:p>
        </w:tc>
      </w:tr>
      <w:tr w:rsidR="002B4F68" w:rsidRPr="00E76E9B" w14:paraId="4D566D11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</w:tcPr>
          <w:p w14:paraId="789821AC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AroY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</w:tcPr>
          <w:p w14:paraId="7F50C196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Protocatechuate decarboxylase</w:t>
            </w:r>
          </w:p>
        </w:tc>
        <w:tc>
          <w:tcPr>
            <w:tcW w:w="2340" w:type="dxa"/>
            <w:shd w:val="clear" w:color="auto" w:fill="auto"/>
            <w:noWrap/>
          </w:tcPr>
          <w:p w14:paraId="581F8C4E" w14:textId="77777777" w:rsidR="002B4F68" w:rsidRPr="00D80E74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shd w:val="clear" w:color="auto" w:fill="FFFFFF"/>
              </w:rPr>
            </w:pPr>
            <w:r>
              <w:rPr>
                <w:sz w:val="20"/>
                <w:szCs w:val="20"/>
                <w:shd w:val="clear" w:color="auto" w:fill="FFFFFF"/>
              </w:rPr>
              <w:t>EC:4.1.1.68</w:t>
            </w:r>
          </w:p>
        </w:tc>
      </w:tr>
      <w:tr w:rsidR="002B4F68" w:rsidRPr="00E76E9B" w14:paraId="7CE73A61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07A31220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CatA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15FB0D26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Catechol 1,2-dioxygen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5B343522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1.13.11.1</w:t>
            </w:r>
          </w:p>
        </w:tc>
      </w:tr>
      <w:tr w:rsidR="002B4F68" w:rsidRPr="00E76E9B" w14:paraId="0E2B67E9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4DB7A40F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CatBC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191DA101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Muconate</w:t>
            </w:r>
            <w:proofErr w:type="spellEnd"/>
            <w:r w:rsidRPr="00E76E9B">
              <w:rPr>
                <w:sz w:val="20"/>
                <w:szCs w:val="20"/>
              </w:rPr>
              <w:t xml:space="preserve"> </w:t>
            </w:r>
            <w:proofErr w:type="spellStart"/>
            <w:r w:rsidRPr="00E76E9B">
              <w:rPr>
                <w:sz w:val="20"/>
                <w:szCs w:val="20"/>
              </w:rPr>
              <w:t>cycloisomerase</w:t>
            </w:r>
            <w:proofErr w:type="spellEnd"/>
            <w:r w:rsidRPr="00E76E9B">
              <w:rPr>
                <w:sz w:val="20"/>
                <w:szCs w:val="20"/>
              </w:rPr>
              <w:t xml:space="preserve"> 1/Muconolactone Delta-isomer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20B656C4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5.5.1.1/EC:5.3.3.4</w:t>
            </w:r>
          </w:p>
        </w:tc>
      </w:tr>
      <w:tr w:rsidR="002B4F68" w:rsidRPr="00E76E9B" w14:paraId="62ABFB24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323E0CCB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no</w:t>
            </w:r>
          </w:p>
        </w:tc>
        <w:tc>
          <w:tcPr>
            <w:tcW w:w="9186" w:type="dxa"/>
            <w:shd w:val="clear" w:color="auto" w:fill="auto"/>
            <w:noWrap/>
            <w:hideMark/>
          </w:tcPr>
          <w:p w14:paraId="117D959A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nol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19E0DDDC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4.2.1.11</w:t>
            </w:r>
          </w:p>
        </w:tc>
      </w:tr>
      <w:tr w:rsidR="002B4F68" w:rsidRPr="00E76E9B" w14:paraId="025A770E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7ACE7315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R</w:t>
            </w:r>
          </w:p>
        </w:tc>
        <w:tc>
          <w:tcPr>
            <w:tcW w:w="9186" w:type="dxa"/>
            <w:shd w:val="clear" w:color="auto" w:fill="auto"/>
            <w:noWrap/>
            <w:hideMark/>
          </w:tcPr>
          <w:p w14:paraId="5D21F91E" w14:textId="213FA59C" w:rsidR="002B4F68" w:rsidRPr="00E76E9B" w:rsidRDefault="0026578D" w:rsidP="002657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E</w:t>
            </w:r>
            <w:r w:rsidRPr="0026578D">
              <w:rPr>
                <w:sz w:val="20"/>
                <w:szCs w:val="20"/>
              </w:rPr>
              <w:t>noate</w:t>
            </w:r>
            <w:proofErr w:type="spellEnd"/>
            <w:r w:rsidRPr="0026578D">
              <w:rPr>
                <w:sz w:val="20"/>
                <w:szCs w:val="20"/>
              </w:rPr>
              <w:t xml:space="preserve"> reduct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7B5EE3EA" w14:textId="3D7FC72E" w:rsidR="002B4F68" w:rsidRPr="00E76E9B" w:rsidRDefault="0026578D" w:rsidP="0026578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C:1.3.1.31</w:t>
            </w:r>
          </w:p>
        </w:tc>
      </w:tr>
      <w:tr w:rsidR="002B4F68" w:rsidRPr="00E76E9B" w14:paraId="46F5ADFC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</w:tcPr>
          <w:p w14:paraId="63960F0D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AccA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</w:tcPr>
          <w:p w14:paraId="0ECC640F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E76E9B">
              <w:rPr>
                <w:sz w:val="20"/>
                <w:szCs w:val="20"/>
              </w:rPr>
              <w:t>cetyl-CoA carboxylase</w:t>
            </w:r>
          </w:p>
        </w:tc>
        <w:tc>
          <w:tcPr>
            <w:tcW w:w="2340" w:type="dxa"/>
            <w:shd w:val="clear" w:color="auto" w:fill="auto"/>
            <w:noWrap/>
          </w:tcPr>
          <w:p w14:paraId="52274101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6.4.1.2</w:t>
            </w:r>
          </w:p>
        </w:tc>
      </w:tr>
      <w:tr w:rsidR="002B4F68" w:rsidRPr="00E76E9B" w14:paraId="4E5604CE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5A208898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FabAZ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2D250636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 xml:space="preserve">3-hydroxydecanoyl-[acyl-carrier-protein] dehydratase/3-hydroxyacyl-[acyl-carrier-protein] dehydratase </w:t>
            </w:r>
            <w:proofErr w:type="spellStart"/>
            <w:r w:rsidRPr="00E76E9B">
              <w:rPr>
                <w:sz w:val="20"/>
                <w:szCs w:val="20"/>
              </w:rPr>
              <w:t>FabZ</w:t>
            </w:r>
            <w:proofErr w:type="spellEnd"/>
          </w:p>
        </w:tc>
        <w:tc>
          <w:tcPr>
            <w:tcW w:w="2340" w:type="dxa"/>
            <w:shd w:val="clear" w:color="auto" w:fill="auto"/>
            <w:noWrap/>
            <w:hideMark/>
          </w:tcPr>
          <w:p w14:paraId="006C1B0A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4.2.1.59</w:t>
            </w:r>
          </w:p>
        </w:tc>
      </w:tr>
      <w:tr w:rsidR="002B4F68" w:rsidRPr="00E76E9B" w14:paraId="7798DE2F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55033930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FabBF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77B5D062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3-oxoacyl-[acyl-carrier-protein] synthase 1/3-oxoacyl-[acyl-carrier-protein] synthase 2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150839AA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2.3.1.41/EC:2.3.1.179</w:t>
            </w:r>
          </w:p>
        </w:tc>
      </w:tr>
      <w:tr w:rsidR="002B4F68" w:rsidRPr="00E76E9B" w14:paraId="66BDB7C1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3E90B074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FabD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4FCE23E3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 xml:space="preserve">Malonyl CoA-acyl carrier protein </w:t>
            </w:r>
            <w:proofErr w:type="spellStart"/>
            <w:r w:rsidRPr="00E76E9B">
              <w:rPr>
                <w:sz w:val="20"/>
                <w:szCs w:val="20"/>
              </w:rPr>
              <w:t>transacylase</w:t>
            </w:r>
            <w:proofErr w:type="spellEnd"/>
          </w:p>
        </w:tc>
        <w:tc>
          <w:tcPr>
            <w:tcW w:w="2340" w:type="dxa"/>
            <w:shd w:val="clear" w:color="auto" w:fill="auto"/>
            <w:noWrap/>
            <w:hideMark/>
          </w:tcPr>
          <w:p w14:paraId="32439BD3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2.3.1.39</w:t>
            </w:r>
          </w:p>
        </w:tc>
      </w:tr>
      <w:tr w:rsidR="002B4F68" w:rsidRPr="00E76E9B" w14:paraId="6B573339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173F599B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FabG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745D57C3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3-oxoacyl-[acyl-carrier-protein] reduct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3BFCC67B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1.1.1.100</w:t>
            </w:r>
          </w:p>
        </w:tc>
      </w:tr>
      <w:tr w:rsidR="002B4F68" w:rsidRPr="00E76E9B" w14:paraId="361F8BA5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0B550A0C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FabH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586F170B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3-oxoacyl-ACP synth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38D3F30A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2.3.1.180</w:t>
            </w:r>
          </w:p>
        </w:tc>
      </w:tr>
      <w:tr w:rsidR="002B4F68" w:rsidRPr="00E76E9B" w14:paraId="7AAFFFC5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733CF794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FabIV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04F2E347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noyl-[acyl-carrier-protein] reductase [NADH]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7505CDAB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1.3.1.9</w:t>
            </w:r>
          </w:p>
        </w:tc>
      </w:tr>
      <w:tr w:rsidR="002B4F68" w:rsidRPr="00E76E9B" w14:paraId="60C989ED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4CF42313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GalB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4CF26924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4-oxalmesaconate hydrat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0AB870BC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4.2.1.83</w:t>
            </w:r>
          </w:p>
        </w:tc>
      </w:tr>
      <w:tr w:rsidR="002B4F68" w:rsidRPr="00E76E9B" w14:paraId="2479BA91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2EBD3AB1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GalC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2C8159DD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4-carboxy-4-hydroxy-2-oxoadipic acid aldol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79614AA6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4.1.3.17</w:t>
            </w:r>
          </w:p>
        </w:tc>
      </w:tr>
      <w:tr w:rsidR="002B4F68" w:rsidRPr="00E76E9B" w14:paraId="6AF18BEB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6CF714AE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GalD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5DE14667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 xml:space="preserve">4-oxalomesaconate </w:t>
            </w:r>
            <w:proofErr w:type="spellStart"/>
            <w:r w:rsidRPr="00E76E9B">
              <w:rPr>
                <w:sz w:val="20"/>
                <w:szCs w:val="20"/>
              </w:rPr>
              <w:t>tautomerase</w:t>
            </w:r>
            <w:proofErr w:type="spellEnd"/>
          </w:p>
        </w:tc>
        <w:tc>
          <w:tcPr>
            <w:tcW w:w="2340" w:type="dxa"/>
            <w:shd w:val="clear" w:color="auto" w:fill="auto"/>
            <w:noWrap/>
            <w:hideMark/>
          </w:tcPr>
          <w:p w14:paraId="2656CC8A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5.3.2.8</w:t>
            </w:r>
          </w:p>
        </w:tc>
      </w:tr>
      <w:tr w:rsidR="002B4F68" w:rsidRPr="00E76E9B" w14:paraId="1ACCB86E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4F91A2A4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Gcl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2119598D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 xml:space="preserve">Glyoxylate </w:t>
            </w:r>
            <w:proofErr w:type="spellStart"/>
            <w:r w:rsidRPr="00E76E9B">
              <w:rPr>
                <w:sz w:val="20"/>
                <w:szCs w:val="20"/>
              </w:rPr>
              <w:t>carboligase</w:t>
            </w:r>
            <w:proofErr w:type="spellEnd"/>
          </w:p>
        </w:tc>
        <w:tc>
          <w:tcPr>
            <w:tcW w:w="2340" w:type="dxa"/>
            <w:shd w:val="clear" w:color="auto" w:fill="auto"/>
            <w:noWrap/>
            <w:hideMark/>
          </w:tcPr>
          <w:p w14:paraId="648D463F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4.1.1.47</w:t>
            </w:r>
          </w:p>
        </w:tc>
      </w:tr>
      <w:tr w:rsidR="002B4F68" w:rsidRPr="00E76E9B" w14:paraId="29869713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3ACC09C3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GlcDEF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409F415A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Glycolate oxidase, putative FAD-linked subunit/Glycolate oxidase, putative FAD-binding subunit/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389AE66C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1.1.99.14</w:t>
            </w:r>
          </w:p>
        </w:tc>
      </w:tr>
      <w:tr w:rsidR="002B4F68" w:rsidRPr="00E76E9B" w14:paraId="61DE4A35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2B5E8593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gltA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643731CA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Citrate synth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347E06F9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2.3.3.16</w:t>
            </w:r>
          </w:p>
        </w:tc>
      </w:tr>
      <w:tr w:rsidR="002B4F68" w:rsidRPr="00E76E9B" w14:paraId="6DC2CF5F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27D1C599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GlxR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3596391A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Tartronate</w:t>
            </w:r>
            <w:proofErr w:type="spellEnd"/>
            <w:r w:rsidRPr="00E76E9B">
              <w:rPr>
                <w:sz w:val="20"/>
                <w:szCs w:val="20"/>
              </w:rPr>
              <w:t xml:space="preserve"> semialdehyde reduct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5F196EF6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1.1.1.60</w:t>
            </w:r>
          </w:p>
        </w:tc>
      </w:tr>
      <w:tr w:rsidR="002B4F68" w:rsidRPr="00DC60B5" w14:paraId="6FDECB85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659A60F4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HsoMT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30EFA1D7" w14:textId="74D6E6B3" w:rsidR="002B4F68" w:rsidRPr="00E76E9B" w:rsidRDefault="002B4F68" w:rsidP="003644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60B5">
              <w:rPr>
                <w:sz w:val="20"/>
                <w:szCs w:val="20"/>
              </w:rPr>
              <w:t>Catechol O-methyltransfer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1D94C88F" w14:textId="6E6C999C" w:rsidR="002B4F68" w:rsidRPr="00E76E9B" w:rsidRDefault="002B4F68" w:rsidP="003644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60B5">
              <w:rPr>
                <w:sz w:val="20"/>
                <w:szCs w:val="20"/>
              </w:rPr>
              <w:t>EC:</w:t>
            </w:r>
            <w:r w:rsidRPr="00DC60B5">
              <w:rPr>
                <w:rStyle w:val="context-help"/>
                <w:sz w:val="20"/>
                <w:szCs w:val="20"/>
              </w:rPr>
              <w:t>2.1.1.6</w:t>
            </w:r>
          </w:p>
        </w:tc>
      </w:tr>
      <w:tr w:rsidR="002B4F68" w:rsidRPr="00E76E9B" w14:paraId="4A85FDCD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5132A8A6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Hyi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1F7CC18C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Hydroxypyruvate</w:t>
            </w:r>
            <w:proofErr w:type="spellEnd"/>
            <w:r w:rsidRPr="00E76E9B">
              <w:rPr>
                <w:sz w:val="20"/>
                <w:szCs w:val="20"/>
              </w:rPr>
              <w:t xml:space="preserve"> isomer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1019D827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5.3.1.22</w:t>
            </w:r>
          </w:p>
        </w:tc>
      </w:tr>
      <w:tr w:rsidR="002B4F68" w:rsidRPr="00E76E9B" w14:paraId="1D530CA0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11666CB4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lcd</w:t>
            </w:r>
          </w:p>
        </w:tc>
        <w:tc>
          <w:tcPr>
            <w:tcW w:w="9186" w:type="dxa"/>
            <w:shd w:val="clear" w:color="auto" w:fill="auto"/>
            <w:noWrap/>
            <w:hideMark/>
          </w:tcPr>
          <w:p w14:paraId="2164F6F4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Isocitrate dehydrogenase [NADP]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3962C602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1.1.1.42</w:t>
            </w:r>
          </w:p>
        </w:tc>
      </w:tr>
      <w:tr w:rsidR="002B4F68" w:rsidRPr="00E76E9B" w14:paraId="327542F7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16181E0F" w14:textId="13D7E506" w:rsidR="002B4F68" w:rsidRPr="00E76E9B" w:rsidRDefault="005623C1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L</w:t>
            </w:r>
            <w:r w:rsidR="002B4F68" w:rsidRPr="00E76E9B">
              <w:rPr>
                <w:sz w:val="20"/>
                <w:szCs w:val="20"/>
              </w:rPr>
              <w:t>igAB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3645E750" w14:textId="4BA6BBCD" w:rsidR="002B4F68" w:rsidRPr="00E76E9B" w:rsidRDefault="005623C1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623C1">
              <w:rPr>
                <w:sz w:val="20"/>
                <w:szCs w:val="20"/>
              </w:rPr>
              <w:t xml:space="preserve">Type II </w:t>
            </w:r>
            <w:proofErr w:type="spellStart"/>
            <w:r w:rsidRPr="005623C1">
              <w:rPr>
                <w:sz w:val="20"/>
                <w:szCs w:val="20"/>
              </w:rPr>
              <w:t>extradiol</w:t>
            </w:r>
            <w:proofErr w:type="spellEnd"/>
            <w:r w:rsidRPr="005623C1">
              <w:rPr>
                <w:sz w:val="20"/>
                <w:szCs w:val="20"/>
              </w:rPr>
              <w:t xml:space="preserve"> dioxygenases</w:t>
            </w:r>
            <w:r>
              <w:rPr>
                <w:sz w:val="20"/>
                <w:szCs w:val="20"/>
              </w:rPr>
              <w:t>/</w:t>
            </w:r>
            <w:r>
              <w:t xml:space="preserve"> </w:t>
            </w:r>
            <w:r w:rsidRPr="005623C1">
              <w:rPr>
                <w:sz w:val="20"/>
                <w:szCs w:val="20"/>
              </w:rPr>
              <w:t>protocatechuate 4,5-dioxygen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32C7B4F1" w14:textId="7C41AC63" w:rsidR="002B4F68" w:rsidRPr="00E76E9B" w:rsidRDefault="000C2A4B" w:rsidP="005623C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hyperlink r:id="rId8" w:history="1">
              <w:r w:rsidR="002B4F68" w:rsidRPr="00E76E9B">
                <w:rPr>
                  <w:sz w:val="20"/>
                  <w:szCs w:val="20"/>
                </w:rPr>
                <w:t>EC:</w:t>
              </w:r>
              <w:r w:rsidR="005623C1">
                <w:rPr>
                  <w:sz w:val="20"/>
                  <w:szCs w:val="20"/>
                </w:rPr>
                <w:t>1</w:t>
              </w:r>
              <w:r w:rsidR="002B4F68" w:rsidRPr="00E76E9B">
                <w:rPr>
                  <w:sz w:val="20"/>
                  <w:szCs w:val="20"/>
                </w:rPr>
                <w:t>.</w:t>
              </w:r>
              <w:r w:rsidR="005623C1">
                <w:rPr>
                  <w:sz w:val="20"/>
                  <w:szCs w:val="20"/>
                </w:rPr>
                <w:t>13</w:t>
              </w:r>
              <w:r w:rsidR="002B4F68" w:rsidRPr="00E76E9B">
                <w:rPr>
                  <w:sz w:val="20"/>
                  <w:szCs w:val="20"/>
                </w:rPr>
                <w:t>.1</w:t>
              </w:r>
              <w:r w:rsidR="005623C1">
                <w:rPr>
                  <w:sz w:val="20"/>
                  <w:szCs w:val="20"/>
                </w:rPr>
                <w:t>1</w:t>
              </w:r>
              <w:r w:rsidR="002B4F68" w:rsidRPr="00E76E9B">
                <w:rPr>
                  <w:sz w:val="20"/>
                  <w:szCs w:val="20"/>
                </w:rPr>
                <w:t>.</w:t>
              </w:r>
            </w:hyperlink>
            <w:r w:rsidR="005623C1">
              <w:rPr>
                <w:sz w:val="20"/>
                <w:szCs w:val="20"/>
              </w:rPr>
              <w:t>8</w:t>
            </w:r>
          </w:p>
        </w:tc>
      </w:tr>
      <w:tr w:rsidR="002B4F68" w:rsidRPr="00E76E9B" w14:paraId="1796E50C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5796C729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LigC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4E634A08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4-carboxy-2-hydroxymuconate-6-semialdehyde dehydrogen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521C0273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1.1.1.312</w:t>
            </w:r>
          </w:p>
        </w:tc>
      </w:tr>
      <w:tr w:rsidR="002B4F68" w:rsidRPr="00E76E9B" w14:paraId="0A6CFC3A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12DDCD16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LigI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621182A8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2-pyrone-4,6-dicarboxylate hydrol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54CE53AD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3.1.1.57</w:t>
            </w:r>
          </w:p>
        </w:tc>
      </w:tr>
      <w:tr w:rsidR="002B4F68" w:rsidRPr="00E76E9B" w14:paraId="0AC760F9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1214F186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Lpdc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48825ADA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Gallate decarboxyl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4BE42760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4.1.1.59</w:t>
            </w:r>
          </w:p>
        </w:tc>
      </w:tr>
      <w:tr w:rsidR="002B4F68" w:rsidRPr="00E76E9B" w14:paraId="4DAEE4E4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1DDFF4CB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Mcr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33BEDC66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malonyl-CoA reduct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3C1A07ED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 1.1.1.298</w:t>
            </w:r>
          </w:p>
        </w:tc>
      </w:tr>
      <w:tr w:rsidR="002B4F68" w:rsidRPr="00E76E9B" w14:paraId="1BEB9CB6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498FD7D8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Mdh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2E584B38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Probable malate dehydrogen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0C4A5D57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1.1.1.37</w:t>
            </w:r>
          </w:p>
        </w:tc>
      </w:tr>
      <w:tr w:rsidR="002B4F68" w:rsidRPr="00E76E9B" w14:paraId="456D4A47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38E7BE3F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PcaB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2D7A3F58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 xml:space="preserve">3-carboxy-cis,cis-muconate </w:t>
            </w:r>
            <w:proofErr w:type="spellStart"/>
            <w:r w:rsidRPr="00E76E9B">
              <w:rPr>
                <w:sz w:val="20"/>
                <w:szCs w:val="20"/>
              </w:rPr>
              <w:t>cycloisomerase</w:t>
            </w:r>
            <w:proofErr w:type="spellEnd"/>
          </w:p>
        </w:tc>
        <w:tc>
          <w:tcPr>
            <w:tcW w:w="2340" w:type="dxa"/>
            <w:shd w:val="clear" w:color="auto" w:fill="auto"/>
            <w:noWrap/>
            <w:hideMark/>
          </w:tcPr>
          <w:p w14:paraId="45DCDF3F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5.5.1.2</w:t>
            </w:r>
          </w:p>
        </w:tc>
      </w:tr>
      <w:tr w:rsidR="002B4F68" w:rsidRPr="00E76E9B" w14:paraId="1C2FE694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0CC77032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PcaC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5A27DEF1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4-carboxymuconolactone decarboxyl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46A0A6E8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4.1.1.44</w:t>
            </w:r>
          </w:p>
        </w:tc>
      </w:tr>
      <w:tr w:rsidR="002B4F68" w:rsidRPr="00E76E9B" w14:paraId="7C592B91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74AD7C80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lastRenderedPageBreak/>
              <w:t>PcaD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3E8E384E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3-oxoadipate enol-lactonase 2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7112E146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3.1.1.24</w:t>
            </w:r>
          </w:p>
        </w:tc>
      </w:tr>
      <w:tr w:rsidR="002B4F68" w:rsidRPr="00E76E9B" w14:paraId="219A4C16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03E964AC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PcaF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2BC7CBDD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 xml:space="preserve">3-oxoadipyl-CoA </w:t>
            </w:r>
            <w:proofErr w:type="spellStart"/>
            <w:r w:rsidRPr="00E76E9B">
              <w:rPr>
                <w:sz w:val="20"/>
                <w:szCs w:val="20"/>
              </w:rPr>
              <w:t>thiolase</w:t>
            </w:r>
            <w:proofErr w:type="spellEnd"/>
          </w:p>
        </w:tc>
        <w:tc>
          <w:tcPr>
            <w:tcW w:w="2340" w:type="dxa"/>
            <w:shd w:val="clear" w:color="auto" w:fill="auto"/>
            <w:noWrap/>
            <w:hideMark/>
          </w:tcPr>
          <w:p w14:paraId="2AE4ABA9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2.3.1.174</w:t>
            </w:r>
          </w:p>
        </w:tc>
      </w:tr>
      <w:tr w:rsidR="002B4F68" w:rsidRPr="00E76E9B" w14:paraId="5C3700F1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3765ABBA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PcaHG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5279E033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Protocatechuate 3,4-dioxygenase beta chain/Protocatechuate 3,4-dioxygenase alpha chain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289AF85E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1.13.11.3</w:t>
            </w:r>
          </w:p>
        </w:tc>
      </w:tr>
      <w:tr w:rsidR="002B4F68" w:rsidRPr="00E76E9B" w14:paraId="54898A90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452C12BD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PcaIJ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46D7B9CC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3-oxoadipate CoA-transfer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5CFF987B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2.8.3.6</w:t>
            </w:r>
          </w:p>
        </w:tc>
      </w:tr>
      <w:tr w:rsidR="002B4F68" w:rsidRPr="00E76E9B" w14:paraId="533CE1B1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3B959506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PedEH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7482D16E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PQQ-dependent dehydrogen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59A96963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1.1.2.8</w:t>
            </w:r>
          </w:p>
        </w:tc>
      </w:tr>
      <w:tr w:rsidR="002B4F68" w:rsidRPr="00E76E9B" w14:paraId="2FAD33A0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61AB1E43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PedI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7CB4DDCF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Aldehyde dehydrogen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536DA058" w14:textId="73AC9962" w:rsidR="002B4F68" w:rsidRPr="00E76E9B" w:rsidRDefault="002B4F68" w:rsidP="003644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60B5">
              <w:rPr>
                <w:sz w:val="20"/>
                <w:szCs w:val="20"/>
                <w:shd w:val="clear" w:color="auto" w:fill="FFFFFF"/>
              </w:rPr>
              <w:t>EC:</w:t>
            </w:r>
            <w:r w:rsidRPr="00DC60B5">
              <w:rPr>
                <w:rStyle w:val="context-help"/>
                <w:sz w:val="20"/>
                <w:szCs w:val="20"/>
                <w:shd w:val="clear" w:color="auto" w:fill="FFFFFF"/>
              </w:rPr>
              <w:t>1.2.1.3</w:t>
            </w:r>
          </w:p>
        </w:tc>
      </w:tr>
      <w:tr w:rsidR="002B4F68" w:rsidRPr="00E76E9B" w14:paraId="2633EF09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22A24AEE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PhaC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47216314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Poly(3-hydroxyalkanoate) polymerase 2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66E2CF34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2.3.1.-</w:t>
            </w:r>
          </w:p>
        </w:tc>
      </w:tr>
      <w:tr w:rsidR="002B4F68" w:rsidRPr="00E76E9B" w14:paraId="16B94F20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3165EA63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PhaG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2DDDA1B2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 xml:space="preserve">(R)-3-hydroxydecanoyl-ACP:CoA </w:t>
            </w:r>
            <w:proofErr w:type="spellStart"/>
            <w:r w:rsidRPr="00E76E9B">
              <w:rPr>
                <w:sz w:val="20"/>
                <w:szCs w:val="20"/>
              </w:rPr>
              <w:t>transacylase</w:t>
            </w:r>
            <w:proofErr w:type="spellEnd"/>
          </w:p>
        </w:tc>
        <w:tc>
          <w:tcPr>
            <w:tcW w:w="2340" w:type="dxa"/>
            <w:shd w:val="clear" w:color="auto" w:fill="auto"/>
            <w:noWrap/>
            <w:hideMark/>
          </w:tcPr>
          <w:p w14:paraId="2A90F951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2.4.1.-</w:t>
            </w:r>
          </w:p>
        </w:tc>
      </w:tr>
      <w:tr w:rsidR="002B4F68" w:rsidRPr="00E76E9B" w14:paraId="70896427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5E1D4907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PhaJ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2487798C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(R)-specific enoyl-CoA hydrat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7C4EA7D4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4.2.1.119</w:t>
            </w:r>
          </w:p>
        </w:tc>
      </w:tr>
      <w:tr w:rsidR="002B4F68" w:rsidRPr="00E76E9B" w14:paraId="79670C4D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61D41AFC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AceA</w:t>
            </w:r>
            <w:proofErr w:type="spellEnd"/>
            <w:r w:rsidRPr="00E76E9B">
              <w:rPr>
                <w:sz w:val="20"/>
                <w:szCs w:val="20"/>
              </w:rPr>
              <w:t>-D</w:t>
            </w:r>
          </w:p>
        </w:tc>
        <w:tc>
          <w:tcPr>
            <w:tcW w:w="9186" w:type="dxa"/>
            <w:shd w:val="clear" w:color="auto" w:fill="auto"/>
            <w:noWrap/>
            <w:hideMark/>
          </w:tcPr>
          <w:p w14:paraId="211C2844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Isocitrase</w:t>
            </w:r>
            <w:proofErr w:type="spellEnd"/>
          </w:p>
        </w:tc>
        <w:tc>
          <w:tcPr>
            <w:tcW w:w="2340" w:type="dxa"/>
            <w:shd w:val="clear" w:color="auto" w:fill="auto"/>
            <w:noWrap/>
            <w:hideMark/>
          </w:tcPr>
          <w:p w14:paraId="50416FB3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4.1.3.1</w:t>
            </w:r>
          </w:p>
        </w:tc>
      </w:tr>
      <w:tr w:rsidR="002B4F68" w:rsidRPr="00E76E9B" w14:paraId="356937BC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014FE3DB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PobA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70E50207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p-hydroxybenzoate hydroxyl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1C8BAC99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1.14.13.2</w:t>
            </w:r>
          </w:p>
        </w:tc>
      </w:tr>
      <w:tr w:rsidR="002B4F68" w:rsidRPr="00E76E9B" w14:paraId="4EE1904E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208BEC15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PP_0897</w:t>
            </w:r>
          </w:p>
        </w:tc>
        <w:tc>
          <w:tcPr>
            <w:tcW w:w="9186" w:type="dxa"/>
            <w:shd w:val="clear" w:color="auto" w:fill="auto"/>
            <w:noWrap/>
            <w:hideMark/>
          </w:tcPr>
          <w:p w14:paraId="32ECB1BA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Fumarate hydratase class I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3D6B0D14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4.2.1.2</w:t>
            </w:r>
          </w:p>
        </w:tc>
      </w:tr>
      <w:tr w:rsidR="002B4F68" w:rsidRPr="00E76E9B" w14:paraId="021142E4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3E69EA96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PP_4300</w:t>
            </w:r>
          </w:p>
        </w:tc>
        <w:tc>
          <w:tcPr>
            <w:tcW w:w="9186" w:type="dxa"/>
            <w:shd w:val="clear" w:color="auto" w:fill="auto"/>
            <w:noWrap/>
            <w:hideMark/>
          </w:tcPr>
          <w:p w14:paraId="005945B4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 xml:space="preserve">Putative </w:t>
            </w:r>
            <w:proofErr w:type="spellStart"/>
            <w:r w:rsidRPr="00E76E9B">
              <w:rPr>
                <w:sz w:val="20"/>
                <w:szCs w:val="20"/>
              </w:rPr>
              <w:t>hydroxypyruvate</w:t>
            </w:r>
            <w:proofErr w:type="spellEnd"/>
            <w:r w:rsidRPr="00E76E9B">
              <w:rPr>
                <w:sz w:val="20"/>
                <w:szCs w:val="20"/>
              </w:rPr>
              <w:t xml:space="preserve"> reduct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7BD3A942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1.1.1.81</w:t>
            </w:r>
          </w:p>
        </w:tc>
      </w:tr>
      <w:tr w:rsidR="002B4F68" w:rsidRPr="00E76E9B" w14:paraId="24D9B38F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</w:tcPr>
          <w:p w14:paraId="6B3FD4B4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PraA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</w:tcPr>
          <w:p w14:paraId="0AD00039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Protocatechuate 2,3-dioxygenase</w:t>
            </w:r>
          </w:p>
        </w:tc>
        <w:tc>
          <w:tcPr>
            <w:tcW w:w="2340" w:type="dxa"/>
            <w:shd w:val="clear" w:color="auto" w:fill="auto"/>
            <w:noWrap/>
          </w:tcPr>
          <w:p w14:paraId="68A53471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C:1.13.11.8</w:t>
            </w:r>
          </w:p>
        </w:tc>
      </w:tr>
      <w:tr w:rsidR="002B4F68" w:rsidRPr="0068506A" w14:paraId="070510AF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</w:tcPr>
          <w:p w14:paraId="4ECA4CFD" w14:textId="77777777" w:rsidR="002B4F68" w:rsidRPr="0068506A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PraH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</w:tcPr>
          <w:p w14:paraId="41F87029" w14:textId="77777777" w:rsidR="002B4F68" w:rsidRPr="0068506A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5-carboxy-2-hydroxymuconate-6-semialdehyde decarboxylase</w:t>
            </w:r>
          </w:p>
        </w:tc>
        <w:tc>
          <w:tcPr>
            <w:tcW w:w="2340" w:type="dxa"/>
            <w:shd w:val="clear" w:color="auto" w:fill="auto"/>
            <w:noWrap/>
          </w:tcPr>
          <w:p w14:paraId="72F39E19" w14:textId="77777777" w:rsidR="002B4F68" w:rsidRPr="0068506A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8506A">
              <w:rPr>
                <w:sz w:val="20"/>
                <w:szCs w:val="20"/>
                <w:shd w:val="clear" w:color="auto" w:fill="FFFFFF"/>
              </w:rPr>
              <w:t>EC:</w:t>
            </w:r>
            <w:hyperlink r:id="rId9" w:history="1">
              <w:r w:rsidRPr="0068506A">
                <w:rPr>
                  <w:rStyle w:val="Hyperlink"/>
                  <w:color w:val="auto"/>
                  <w:sz w:val="20"/>
                  <w:szCs w:val="20"/>
                  <w:u w:val="none"/>
                  <w:shd w:val="clear" w:color="auto" w:fill="FFFFFF"/>
                </w:rPr>
                <w:t>4.1.1.45</w:t>
              </w:r>
            </w:hyperlink>
          </w:p>
        </w:tc>
      </w:tr>
      <w:tr w:rsidR="002B4F68" w:rsidRPr="00E76E9B" w14:paraId="7460C3E5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685DB6C1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PykAF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6E38F841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Pyruvate kin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1A98D645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2.7.1.40</w:t>
            </w:r>
          </w:p>
        </w:tc>
      </w:tr>
      <w:tr w:rsidR="002B4F68" w:rsidRPr="00E76E9B" w14:paraId="57F3CC4D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3F481630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SdhB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4B87FBCA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Succinate dehydrogenase iron-sulfur subunit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3AD351BE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1.3.5.1</w:t>
            </w:r>
          </w:p>
        </w:tc>
      </w:tr>
      <w:tr w:rsidR="002B4F68" w:rsidRPr="00E76E9B" w14:paraId="6EF18460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3EF17D7D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SucAB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5168043E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Oxoglutarate dehydrogenase (succinyl-transferring)/</w:t>
            </w:r>
            <w:proofErr w:type="spellStart"/>
            <w:r w:rsidRPr="00E76E9B">
              <w:rPr>
                <w:sz w:val="20"/>
                <w:szCs w:val="20"/>
              </w:rPr>
              <w:t>Dihydrolipoyllysine</w:t>
            </w:r>
            <w:proofErr w:type="spellEnd"/>
            <w:r w:rsidRPr="00E76E9B">
              <w:rPr>
                <w:sz w:val="20"/>
                <w:szCs w:val="20"/>
              </w:rPr>
              <w:t xml:space="preserve">-residue </w:t>
            </w:r>
            <w:proofErr w:type="spellStart"/>
            <w:r w:rsidRPr="00E76E9B">
              <w:rPr>
                <w:sz w:val="20"/>
                <w:szCs w:val="20"/>
              </w:rPr>
              <w:t>succinyltransferase</w:t>
            </w:r>
            <w:proofErr w:type="spellEnd"/>
            <w:r w:rsidRPr="00E76E9B">
              <w:rPr>
                <w:sz w:val="20"/>
                <w:szCs w:val="20"/>
              </w:rPr>
              <w:t xml:space="preserve"> component of 2-oxoglutarate dehydrogenase complex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1E77A494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1.2.4.2/</w:t>
            </w:r>
            <w:r>
              <w:rPr>
                <w:sz w:val="20"/>
                <w:szCs w:val="20"/>
              </w:rPr>
              <w:t xml:space="preserve"> </w:t>
            </w:r>
            <w:r w:rsidRPr="00E76E9B">
              <w:rPr>
                <w:sz w:val="20"/>
                <w:szCs w:val="20"/>
              </w:rPr>
              <w:t>EC:2.3.1.61</w:t>
            </w:r>
          </w:p>
        </w:tc>
      </w:tr>
      <w:tr w:rsidR="002B4F68" w:rsidRPr="00E76E9B" w14:paraId="2B4AE8DB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42704312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SucCD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67C9EE77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Succinate--CoA ligase [ADP-forming] subunit beta/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48CE3EC5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6.2.1.5</w:t>
            </w:r>
          </w:p>
        </w:tc>
      </w:tr>
      <w:tr w:rsidR="002B4F68" w:rsidRPr="00ED1A92" w14:paraId="6CB00372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</w:tcPr>
          <w:p w14:paraId="73D3D280" w14:textId="77777777" w:rsidR="002B4F68" w:rsidRPr="00ED1A92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TphAabc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</w:tcPr>
          <w:p w14:paraId="203F7A81" w14:textId="77777777" w:rsidR="002B4F68" w:rsidRPr="00ED1A92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Terephthalate 1,2-dioxygenase</w:t>
            </w:r>
          </w:p>
        </w:tc>
        <w:tc>
          <w:tcPr>
            <w:tcW w:w="2340" w:type="dxa"/>
            <w:shd w:val="clear" w:color="auto" w:fill="auto"/>
            <w:noWrap/>
          </w:tcPr>
          <w:p w14:paraId="3E4B6009" w14:textId="77777777" w:rsidR="002B4F68" w:rsidRPr="00ED1A92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D1A92">
              <w:rPr>
                <w:color w:val="000000"/>
                <w:sz w:val="20"/>
                <w:szCs w:val="20"/>
                <w:shd w:val="clear" w:color="auto" w:fill="FFFFFF"/>
              </w:rPr>
              <w:t>EC:1.14.12.15</w:t>
            </w:r>
          </w:p>
        </w:tc>
      </w:tr>
      <w:tr w:rsidR="002B4F68" w:rsidRPr="00ED1A92" w14:paraId="4A3AC254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</w:tcPr>
          <w:p w14:paraId="378125E0" w14:textId="77777777" w:rsidR="002B4F68" w:rsidRPr="00ED1A92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TphB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</w:tcPr>
          <w:p w14:paraId="7096C6C8" w14:textId="77777777" w:rsidR="002B4F68" w:rsidRPr="00ED1A92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4-hydroxythreonine-4-phosphate dehydrogenase</w:t>
            </w:r>
          </w:p>
        </w:tc>
        <w:tc>
          <w:tcPr>
            <w:tcW w:w="2340" w:type="dxa"/>
            <w:shd w:val="clear" w:color="auto" w:fill="auto"/>
            <w:noWrap/>
          </w:tcPr>
          <w:p w14:paraId="6354E0A3" w14:textId="77777777" w:rsidR="002B4F68" w:rsidRPr="00ED1A92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D1A92">
              <w:rPr>
                <w:sz w:val="20"/>
                <w:szCs w:val="20"/>
                <w:shd w:val="clear" w:color="auto" w:fill="FFFFFF"/>
              </w:rPr>
              <w:t>EC:1.1.1.262</w:t>
            </w:r>
          </w:p>
        </w:tc>
      </w:tr>
      <w:tr w:rsidR="002B4F68" w:rsidRPr="00E76E9B" w14:paraId="78DF8D70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4B3DE6AF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TpiABC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20C79D12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Triosephosphate isomerase/Small transmembrane protein of the aromatic acids transporter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24E178AF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5.3.1.1</w:t>
            </w:r>
          </w:p>
        </w:tc>
      </w:tr>
      <w:tr w:rsidR="002B4F68" w:rsidRPr="00E76E9B" w14:paraId="6063366B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334206E9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XylG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070FF0FD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2-hydroxymuconic semialdehyde dehydrogen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099CD34F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1.2.1.85</w:t>
            </w:r>
          </w:p>
        </w:tc>
      </w:tr>
      <w:tr w:rsidR="002B4F68" w:rsidRPr="00E76E9B" w14:paraId="7E33736A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592B93F7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XylH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77D8568D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 xml:space="preserve">2-hydroxymuconate </w:t>
            </w:r>
            <w:proofErr w:type="spellStart"/>
            <w:r w:rsidRPr="00E76E9B">
              <w:rPr>
                <w:sz w:val="20"/>
                <w:szCs w:val="20"/>
              </w:rPr>
              <w:t>tautomerase</w:t>
            </w:r>
            <w:proofErr w:type="spellEnd"/>
          </w:p>
        </w:tc>
        <w:tc>
          <w:tcPr>
            <w:tcW w:w="2340" w:type="dxa"/>
            <w:shd w:val="clear" w:color="auto" w:fill="auto"/>
            <w:noWrap/>
            <w:hideMark/>
          </w:tcPr>
          <w:p w14:paraId="417D47AC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5.3.2.6</w:t>
            </w:r>
          </w:p>
        </w:tc>
      </w:tr>
      <w:tr w:rsidR="002B4F68" w:rsidRPr="00E76E9B" w14:paraId="5CC50217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16DF92DC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XylI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1A11C463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4-oxalocrotonate decarboxyl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36A7C1DD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4.1.1.77</w:t>
            </w:r>
          </w:p>
        </w:tc>
      </w:tr>
      <w:tr w:rsidR="002B4F68" w:rsidRPr="00ED1A92" w14:paraId="4924BE19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</w:tcPr>
          <w:p w14:paraId="0CEE1F26" w14:textId="77777777" w:rsidR="002B4F68" w:rsidRPr="00ED1A92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XylJ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</w:tcPr>
          <w:p w14:paraId="262DB2C6" w14:textId="77777777" w:rsidR="002B4F68" w:rsidRPr="00ED1A92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2-oxopent-4-enoate hydratase</w:t>
            </w:r>
          </w:p>
        </w:tc>
        <w:tc>
          <w:tcPr>
            <w:tcW w:w="2340" w:type="dxa"/>
            <w:shd w:val="clear" w:color="auto" w:fill="auto"/>
            <w:noWrap/>
          </w:tcPr>
          <w:p w14:paraId="423011B9" w14:textId="77777777" w:rsidR="002B4F68" w:rsidRPr="00ED1A92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D1A92">
              <w:rPr>
                <w:color w:val="000000"/>
                <w:sz w:val="20"/>
                <w:szCs w:val="20"/>
                <w:shd w:val="clear" w:color="auto" w:fill="FFFFFF"/>
              </w:rPr>
              <w:t>EC:4.2.1.80</w:t>
            </w:r>
          </w:p>
        </w:tc>
      </w:tr>
      <w:tr w:rsidR="002B4F68" w:rsidRPr="00E76E9B" w14:paraId="1BC40CE7" w14:textId="77777777" w:rsidTr="00364458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219DA165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XylK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37457124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4-hydroxy-2-oxovalerate aldol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7E12368F" w14:textId="77777777" w:rsidR="002B4F68" w:rsidRPr="00E76E9B" w:rsidRDefault="002B4F68" w:rsidP="00F917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4.1.3.39</w:t>
            </w:r>
          </w:p>
        </w:tc>
      </w:tr>
      <w:tr w:rsidR="002B4F68" w:rsidRPr="00E76E9B" w14:paraId="323AA56F" w14:textId="77777777" w:rsidTr="003644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4" w:type="dxa"/>
            <w:shd w:val="clear" w:color="auto" w:fill="auto"/>
            <w:noWrap/>
            <w:hideMark/>
          </w:tcPr>
          <w:p w14:paraId="4B2FC49F" w14:textId="77777777" w:rsidR="002B4F68" w:rsidRPr="00E76E9B" w:rsidRDefault="002B4F68" w:rsidP="00F917BB">
            <w:pPr>
              <w:ind w:firstLineChars="300" w:firstLine="602"/>
              <w:rPr>
                <w:sz w:val="20"/>
                <w:szCs w:val="20"/>
              </w:rPr>
            </w:pPr>
            <w:proofErr w:type="spellStart"/>
            <w:r w:rsidRPr="00E76E9B">
              <w:rPr>
                <w:sz w:val="20"/>
                <w:szCs w:val="20"/>
              </w:rPr>
              <w:t>XylQ</w:t>
            </w:r>
            <w:proofErr w:type="spellEnd"/>
          </w:p>
        </w:tc>
        <w:tc>
          <w:tcPr>
            <w:tcW w:w="9186" w:type="dxa"/>
            <w:shd w:val="clear" w:color="auto" w:fill="auto"/>
            <w:noWrap/>
            <w:hideMark/>
          </w:tcPr>
          <w:p w14:paraId="0296E547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Acetaldehyde dehydrogenase</w:t>
            </w:r>
          </w:p>
        </w:tc>
        <w:tc>
          <w:tcPr>
            <w:tcW w:w="2340" w:type="dxa"/>
            <w:shd w:val="clear" w:color="auto" w:fill="auto"/>
            <w:noWrap/>
            <w:hideMark/>
          </w:tcPr>
          <w:p w14:paraId="71E67C47" w14:textId="77777777" w:rsidR="002B4F68" w:rsidRPr="00E76E9B" w:rsidRDefault="002B4F68" w:rsidP="00F917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E76E9B">
              <w:rPr>
                <w:sz w:val="20"/>
                <w:szCs w:val="20"/>
              </w:rPr>
              <w:t>EC:1.2.1.10</w:t>
            </w:r>
          </w:p>
        </w:tc>
      </w:tr>
    </w:tbl>
    <w:p w14:paraId="608CBBE6" w14:textId="0803CBC2" w:rsidR="002B4F68" w:rsidRDefault="002B4F68" w:rsidP="002B4F68">
      <w:pPr>
        <w:spacing w:after="160" w:line="259" w:lineRule="auto"/>
        <w:rPr>
          <w:b/>
          <w:bCs/>
        </w:rPr>
      </w:pPr>
    </w:p>
    <w:p w14:paraId="14AC893A" w14:textId="3A192EF1" w:rsidR="00D84F33" w:rsidRDefault="00D84F33" w:rsidP="002B4F68">
      <w:pPr>
        <w:spacing w:after="160" w:line="259" w:lineRule="auto"/>
        <w:rPr>
          <w:b/>
          <w:bCs/>
        </w:rPr>
      </w:pPr>
      <w:r w:rsidRPr="00083CA6">
        <w:rPr>
          <w:iCs/>
          <w:noProof/>
          <w:color w:val="0E101A"/>
        </w:rPr>
        <w:lastRenderedPageBreak/>
        <w:drawing>
          <wp:inline distT="0" distB="0" distL="0" distR="0" wp14:anchorId="732AA838" wp14:editId="46844FEC">
            <wp:extent cx="5763260" cy="3125548"/>
            <wp:effectExtent l="0" t="0" r="8890" b="0"/>
            <wp:docPr id="1" name="Picture 1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application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21" r="2711"/>
                    <a:stretch/>
                  </pic:blipFill>
                  <pic:spPr bwMode="auto">
                    <a:xfrm>
                      <a:off x="0" y="0"/>
                      <a:ext cx="5777388" cy="3133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25FB1B" w14:textId="77777777" w:rsidR="00D84F33" w:rsidRPr="00083CA6" w:rsidRDefault="00D84F33" w:rsidP="00D84F33">
      <w:pPr>
        <w:rPr>
          <w:b/>
          <w:color w:val="0E101A"/>
        </w:rPr>
      </w:pPr>
      <w:r w:rsidRPr="00083CA6">
        <w:rPr>
          <w:b/>
          <w:iCs/>
          <w:color w:val="0E101A"/>
        </w:rPr>
        <w:t xml:space="preserve">Figure S1: </w:t>
      </w:r>
      <w:r w:rsidRPr="00083CA6">
        <w:rPr>
          <w:iCs/>
          <w:color w:val="0E101A"/>
        </w:rPr>
        <w:t xml:space="preserve">Architecture of the proposed </w:t>
      </w:r>
      <w:proofErr w:type="spellStart"/>
      <w:r w:rsidRPr="00083CA6">
        <w:rPr>
          <w:iCs/>
          <w:color w:val="0E101A"/>
        </w:rPr>
        <w:t>PETsome</w:t>
      </w:r>
      <w:proofErr w:type="spellEnd"/>
      <w:r w:rsidRPr="00083CA6">
        <w:rPr>
          <w:b/>
          <w:iCs/>
          <w:color w:val="0E101A"/>
        </w:rPr>
        <w:t>. </w:t>
      </w:r>
    </w:p>
    <w:p w14:paraId="3E1EE91D" w14:textId="7C1EC500" w:rsidR="00D84F33" w:rsidRPr="00083CA6" w:rsidRDefault="00D84F33" w:rsidP="00D84F33">
      <w:pPr>
        <w:jc w:val="both"/>
        <w:rPr>
          <w:color w:val="0E101A"/>
        </w:rPr>
      </w:pPr>
      <w:r w:rsidRPr="00083CA6">
        <w:rPr>
          <w:iCs/>
          <w:color w:val="0E101A"/>
        </w:rPr>
        <w:t xml:space="preserve">Most of the </w:t>
      </w:r>
      <w:proofErr w:type="spellStart"/>
      <w:r w:rsidRPr="00083CA6">
        <w:rPr>
          <w:iCs/>
          <w:color w:val="0E101A"/>
        </w:rPr>
        <w:t>cellulosome's</w:t>
      </w:r>
      <w:proofErr w:type="spellEnd"/>
      <w:r w:rsidRPr="00083CA6">
        <w:rPr>
          <w:iCs/>
          <w:color w:val="0E101A"/>
        </w:rPr>
        <w:t xml:space="preserve"> key components can be copied to construct </w:t>
      </w:r>
      <w:proofErr w:type="spellStart"/>
      <w:r w:rsidRPr="00083CA6">
        <w:rPr>
          <w:iCs/>
          <w:color w:val="0E101A"/>
        </w:rPr>
        <w:t>PETsome</w:t>
      </w:r>
      <w:proofErr w:type="spellEnd"/>
      <w:r w:rsidRPr="00083CA6">
        <w:rPr>
          <w:iCs/>
          <w:color w:val="0E101A"/>
        </w:rPr>
        <w:t xml:space="preserve">, including cohesion, </w:t>
      </w:r>
      <w:proofErr w:type="spellStart"/>
      <w:r w:rsidRPr="00083CA6">
        <w:rPr>
          <w:iCs/>
          <w:color w:val="0E101A"/>
        </w:rPr>
        <w:t>dockerin</w:t>
      </w:r>
      <w:proofErr w:type="spellEnd"/>
      <w:r w:rsidRPr="00083CA6">
        <w:rPr>
          <w:iCs/>
          <w:color w:val="0E101A"/>
        </w:rPr>
        <w:t xml:space="preserve"> domains, the linkers (27 – 35 amino acid long flexible linkers),</w:t>
      </w:r>
      <w:r w:rsidRPr="00083CA6">
        <w:t xml:space="preserve"> </w:t>
      </w:r>
      <w:r w:rsidRPr="00083CA6">
        <w:rPr>
          <w:iCs/>
          <w:color w:val="0E101A"/>
        </w:rPr>
        <w:t>and the anchoring protein</w:t>
      </w:r>
      <w:r w:rsidR="00FD61CA">
        <w:rPr>
          <w:iCs/>
          <w:color w:val="0E101A"/>
        </w:rPr>
        <w:t xml:space="preserve"> </w:t>
      </w:r>
      <w:r w:rsidR="00FD61CA">
        <w:rPr>
          <w:iCs/>
          <w:color w:val="0E101A"/>
        </w:rPr>
        <w:fldChar w:fldCharType="begin">
          <w:fldData xml:space="preserve">PEVuZE5vdGU+PENpdGU+PEF1dGhvcj5Edm/FmcOhazwvQXV0aG9yPjxZZWFyPjIwMjA8L1llYXI+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</w:fldData>
        </w:fldChar>
      </w:r>
      <w:r w:rsidR="00FD61CA">
        <w:rPr>
          <w:iCs/>
          <w:color w:val="0E101A"/>
        </w:rPr>
        <w:instrText xml:space="preserve"> ADDIN EN.CITE </w:instrText>
      </w:r>
      <w:r w:rsidR="00FD61CA">
        <w:rPr>
          <w:iCs/>
          <w:color w:val="0E101A"/>
        </w:rPr>
        <w:fldChar w:fldCharType="begin">
          <w:fldData xml:space="preserve">PEVuZE5vdGU+PENpdGU+PEF1dGhvcj5Edm/FmcOhazwvQXV0aG9yPjxZZWFyPjIwMjA8L1llYXI+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</w:fldData>
        </w:fldChar>
      </w:r>
      <w:r w:rsidR="00FD61CA">
        <w:rPr>
          <w:iCs/>
          <w:color w:val="0E101A"/>
        </w:rPr>
        <w:instrText xml:space="preserve"> ADDIN EN.CITE.DATA </w:instrText>
      </w:r>
      <w:r w:rsidR="00FD61CA">
        <w:rPr>
          <w:iCs/>
          <w:color w:val="0E101A"/>
        </w:rPr>
      </w:r>
      <w:r w:rsidR="00FD61CA">
        <w:rPr>
          <w:iCs/>
          <w:color w:val="0E101A"/>
        </w:rPr>
        <w:fldChar w:fldCharType="end"/>
      </w:r>
      <w:r w:rsidR="00FD61CA">
        <w:rPr>
          <w:iCs/>
          <w:color w:val="0E101A"/>
        </w:rPr>
      </w:r>
      <w:r w:rsidR="00FD61CA">
        <w:rPr>
          <w:iCs/>
          <w:color w:val="0E101A"/>
        </w:rPr>
        <w:fldChar w:fldCharType="separate"/>
      </w:r>
      <w:r w:rsidR="00FD61CA">
        <w:rPr>
          <w:iCs/>
          <w:noProof/>
          <w:color w:val="0E101A"/>
        </w:rPr>
        <w:t>(Krasteva et al., 2017;Anandharaj et al., 2020;Dvořák et al., 2020b;Vita et al., 2020)</w:t>
      </w:r>
      <w:r w:rsidR="00FD61CA">
        <w:rPr>
          <w:iCs/>
          <w:color w:val="0E101A"/>
        </w:rPr>
        <w:fldChar w:fldCharType="end"/>
      </w:r>
      <w:r w:rsidRPr="00083CA6">
        <w:rPr>
          <w:iCs/>
          <w:color w:val="0E101A"/>
        </w:rPr>
        <w:t xml:space="preserve">. Contrary to the </w:t>
      </w:r>
      <w:proofErr w:type="spellStart"/>
      <w:r w:rsidRPr="00083CA6">
        <w:rPr>
          <w:iCs/>
          <w:color w:val="0E101A"/>
        </w:rPr>
        <w:t>cellulosome</w:t>
      </w:r>
      <w:proofErr w:type="spellEnd"/>
      <w:r w:rsidRPr="00083CA6">
        <w:rPr>
          <w:iCs/>
          <w:color w:val="0E101A"/>
        </w:rPr>
        <w:t xml:space="preserve">, the PET binding domain and PET hydrolyzing enzymes need to be engineered to form the </w:t>
      </w:r>
      <w:proofErr w:type="spellStart"/>
      <w:r w:rsidRPr="00083CA6">
        <w:rPr>
          <w:iCs/>
          <w:color w:val="0E101A"/>
        </w:rPr>
        <w:t>PETsome</w:t>
      </w:r>
      <w:proofErr w:type="spellEnd"/>
      <w:r w:rsidRPr="00083CA6">
        <w:rPr>
          <w:iCs/>
          <w:color w:val="0E101A"/>
        </w:rPr>
        <w:t xml:space="preserve">. </w:t>
      </w:r>
      <w:proofErr w:type="spellStart"/>
      <w:r w:rsidRPr="00083CA6">
        <w:rPr>
          <w:iCs/>
          <w:color w:val="0E101A"/>
        </w:rPr>
        <w:t>PETsome</w:t>
      </w:r>
      <w:proofErr w:type="spellEnd"/>
      <w:r w:rsidRPr="00083CA6">
        <w:rPr>
          <w:iCs/>
          <w:color w:val="0E101A"/>
        </w:rPr>
        <w:t xml:space="preserve"> can be</w:t>
      </w:r>
      <w:r w:rsidRPr="00083CA6">
        <w:rPr>
          <w:color w:val="0E101A"/>
        </w:rPr>
        <w:t> assembled either </w:t>
      </w:r>
      <w:r w:rsidRPr="00083CA6">
        <w:rPr>
          <w:iCs/>
          <w:color w:val="0E101A"/>
        </w:rPr>
        <w:t>in vitro</w:t>
      </w:r>
      <w:r w:rsidRPr="00083CA6">
        <w:rPr>
          <w:color w:val="0E101A"/>
        </w:rPr>
        <w:t> using purified components or </w:t>
      </w:r>
      <w:r w:rsidRPr="00083CA6">
        <w:rPr>
          <w:iCs/>
          <w:color w:val="0E101A"/>
        </w:rPr>
        <w:t>in vivo</w:t>
      </w:r>
      <w:r w:rsidRPr="00083CA6">
        <w:rPr>
          <w:color w:val="0E101A"/>
        </w:rPr>
        <w:t> on a suitable microbial host's surface. </w:t>
      </w:r>
    </w:p>
    <w:p w14:paraId="42E1E11D" w14:textId="09BB3722" w:rsidR="00D84F33" w:rsidRPr="00083CA6" w:rsidRDefault="00D84F33" w:rsidP="00D84F33">
      <w:pPr>
        <w:jc w:val="both"/>
        <w:rPr>
          <w:color w:val="0E101A"/>
        </w:rPr>
      </w:pPr>
      <w:r w:rsidRPr="00083CA6">
        <w:rPr>
          <w:color w:val="0E101A"/>
        </w:rPr>
        <w:t xml:space="preserve">The strategies suggested by </w:t>
      </w:r>
      <w:proofErr w:type="spellStart"/>
      <w:r w:rsidRPr="00083CA6">
        <w:rPr>
          <w:color w:val="0E101A"/>
        </w:rPr>
        <w:t>Dvořák</w:t>
      </w:r>
      <w:proofErr w:type="spellEnd"/>
      <w:r w:rsidRPr="00083CA6">
        <w:rPr>
          <w:color w:val="0E101A"/>
        </w:rPr>
        <w:t xml:space="preserve"> and coworker can be adopted to develop an efficient </w:t>
      </w:r>
      <w:proofErr w:type="spellStart"/>
      <w:r w:rsidRPr="00083CA6">
        <w:rPr>
          <w:color w:val="0E101A"/>
        </w:rPr>
        <w:t>PETsome</w:t>
      </w:r>
      <w:proofErr w:type="spellEnd"/>
      <w:r w:rsidRPr="00083CA6">
        <w:rPr>
          <w:color w:val="0E101A"/>
        </w:rPr>
        <w:t xml:space="preserve"> on </w:t>
      </w:r>
      <w:r w:rsidRPr="00083CA6">
        <w:rPr>
          <w:i/>
          <w:iCs/>
          <w:color w:val="0E101A"/>
        </w:rPr>
        <w:t>P. putida</w:t>
      </w:r>
      <w:r w:rsidRPr="00083CA6">
        <w:rPr>
          <w:color w:val="0E101A"/>
        </w:rPr>
        <w:t>, a popular workhorse for plastic upcycling</w:t>
      </w:r>
      <w:r w:rsidR="00FD61CA">
        <w:rPr>
          <w:color w:val="0E101A"/>
        </w:rPr>
        <w:t xml:space="preserve"> </w:t>
      </w:r>
      <w:r w:rsidR="00FD61CA">
        <w:rPr>
          <w:color w:val="0E101A"/>
        </w:rPr>
        <w:fldChar w:fldCharType="begin"/>
      </w:r>
      <w:r w:rsidR="00FD61CA">
        <w:rPr>
          <w:color w:val="0E101A"/>
        </w:rPr>
        <w:instrText xml:space="preserve"> ADDIN EN.CITE &lt;EndNote&gt;&lt;Cite&gt;&lt;Author&gt;Dvořák&lt;/Author&gt;&lt;Year&gt;2020&lt;/Year&gt;&lt;RecNum&gt;166&lt;/RecNum&gt;&lt;DisplayText&gt;(Dvořák et al., 2020b)&lt;/DisplayText&gt;&lt;record&gt;&lt;rec-number&gt;166&lt;/rec-number&gt;&lt;foreign-keys&gt;&lt;key app="EN" db-id="ewf9wdwdu2r0dmezsznps5vfavfraa9xxaa0" timestamp="1610149320"&gt;166&lt;/key&gt;&lt;/foreign-keys&gt;&lt;ref-type name="Journal Article"&gt;17&lt;/ref-type&gt;&lt;contributors&gt;&lt;authors&gt;&lt;author&gt;Dvořák, Pavel&lt;/author&gt;&lt;author&gt;Bayer, Edward A.&lt;/author&gt;&lt;author&gt;de Lorenzo, Víctor&lt;/author&gt;&lt;/authors&gt;&lt;/contributors&gt;&lt;titles&gt;&lt;title&gt;&lt;style face="normal" font="default" size="100%"&gt;Surface display of designer protein scaffolds on genome-reduced strains of &lt;/style&gt;&lt;style face="italic" font="default" size="100%"&gt;Pseudomonas putida&lt;/style&gt;&lt;/title&gt;&lt;secondary-title&gt;bioRxiv&lt;/secondary-title&gt;&lt;/titles&gt;&lt;periodical&gt;&lt;full-title&gt;bioRxiv&lt;/full-title&gt;&lt;/periodical&gt;&lt;pages&gt;2020.05.13.093500&lt;/pages&gt;&lt;dates&gt;&lt;year&gt;2020&lt;/year&gt;&lt;/dates&gt;&lt;urls&gt;&lt;related-urls&gt;&lt;url&gt;http://biorxiv.org/content/early/2020/05/14/2020.05.13.093500.abstract&lt;/url&gt;&lt;/related-urls&gt;&lt;/urls&gt;&lt;electronic-resource-num&gt;10.1101/2020.05.13.093500&lt;/electronic-resource-num&gt;&lt;/record&gt;&lt;/Cite&gt;&lt;/EndNote&gt;</w:instrText>
      </w:r>
      <w:r w:rsidR="00FD61CA">
        <w:rPr>
          <w:color w:val="0E101A"/>
        </w:rPr>
        <w:fldChar w:fldCharType="separate"/>
      </w:r>
      <w:r w:rsidR="00FD61CA">
        <w:rPr>
          <w:noProof/>
          <w:color w:val="0E101A"/>
        </w:rPr>
        <w:t>(Dvořák et al., 2020b)</w:t>
      </w:r>
      <w:r w:rsidR="00FD61CA">
        <w:rPr>
          <w:color w:val="0E101A"/>
        </w:rPr>
        <w:fldChar w:fldCharType="end"/>
      </w:r>
      <w:r w:rsidRPr="00083CA6">
        <w:rPr>
          <w:color w:val="0E101A"/>
        </w:rPr>
        <w:t>. They highlighted that surface engineering for removing non-essential outer membrane structures (fimbriae, pili, curli, adhesins, exopolysaccharides, and lipopolysaccharides) </w:t>
      </w:r>
      <w:r w:rsidRPr="00083CA6">
        <w:rPr>
          <w:i/>
          <w:iCs/>
          <w:color w:val="0E101A"/>
        </w:rPr>
        <w:t>P. putida</w:t>
      </w:r>
      <w:r w:rsidRPr="00083CA6">
        <w:rPr>
          <w:color w:val="0E101A"/>
        </w:rPr>
        <w:t> (i.e., </w:t>
      </w:r>
      <w:r w:rsidRPr="00083CA6">
        <w:rPr>
          <w:i/>
          <w:iCs/>
          <w:color w:val="0E101A"/>
        </w:rPr>
        <w:t>P. putida</w:t>
      </w:r>
      <w:r w:rsidRPr="00083CA6">
        <w:rPr>
          <w:color w:val="0E101A"/>
        </w:rPr>
        <w:t> EM71) enhances </w:t>
      </w:r>
      <w:r w:rsidRPr="00083CA6">
        <w:rPr>
          <w:i/>
          <w:iCs/>
          <w:color w:val="0E101A"/>
        </w:rPr>
        <w:t>in vivo</w:t>
      </w:r>
      <w:r w:rsidRPr="00083CA6">
        <w:rPr>
          <w:color w:val="0E101A"/>
        </w:rPr>
        <w:t> </w:t>
      </w:r>
      <w:proofErr w:type="spellStart"/>
      <w:r w:rsidRPr="00083CA6">
        <w:rPr>
          <w:color w:val="0E101A"/>
        </w:rPr>
        <w:t>cellulosome</w:t>
      </w:r>
      <w:proofErr w:type="spellEnd"/>
      <w:r w:rsidRPr="00083CA6">
        <w:rPr>
          <w:color w:val="0E101A"/>
        </w:rPr>
        <w:t xml:space="preserve"> formation relative to the parental strain. They used monomeric type V secretion pathway protein, Ag43 </w:t>
      </w:r>
      <w:proofErr w:type="gramStart"/>
      <w:r w:rsidRPr="00083CA6">
        <w:rPr>
          <w:color w:val="0E101A"/>
        </w:rPr>
        <w:t>autotransporters  to</w:t>
      </w:r>
      <w:proofErr w:type="gramEnd"/>
      <w:r w:rsidRPr="00083CA6">
        <w:rPr>
          <w:color w:val="0E101A"/>
        </w:rPr>
        <w:t xml:space="preserve"> cell surface display of </w:t>
      </w:r>
      <w:proofErr w:type="spellStart"/>
      <w:r w:rsidRPr="00083CA6">
        <w:rPr>
          <w:color w:val="0E101A"/>
        </w:rPr>
        <w:t>PETsome</w:t>
      </w:r>
      <w:proofErr w:type="spellEnd"/>
      <w:r w:rsidRPr="00083CA6">
        <w:rPr>
          <w:color w:val="0E101A"/>
        </w:rPr>
        <w:t>. The Ag43 gene encodes all three domains needed for display (a signal peptide, a surface-exposed passenger, and a transmembrane β-domain).   </w:t>
      </w:r>
    </w:p>
    <w:p w14:paraId="6E85FEBB" w14:textId="77777777" w:rsidR="00D84F33" w:rsidRDefault="00D84F33" w:rsidP="00D84F33">
      <w:pPr>
        <w:spacing w:after="160" w:line="259" w:lineRule="auto"/>
        <w:rPr>
          <w:b/>
          <w:bCs/>
        </w:rPr>
      </w:pPr>
    </w:p>
    <w:p w14:paraId="48345176" w14:textId="3CADB6BE" w:rsidR="00D84F33" w:rsidRDefault="00D84F33" w:rsidP="00CB0B77">
      <w:pPr>
        <w:pStyle w:val="EndNoteBibliography"/>
        <w:spacing w:after="0"/>
        <w:ind w:left="720" w:hanging="720"/>
        <w:rPr>
          <w:b/>
        </w:rPr>
      </w:pPr>
    </w:p>
    <w:p w14:paraId="6F486638" w14:textId="47867252" w:rsidR="00D84F33" w:rsidRDefault="00D84F33" w:rsidP="00CB0B77">
      <w:pPr>
        <w:pStyle w:val="EndNoteBibliography"/>
        <w:spacing w:after="0"/>
        <w:ind w:left="720" w:hanging="720"/>
        <w:rPr>
          <w:b/>
        </w:rPr>
      </w:pPr>
    </w:p>
    <w:p w14:paraId="0BDC96EC" w14:textId="77777777" w:rsidR="00D84F33" w:rsidRDefault="00D84F33" w:rsidP="00CB0B77">
      <w:pPr>
        <w:pStyle w:val="EndNoteBibliography"/>
        <w:spacing w:after="0"/>
        <w:ind w:left="720" w:hanging="720"/>
        <w:rPr>
          <w:b/>
        </w:rPr>
      </w:pPr>
    </w:p>
    <w:p w14:paraId="47C771F8" w14:textId="55701722" w:rsidR="00BB7DF8" w:rsidRPr="00702406" w:rsidRDefault="00702406" w:rsidP="00CB0B77">
      <w:pPr>
        <w:pStyle w:val="EndNoteBibliography"/>
        <w:spacing w:after="0"/>
        <w:ind w:left="720" w:hanging="720"/>
        <w:rPr>
          <w:b/>
        </w:rPr>
      </w:pPr>
      <w:r w:rsidRPr="00702406">
        <w:rPr>
          <w:b/>
        </w:rPr>
        <w:t xml:space="preserve">References: </w:t>
      </w:r>
    </w:p>
    <w:p w14:paraId="02C82ED4" w14:textId="77777777" w:rsidR="00F046C0" w:rsidRPr="00F046C0" w:rsidRDefault="00B61883" w:rsidP="00F046C0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046C0" w:rsidRPr="00F046C0">
        <w:t xml:space="preserve">Anandharaj, M., Lin, Y.J., Rani, R.P., Nadendla, E.K., Ho, M.C., Huang, C.C., Cheng, J.F., Chang, J.J., and Li, W.H. (2020). Constructing a yeast to express the largest cellulosome complex on the cell surface. </w:t>
      </w:r>
      <w:r w:rsidR="00F046C0" w:rsidRPr="00F046C0">
        <w:rPr>
          <w:i/>
        </w:rPr>
        <w:t>Proceedings of the National Academy of Sciences</w:t>
      </w:r>
      <w:r w:rsidR="00F046C0" w:rsidRPr="00F046C0">
        <w:t xml:space="preserve"> 117</w:t>
      </w:r>
      <w:r w:rsidR="00F046C0" w:rsidRPr="00F046C0">
        <w:rPr>
          <w:b/>
        </w:rPr>
        <w:t>,</w:t>
      </w:r>
      <w:r w:rsidR="00F046C0" w:rsidRPr="00F046C0">
        <w:t xml:space="preserve"> 2385. doi:10.1073/pnas.1916529117.</w:t>
      </w:r>
    </w:p>
    <w:p w14:paraId="3B4989E8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Austin, H.P., Allen, M.D., Donohoe, B.S., Rorrer, N.A., Kearns, F.L., Silveira, R.L., Pollard, B.C., Dominick, G., Duman, R., El Omari, K., Mykhaylyk, V., Wagner, A., Michener, W.E., Amore, A., Skaf, M.S., Crowley, M.F., Thorne, A.W., Johnson, C.W., Woodcock, H.L., Mcgeehan, J.E., and Beckham, G.T. (2018). Characterization and engineering of a plastic-degrading aromatic polyesterase </w:t>
      </w:r>
      <w:r w:rsidRPr="00F046C0">
        <w:rPr>
          <w:i/>
        </w:rPr>
        <w:t>Proceedings of the National Academy of Sciences</w:t>
      </w:r>
      <w:r w:rsidRPr="00F046C0">
        <w:t xml:space="preserve"> 115</w:t>
      </w:r>
      <w:r w:rsidRPr="00F046C0">
        <w:rPr>
          <w:b/>
        </w:rPr>
        <w:t>,</w:t>
      </w:r>
      <w:r w:rsidRPr="00F046C0">
        <w:t xml:space="preserve"> E4350. doi:10.1073/pnas.1718804115.</w:t>
      </w:r>
    </w:p>
    <w:p w14:paraId="29A6EAC7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Biundo, A., Reich, J., Ribitsch, D., and Guebitz, G.M. (2018). Synergistic effect of mutagenesis and truncation to improve a polyesterase from </w:t>
      </w:r>
      <w:r w:rsidRPr="00F046C0">
        <w:rPr>
          <w:i/>
        </w:rPr>
        <w:t>Clostridium botulinum</w:t>
      </w:r>
      <w:r w:rsidRPr="00F046C0">
        <w:t xml:space="preserve"> for polyester hydrolysis. </w:t>
      </w:r>
      <w:r w:rsidRPr="00F046C0">
        <w:rPr>
          <w:i/>
        </w:rPr>
        <w:t>Scientific Reports</w:t>
      </w:r>
      <w:r w:rsidRPr="00F046C0">
        <w:t xml:space="preserve"> 8</w:t>
      </w:r>
      <w:r w:rsidRPr="00F046C0">
        <w:rPr>
          <w:b/>
        </w:rPr>
        <w:t>,</w:t>
      </w:r>
      <w:r w:rsidRPr="00F046C0">
        <w:t xml:space="preserve"> 3745. doi:10.1038/s41598-018-21825-9.</w:t>
      </w:r>
    </w:p>
    <w:p w14:paraId="30B98855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Bollinger, A., Thies, S., Knieps-Grünhagen, E., Gertzen, C., Kobus, S., Höppner, A., Ferrer, M., Gohlke, H., Smits, S.H.J., and Jaeger, K.-E. (2020). A novel polyester hydrolase from the marine bacterium </w:t>
      </w:r>
      <w:r w:rsidRPr="00F046C0">
        <w:rPr>
          <w:i/>
        </w:rPr>
        <w:t>Pseudomonas aestusnigri</w:t>
      </w:r>
      <w:r w:rsidRPr="00F046C0">
        <w:t xml:space="preserve"> - structural and functional insights. </w:t>
      </w:r>
      <w:r w:rsidRPr="00F046C0">
        <w:rPr>
          <w:i/>
        </w:rPr>
        <w:t>Frontiers in microbiology</w:t>
      </w:r>
      <w:r w:rsidRPr="00F046C0">
        <w:t xml:space="preserve"> 11</w:t>
      </w:r>
      <w:r w:rsidRPr="00F046C0">
        <w:rPr>
          <w:b/>
        </w:rPr>
        <w:t>,</w:t>
      </w:r>
      <w:r w:rsidRPr="00F046C0">
        <w:t xml:space="preserve"> 114-114. doi:10.3389/fmicb.2020.00114.</w:t>
      </w:r>
    </w:p>
    <w:p w14:paraId="0EE1DA1D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Chen, S., Tong, X., Woodard, R.W., Du, G., Wu, J., and Chen, J. (2008). Identification and characterization of bacterial cutinase. </w:t>
      </w:r>
      <w:r w:rsidRPr="00F046C0">
        <w:rPr>
          <w:i/>
        </w:rPr>
        <w:t>The Journal of biological chemistry</w:t>
      </w:r>
      <w:r w:rsidRPr="00F046C0">
        <w:t xml:space="preserve"> 283</w:t>
      </w:r>
      <w:r w:rsidRPr="00F046C0">
        <w:rPr>
          <w:b/>
        </w:rPr>
        <w:t>,</w:t>
      </w:r>
      <w:r w:rsidRPr="00F046C0">
        <w:t xml:space="preserve"> 25854-25862. doi:10.1074/jbc.M800848200.</w:t>
      </w:r>
    </w:p>
    <w:p w14:paraId="0FA932FF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Chen, Z., Wang, Y., Cheng, Y., Wang, X., Tong, S., Yang, H., and Wang, Z. (2020). Efficient biodegradation of highly crystallized polyethylene terephthalate through cell surface display of bacterial PETase. </w:t>
      </w:r>
      <w:r w:rsidRPr="00F046C0">
        <w:rPr>
          <w:i/>
        </w:rPr>
        <w:t>Sci Total Environ</w:t>
      </w:r>
      <w:r w:rsidRPr="00F046C0">
        <w:t xml:space="preserve"> 709</w:t>
      </w:r>
      <w:r w:rsidRPr="00F046C0">
        <w:rPr>
          <w:b/>
        </w:rPr>
        <w:t>,</w:t>
      </w:r>
      <w:r w:rsidRPr="00F046C0">
        <w:t xml:space="preserve"> 136138. doi:10.1016/j.scitotenv.2019.136138.</w:t>
      </w:r>
    </w:p>
    <w:p w14:paraId="0E9E0558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Cui, Y., Chen, Y., Liu, X., Dong, S., Tian, Y.E., Qiao, Y., Mitra, R., Han, J., Li, C., Han, X., Liu, W., Chen, Q., Du, W., Tang, S., Xiang, H., Liu, H., and Wu, B. (2019). Computational redesign of a PETase for plastic biodegradation by the GRAPE strategy </w:t>
      </w:r>
      <w:r w:rsidRPr="00F046C0">
        <w:rPr>
          <w:i/>
        </w:rPr>
        <w:t>bioRxiv</w:t>
      </w:r>
      <w:r w:rsidRPr="00F046C0">
        <w:rPr>
          <w:b/>
        </w:rPr>
        <w:t>,</w:t>
      </w:r>
      <w:r w:rsidRPr="00F046C0">
        <w:t xml:space="preserve"> 787069. doi:10.1101/787069.</w:t>
      </w:r>
    </w:p>
    <w:p w14:paraId="09F92EDB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Danso, D., Schmeisser, C., Chow, J., Zimmermann, W., Wei, R., Leggewie, C., Li, X., Hazen, T., and Streit, W.R. (2018). New insights into the function and global distribution of polyethylene terephthalate (PET)-degrading bacteria and enzymes in marine and terrestrial metagenomes. </w:t>
      </w:r>
      <w:r w:rsidRPr="00F046C0">
        <w:rPr>
          <w:i/>
        </w:rPr>
        <w:t>Applied and Environmental Microbiology</w:t>
      </w:r>
      <w:r w:rsidRPr="00F046C0">
        <w:t xml:space="preserve"> 84</w:t>
      </w:r>
      <w:r w:rsidRPr="00F046C0">
        <w:rPr>
          <w:b/>
        </w:rPr>
        <w:t>,</w:t>
      </w:r>
      <w:r w:rsidRPr="00F046C0">
        <w:t xml:space="preserve"> e02773-02717. doi:10.1128/AEM.02773-17.</w:t>
      </w:r>
    </w:p>
    <w:p w14:paraId="60ED633B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lastRenderedPageBreak/>
        <w:t xml:space="preserve">Dresler, K., Van Den Heuvel, J., Müller, R.-J., and Deckwer, W.-D. (2006). Production of a recombinant polyester-cleaving hydrolase from </w:t>
      </w:r>
      <w:r w:rsidRPr="00F046C0">
        <w:rPr>
          <w:i/>
        </w:rPr>
        <w:t>Thermobifida fusca</w:t>
      </w:r>
      <w:r w:rsidRPr="00F046C0">
        <w:t xml:space="preserve"> in </w:t>
      </w:r>
      <w:r w:rsidRPr="00F046C0">
        <w:rPr>
          <w:i/>
        </w:rPr>
        <w:t>Escherichia coli</w:t>
      </w:r>
      <w:r w:rsidRPr="00F046C0">
        <w:t xml:space="preserve">. </w:t>
      </w:r>
      <w:r w:rsidRPr="00F046C0">
        <w:rPr>
          <w:i/>
        </w:rPr>
        <w:t>Bioprocess and biosystems engineering</w:t>
      </w:r>
      <w:r w:rsidRPr="00F046C0">
        <w:t xml:space="preserve"> 29</w:t>
      </w:r>
      <w:r w:rsidRPr="00F046C0">
        <w:rPr>
          <w:b/>
        </w:rPr>
        <w:t>,</w:t>
      </w:r>
      <w:r w:rsidRPr="00F046C0">
        <w:t xml:space="preserve"> 169-183. doi:10.1007/s00449-006-0069-9.</w:t>
      </w:r>
    </w:p>
    <w:p w14:paraId="7A2F3057" w14:textId="28662729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Dvořák, P., Bayer, E.A., and De Lorenzo, V. (2020). Surface display of designer protein scaffolds on genome-reduced strains of </w:t>
      </w:r>
      <w:r w:rsidRPr="00F046C0">
        <w:rPr>
          <w:i/>
        </w:rPr>
        <w:t>Pseudomonas putida</w:t>
      </w:r>
      <w:r w:rsidRPr="00F046C0">
        <w:t xml:space="preserve">. </w:t>
      </w:r>
      <w:r w:rsidRPr="00F046C0">
        <w:rPr>
          <w:i/>
        </w:rPr>
        <w:t>bioRxiv</w:t>
      </w:r>
      <w:r w:rsidRPr="00F046C0">
        <w:rPr>
          <w:b/>
        </w:rPr>
        <w:t>,</w:t>
      </w:r>
      <w:r w:rsidRPr="00F046C0">
        <w:t xml:space="preserve"> 2020.2005.2013.093500. doi:10.1101/2020.05.13.093500.</w:t>
      </w:r>
    </w:p>
    <w:p w14:paraId="6BBA46B3" w14:textId="7B8484FB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Furukawa, M., Kawakami, N., Oda, K., and Miyamoto, K. (2018). Acceleration of enzymatic degradation of poly(ethylene terephthalate) by surface coating with anionic surfactants. </w:t>
      </w:r>
      <w:r w:rsidRPr="00F046C0">
        <w:rPr>
          <w:i/>
        </w:rPr>
        <w:t>ChemSusChem</w:t>
      </w:r>
      <w:r w:rsidRPr="00F046C0">
        <w:t xml:space="preserve"> 11</w:t>
      </w:r>
      <w:r w:rsidRPr="00F046C0">
        <w:rPr>
          <w:b/>
        </w:rPr>
        <w:t>,</w:t>
      </w:r>
      <w:r w:rsidRPr="00F046C0">
        <w:t xml:space="preserve"> 4018-4025. doi:</w:t>
      </w:r>
      <w:hyperlink r:id="rId11" w:history="1">
        <w:r w:rsidRPr="00F046C0">
          <w:rPr>
            <w:rStyle w:val="Hyperlink"/>
          </w:rPr>
          <w:t>https://doi.org/10.1002/cssc.201802096</w:t>
        </w:r>
      </w:hyperlink>
      <w:r w:rsidRPr="00F046C0">
        <w:t>.</w:t>
      </w:r>
    </w:p>
    <w:p w14:paraId="14BC7F2D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Furukawa, M., Kawakami, N., Tomizawa, A., and Miyamoto, K. (2019). Efficient degradation of poly(ethylene terephthalate) with </w:t>
      </w:r>
      <w:r w:rsidRPr="00F046C0">
        <w:rPr>
          <w:i/>
        </w:rPr>
        <w:t>Thermobifida fusca</w:t>
      </w:r>
      <w:r w:rsidRPr="00F046C0">
        <w:t xml:space="preserve"> cutinase exhibiting improved catalytic activity generated using mutagenesis and additive-based approaches. </w:t>
      </w:r>
      <w:r w:rsidRPr="00F046C0">
        <w:rPr>
          <w:i/>
        </w:rPr>
        <w:t>Scientific Reports</w:t>
      </w:r>
      <w:r w:rsidRPr="00F046C0">
        <w:t xml:space="preserve"> 9</w:t>
      </w:r>
      <w:r w:rsidRPr="00F046C0">
        <w:rPr>
          <w:b/>
        </w:rPr>
        <w:t>,</w:t>
      </w:r>
      <w:r w:rsidRPr="00F046C0">
        <w:t xml:space="preserve"> 16038. doi:10.1038/s41598-019-52379-z.</w:t>
      </w:r>
    </w:p>
    <w:p w14:paraId="780175B2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>Gamerith, C., Vastano, M., Ghorbanpour, S.M., Zitzenbacher, S., Ribitsch, D., Zumstein, M.T., Sander, M., Herrero Acero, E., Pellis, A., and Guebitz, G.M. (2017). Enzymatic degradation of aromatic and aliphatic polyesters by</w:t>
      </w:r>
      <w:r w:rsidRPr="00F046C0">
        <w:rPr>
          <w:i/>
        </w:rPr>
        <w:t xml:space="preserve"> P. pastoris</w:t>
      </w:r>
      <w:r w:rsidRPr="00F046C0">
        <w:t xml:space="preserve"> expressed cutinase 1 from </w:t>
      </w:r>
      <w:r w:rsidRPr="00F046C0">
        <w:rPr>
          <w:i/>
        </w:rPr>
        <w:t>Thermobifida cellulosilytica</w:t>
      </w:r>
      <w:r w:rsidRPr="00F046C0">
        <w:t xml:space="preserve">. </w:t>
      </w:r>
      <w:r w:rsidRPr="00F046C0">
        <w:rPr>
          <w:i/>
        </w:rPr>
        <w:t>Frontiers in Microbiology</w:t>
      </w:r>
      <w:r w:rsidRPr="00F046C0">
        <w:t xml:space="preserve"> 8</w:t>
      </w:r>
      <w:r w:rsidRPr="00F046C0">
        <w:rPr>
          <w:b/>
        </w:rPr>
        <w:t>,</w:t>
      </w:r>
      <w:r w:rsidRPr="00F046C0">
        <w:t xml:space="preserve"> 938. </w:t>
      </w:r>
    </w:p>
    <w:p w14:paraId="0FCD81B8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Han, X., Liu, W., Huang, J.-W., Ma, J., Zheng, Y., Ko, T.-P., Xu, L., Cheng, Y.-S., Chen, C.-C., and Guo, R.-T. (2017). Structural insight into catalytic mechanism of PET hydrolase </w:t>
      </w:r>
      <w:r w:rsidRPr="00F046C0">
        <w:rPr>
          <w:i/>
        </w:rPr>
        <w:t>Nature Communications</w:t>
      </w:r>
      <w:r w:rsidRPr="00F046C0">
        <w:t xml:space="preserve"> 8</w:t>
      </w:r>
      <w:r w:rsidRPr="00F046C0">
        <w:rPr>
          <w:b/>
        </w:rPr>
        <w:t>,</w:t>
      </w:r>
      <w:r w:rsidRPr="00F046C0">
        <w:t xml:space="preserve"> 2106. doi:10.1038/s41467-017-02255-z.</w:t>
      </w:r>
    </w:p>
    <w:p w14:paraId="1E26B1A4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Hegde, K., and Dasu, V. (2013). Production optimization and characterization of recombinant cutinases from </w:t>
      </w:r>
      <w:r w:rsidRPr="00F046C0">
        <w:rPr>
          <w:i/>
        </w:rPr>
        <w:t>Thermobifida fusca</w:t>
      </w:r>
      <w:r w:rsidRPr="00F046C0">
        <w:t xml:space="preserve"> sp. NRRL B-8184 </w:t>
      </w:r>
      <w:r w:rsidRPr="00F046C0">
        <w:rPr>
          <w:i/>
        </w:rPr>
        <w:t>Applied biochemistry and biotechnology</w:t>
      </w:r>
      <w:r w:rsidRPr="00F046C0">
        <w:t xml:space="preserve"> 170. doi:10.1007/s12010-013-0219-x.</w:t>
      </w:r>
    </w:p>
    <w:p w14:paraId="377B32BB" w14:textId="1BAEABAA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Herrero Acero, E., Ribitsch, D., Dellacher, A., Zitzenbacher, S., Marold, A., Steinkellner, G., Gruber, K., Schwab, H., and Guebitz, G.M. (2013). Surface engineering of a cutinase from </w:t>
      </w:r>
      <w:r w:rsidRPr="00F046C0">
        <w:rPr>
          <w:i/>
        </w:rPr>
        <w:t>Thermobifida cellulosilytica</w:t>
      </w:r>
      <w:r w:rsidRPr="00F046C0">
        <w:t xml:space="preserve"> for improved polyester hydrolysis. </w:t>
      </w:r>
      <w:r w:rsidRPr="00F046C0">
        <w:rPr>
          <w:i/>
        </w:rPr>
        <w:t>Biotechnology and Bioengineering</w:t>
      </w:r>
      <w:r w:rsidRPr="00F046C0">
        <w:t xml:space="preserve"> 110</w:t>
      </w:r>
      <w:r w:rsidRPr="00F046C0">
        <w:rPr>
          <w:b/>
        </w:rPr>
        <w:t>,</w:t>
      </w:r>
      <w:r w:rsidRPr="00F046C0">
        <w:t xml:space="preserve"> 2581-2590. doi:</w:t>
      </w:r>
      <w:hyperlink r:id="rId12" w:history="1">
        <w:r w:rsidRPr="00F046C0">
          <w:rPr>
            <w:rStyle w:val="Hyperlink"/>
          </w:rPr>
          <w:t>https://doi.org/10.1002/bit.24930</w:t>
        </w:r>
      </w:hyperlink>
      <w:r w:rsidRPr="00F046C0">
        <w:t>.</w:t>
      </w:r>
    </w:p>
    <w:p w14:paraId="3301A427" w14:textId="71F922C3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Herrero Acero, E., Ribitsch, D., Steinkellner, G., Gruber, K., Greimel, K., Eiteljoerg, I., Trotscha, E., Wei, R., Zimmermann, W., Zinn, M., Cavaco-Paulo, A., Freddi, G., Schwab, H., and Guebitz, G. (2011). Enzymatic surface hydrolysis of PET: Effect of structural diversity on kinetic properties of cutinases from </w:t>
      </w:r>
      <w:r w:rsidRPr="00F046C0">
        <w:rPr>
          <w:i/>
        </w:rPr>
        <w:t>Thermobifida</w:t>
      </w:r>
      <w:r w:rsidRPr="00F046C0">
        <w:t xml:space="preserve"> </w:t>
      </w:r>
      <w:r w:rsidRPr="00F046C0">
        <w:rPr>
          <w:i/>
        </w:rPr>
        <w:t>Macromolecules</w:t>
      </w:r>
      <w:r w:rsidRPr="00F046C0">
        <w:t xml:space="preserve"> 44</w:t>
      </w:r>
      <w:r w:rsidRPr="00F046C0">
        <w:rPr>
          <w:b/>
        </w:rPr>
        <w:t>,</w:t>
      </w:r>
      <w:r w:rsidRPr="00F046C0">
        <w:t xml:space="preserve"> 4632-4640. doi:10.1021/ma200949p.</w:t>
      </w:r>
    </w:p>
    <w:p w14:paraId="7D02CDA6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Hu, X., Osaki, S., Hayashi, M., Kaku, M., Katuen, S., Kobayashi, H., and Kawai, F. (2008). Degradation of a terephthalate-containing polyester by thermophilic </w:t>
      </w:r>
      <w:r w:rsidRPr="00F046C0">
        <w:rPr>
          <w:i/>
        </w:rPr>
        <w:t>Actinomycetes</w:t>
      </w:r>
      <w:r w:rsidRPr="00F046C0">
        <w:t xml:space="preserve"> and </w:t>
      </w:r>
      <w:r w:rsidRPr="00F046C0">
        <w:rPr>
          <w:i/>
        </w:rPr>
        <w:t>Bacillus</w:t>
      </w:r>
      <w:r w:rsidRPr="00F046C0">
        <w:t xml:space="preserve"> species derived from composts </w:t>
      </w:r>
      <w:r w:rsidRPr="00F046C0">
        <w:rPr>
          <w:i/>
        </w:rPr>
        <w:t>Journal of Polymers and the Environment</w:t>
      </w:r>
      <w:r w:rsidRPr="00F046C0">
        <w:t xml:space="preserve"> 16</w:t>
      </w:r>
      <w:r w:rsidRPr="00F046C0">
        <w:rPr>
          <w:b/>
        </w:rPr>
        <w:t>,</w:t>
      </w:r>
      <w:r w:rsidRPr="00F046C0">
        <w:t xml:space="preserve"> 103-108. doi:10.1007/s10924-008-0088-5.</w:t>
      </w:r>
    </w:p>
    <w:p w14:paraId="1B8ED4CD" w14:textId="5DA7012E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lastRenderedPageBreak/>
        <w:t xml:space="preserve">Huang, Y.-C., Chen, G.-H., Chen, Y.-F., Chen, W.-L., and Yang, C.-H. (2010). Heterologous expression of thermostable acetylxylan esterase gene from </w:t>
      </w:r>
      <w:r w:rsidRPr="00F046C0">
        <w:rPr>
          <w:i/>
        </w:rPr>
        <w:t>Thermobifida fusca</w:t>
      </w:r>
      <w:r w:rsidRPr="00F046C0">
        <w:t xml:space="preserve"> and its synergistic action with xylanase for the production of xylooligosaccharides. </w:t>
      </w:r>
      <w:r w:rsidRPr="00F046C0">
        <w:rPr>
          <w:i/>
        </w:rPr>
        <w:t>Biochemical and Biophysical Research Communications</w:t>
      </w:r>
      <w:r w:rsidRPr="00F046C0">
        <w:t xml:space="preserve"> 400</w:t>
      </w:r>
      <w:r w:rsidRPr="00F046C0">
        <w:rPr>
          <w:b/>
        </w:rPr>
        <w:t>,</w:t>
      </w:r>
      <w:r w:rsidRPr="00F046C0">
        <w:t xml:space="preserve"> 718-723. doi:</w:t>
      </w:r>
      <w:hyperlink r:id="rId13" w:history="1">
        <w:r w:rsidRPr="00F046C0">
          <w:rPr>
            <w:rStyle w:val="Hyperlink"/>
          </w:rPr>
          <w:t>https://doi.org/10.1016/j.bbrc.2010.08.136</w:t>
        </w:r>
      </w:hyperlink>
      <w:r w:rsidRPr="00F046C0">
        <w:t>.</w:t>
      </w:r>
    </w:p>
    <w:p w14:paraId="34926FB9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Joo, S., Cho, I.J., Seo, H., Son, H.F., Sagong, H.-Y., Shin, T.J., Choi, S.Y., Lee, S.Y., and Kim, K.-J. (2018). Structural insight into molecular mechanism of poly(ethylene terephthalate) degradation. </w:t>
      </w:r>
      <w:r w:rsidRPr="00F046C0">
        <w:rPr>
          <w:i/>
        </w:rPr>
        <w:t>Nature Communications</w:t>
      </w:r>
      <w:r w:rsidRPr="00F046C0">
        <w:t xml:space="preserve"> 9</w:t>
      </w:r>
      <w:r w:rsidRPr="00F046C0">
        <w:rPr>
          <w:b/>
        </w:rPr>
        <w:t>,</w:t>
      </w:r>
      <w:r w:rsidRPr="00F046C0">
        <w:t xml:space="preserve"> 382. doi:10.1038/s41467-018-02881-1.</w:t>
      </w:r>
    </w:p>
    <w:p w14:paraId="4AAD49A1" w14:textId="74170F0F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Kawabata, T., Oda, M., and Kawai, F. (2017). Mutational analysis of cutinase-like enzyme, Cut190, based on the 3D docking structure with model compounds of polyethylene terephthalate. </w:t>
      </w:r>
      <w:r w:rsidRPr="00F046C0">
        <w:rPr>
          <w:i/>
        </w:rPr>
        <w:t>Journal of Bioscience and Bioengineering</w:t>
      </w:r>
      <w:r w:rsidRPr="00F046C0">
        <w:t xml:space="preserve"> 124</w:t>
      </w:r>
      <w:r w:rsidRPr="00F046C0">
        <w:rPr>
          <w:b/>
        </w:rPr>
        <w:t>,</w:t>
      </w:r>
      <w:r w:rsidRPr="00F046C0">
        <w:t xml:space="preserve"> 28-35. doi:</w:t>
      </w:r>
      <w:hyperlink r:id="rId14" w:history="1">
        <w:r w:rsidRPr="00F046C0">
          <w:rPr>
            <w:rStyle w:val="Hyperlink"/>
          </w:rPr>
          <w:t>https://doi.org/10.1016/j.jbiosc.2017.02.007</w:t>
        </w:r>
      </w:hyperlink>
      <w:r w:rsidRPr="00F046C0">
        <w:t>.</w:t>
      </w:r>
    </w:p>
    <w:p w14:paraId="58986A74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Kawai, F., Kawabata, T., and Oda, M. (2019). Current knowledge on enzymatic PET degradation and its possible application to waste stream management and other fields </w:t>
      </w:r>
      <w:r w:rsidRPr="00F046C0">
        <w:rPr>
          <w:i/>
        </w:rPr>
        <w:t>Applied Microbiology and Biotechnology</w:t>
      </w:r>
      <w:r w:rsidRPr="00F046C0">
        <w:t xml:space="preserve"> 103</w:t>
      </w:r>
      <w:r w:rsidRPr="00F046C0">
        <w:rPr>
          <w:b/>
        </w:rPr>
        <w:t>,</w:t>
      </w:r>
      <w:r w:rsidRPr="00F046C0">
        <w:t xml:space="preserve"> 4253-4268. doi:10.1007/s00253-019-09717-y.</w:t>
      </w:r>
    </w:p>
    <w:p w14:paraId="221B3205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Kawai, F., Oda, M., Tamashiro, T., Waku, T., Tanaka, N., Yamamoto, M., Mizushima, H., Miyakawa, T., and Tanokura, M. (2014). A novel Ca2+-activated, thermostabilized polyesterase capable of hydrolyzing polyethylene terephthalate from </w:t>
      </w:r>
      <w:r w:rsidRPr="00F046C0">
        <w:rPr>
          <w:i/>
        </w:rPr>
        <w:t>Saccharomonospora viridis</w:t>
      </w:r>
      <w:r w:rsidRPr="00F046C0">
        <w:t xml:space="preserve"> AHK190. </w:t>
      </w:r>
      <w:r w:rsidRPr="00F046C0">
        <w:rPr>
          <w:i/>
        </w:rPr>
        <w:t>Applied Microbiology and Biotechnology</w:t>
      </w:r>
      <w:r w:rsidRPr="00F046C0">
        <w:t xml:space="preserve"> 98</w:t>
      </w:r>
      <w:r w:rsidRPr="00F046C0">
        <w:rPr>
          <w:b/>
        </w:rPr>
        <w:t>,</w:t>
      </w:r>
      <w:r w:rsidRPr="00F046C0">
        <w:t xml:space="preserve"> 10053-10064. doi:10.1007/s00253-014-5860-y.</w:t>
      </w:r>
    </w:p>
    <w:p w14:paraId="0E880C3F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Kim, J.W., Park, S.-B., Tran, Q.-G., Cho, D.-H., Choi, D.-Y., Lee, Y.J., and Kim, H.-S. (2020). Functional expression of polyethylene terephthalate-degrading enzyme (PETase) in green microalgae. </w:t>
      </w:r>
      <w:r w:rsidRPr="00F046C0">
        <w:rPr>
          <w:i/>
        </w:rPr>
        <w:t>Microbial Cell Factories</w:t>
      </w:r>
      <w:r w:rsidRPr="00F046C0">
        <w:t xml:space="preserve"> 19</w:t>
      </w:r>
      <w:r w:rsidRPr="00F046C0">
        <w:rPr>
          <w:b/>
        </w:rPr>
        <w:t>,</w:t>
      </w:r>
      <w:r w:rsidRPr="00F046C0">
        <w:t xml:space="preserve"> 97. doi:10.1186/s12934-020-01355-8.</w:t>
      </w:r>
    </w:p>
    <w:p w14:paraId="27B8AC34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Kleeberg, I., Welzel, K., Vandenheuvel, J., Müller, R.J., and Deckwer, W.D. (2005). Characterization of a new extracellular hydrolase from </w:t>
      </w:r>
      <w:r w:rsidRPr="00F046C0">
        <w:rPr>
          <w:i/>
        </w:rPr>
        <w:t>Thermobifida fusca</w:t>
      </w:r>
      <w:r w:rsidRPr="00F046C0">
        <w:t xml:space="preserve"> degrading aliphatic−aromatic copolyesters </w:t>
      </w:r>
      <w:r w:rsidRPr="00F046C0">
        <w:rPr>
          <w:i/>
        </w:rPr>
        <w:t>Biomacromolecules</w:t>
      </w:r>
      <w:r w:rsidRPr="00F046C0">
        <w:t xml:space="preserve"> 6</w:t>
      </w:r>
      <w:r w:rsidRPr="00F046C0">
        <w:rPr>
          <w:b/>
        </w:rPr>
        <w:t>,</w:t>
      </w:r>
      <w:r w:rsidRPr="00F046C0">
        <w:t xml:space="preserve"> 262-270. doi:10.1021/bm049582t.</w:t>
      </w:r>
    </w:p>
    <w:p w14:paraId="483F3C47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Krasteva, P.V., Bernal-Bayard, J., Travier, L., Martin, F.A., Kaminski, P.-A., Karimova, G., Fronzes, R., and Ghigo, J.-M. (2017). Insights into the structure and assembly of a bacterial cellulose secretion system. </w:t>
      </w:r>
      <w:r w:rsidRPr="00F046C0">
        <w:rPr>
          <w:i/>
        </w:rPr>
        <w:t>Nature Communications</w:t>
      </w:r>
      <w:r w:rsidRPr="00F046C0">
        <w:t xml:space="preserve"> 8</w:t>
      </w:r>
      <w:r w:rsidRPr="00F046C0">
        <w:rPr>
          <w:b/>
        </w:rPr>
        <w:t>,</w:t>
      </w:r>
      <w:r w:rsidRPr="00F046C0">
        <w:t xml:space="preserve"> 2065. doi:10.1038/s41467-017-01523-2.</w:t>
      </w:r>
    </w:p>
    <w:p w14:paraId="6BA1FCDE" w14:textId="3105F862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>Liu, B., He, L., Wang, L., Li, T., Li, C., Liu, H., Luo, Y., and Bao, R. (2018). Protein crystallography and site-direct mutagenesis analysis of the Poly(ethylene terephthalate) hydrolase PETase from</w:t>
      </w:r>
      <w:r w:rsidRPr="00F046C0">
        <w:rPr>
          <w:i/>
        </w:rPr>
        <w:t xml:space="preserve"> Ideonella sakaiensis</w:t>
      </w:r>
      <w:r w:rsidRPr="00F046C0">
        <w:t xml:space="preserve">. </w:t>
      </w:r>
      <w:r w:rsidRPr="00F046C0">
        <w:rPr>
          <w:i/>
        </w:rPr>
        <w:t>ChemBioChem</w:t>
      </w:r>
      <w:r w:rsidRPr="00F046C0">
        <w:t xml:space="preserve"> 19</w:t>
      </w:r>
      <w:r w:rsidRPr="00F046C0">
        <w:rPr>
          <w:b/>
        </w:rPr>
        <w:t>,</w:t>
      </w:r>
      <w:r w:rsidRPr="00F046C0">
        <w:t xml:space="preserve"> 1471-1475. doi:</w:t>
      </w:r>
      <w:hyperlink r:id="rId15" w:history="1">
        <w:r w:rsidRPr="00F046C0">
          <w:rPr>
            <w:rStyle w:val="Hyperlink"/>
          </w:rPr>
          <w:t>https://doi.org/10.1002/cbic.201800097</w:t>
        </w:r>
      </w:hyperlink>
      <w:r w:rsidRPr="00F046C0">
        <w:t>.</w:t>
      </w:r>
    </w:p>
    <w:p w14:paraId="095F91D7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Lykidis, A., Mavromatis, K., Ivanova, N., Anderson, I., Land, M., Dibartolo, G., Martinez, M., Lapidus, A., Lucas, S., Copeland, A., Richardson, P., Wilson, D.B., and Kyrpides, N. (2007). Genome sequence and analysis of the soil cellulolytic Actinomycete  </w:t>
      </w:r>
      <w:r w:rsidRPr="00F046C0">
        <w:rPr>
          <w:i/>
        </w:rPr>
        <w:t>Thermobifida fusca</w:t>
      </w:r>
      <w:r w:rsidRPr="00F046C0">
        <w:t xml:space="preserve"> YX </w:t>
      </w:r>
      <w:r w:rsidRPr="00F046C0">
        <w:rPr>
          <w:i/>
        </w:rPr>
        <w:t>Journal of Bacteriology</w:t>
      </w:r>
      <w:r w:rsidRPr="00F046C0">
        <w:t xml:space="preserve"> 189</w:t>
      </w:r>
      <w:r w:rsidRPr="00F046C0">
        <w:rPr>
          <w:b/>
        </w:rPr>
        <w:t>,</w:t>
      </w:r>
      <w:r w:rsidRPr="00F046C0">
        <w:t xml:space="preserve"> 2477. doi:10.1128/JB.01899-06.</w:t>
      </w:r>
    </w:p>
    <w:p w14:paraId="0208C14C" w14:textId="5E37BEA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lastRenderedPageBreak/>
        <w:t xml:space="preserve">Ma, Y., Yao, M., Li, B., Ding, M., He, B., Chen, S., Zhou, X., and Yuan, Y. (2018). Enhanced poly(ethylene terephthalate) hydrolase activity by protein engineering. </w:t>
      </w:r>
      <w:r w:rsidRPr="00F046C0">
        <w:rPr>
          <w:i/>
        </w:rPr>
        <w:t>Engineering</w:t>
      </w:r>
      <w:r w:rsidRPr="00F046C0">
        <w:t xml:space="preserve"> 4</w:t>
      </w:r>
      <w:r w:rsidRPr="00F046C0">
        <w:rPr>
          <w:b/>
        </w:rPr>
        <w:t>,</w:t>
      </w:r>
      <w:r w:rsidRPr="00F046C0">
        <w:t xml:space="preserve"> 888-893. doi:</w:t>
      </w:r>
      <w:hyperlink r:id="rId16" w:history="1">
        <w:r w:rsidRPr="00F046C0">
          <w:rPr>
            <w:rStyle w:val="Hyperlink"/>
          </w:rPr>
          <w:t>https://doi.org/10.1016/j.eng.2018.09.007</w:t>
        </w:r>
      </w:hyperlink>
      <w:r w:rsidRPr="00F046C0">
        <w:t>.</w:t>
      </w:r>
    </w:p>
    <w:p w14:paraId="07A43A4D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Meyer-Cifuentes, I.E., Werner, J., Jehmlich, N., Will, S.E., Neumann-Schaal, M., and Öztürk, B. (2020). Synergistic biodegradation of aromatic-aliphatic copolyester plastic by a marine microbial consortium. </w:t>
      </w:r>
      <w:r w:rsidRPr="00F046C0">
        <w:rPr>
          <w:i/>
        </w:rPr>
        <w:t>Nature Communications</w:t>
      </w:r>
      <w:r w:rsidRPr="00F046C0">
        <w:t xml:space="preserve"> 11</w:t>
      </w:r>
      <w:r w:rsidRPr="00F046C0">
        <w:rPr>
          <w:b/>
        </w:rPr>
        <w:t>,</w:t>
      </w:r>
      <w:r w:rsidRPr="00F046C0">
        <w:t xml:space="preserve"> 5790. doi:10.1038/s41467-020-19583-2.</w:t>
      </w:r>
    </w:p>
    <w:p w14:paraId="0F3D2312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Molitor, R., Bollinger, A., Kubicki, S., Loeschcke, A., Jaeger, K.-E., and Thies, S. (2020). Agar plate-based screening methods for the identification of polyester hydrolysis by </w:t>
      </w:r>
      <w:r w:rsidRPr="00F046C0">
        <w:rPr>
          <w:i/>
        </w:rPr>
        <w:t>Pseudomonas</w:t>
      </w:r>
      <w:r w:rsidRPr="00F046C0">
        <w:t xml:space="preserve"> species. </w:t>
      </w:r>
      <w:r w:rsidRPr="00F046C0">
        <w:rPr>
          <w:i/>
        </w:rPr>
        <w:t>Microbial Biotechnology</w:t>
      </w:r>
      <w:r w:rsidRPr="00F046C0">
        <w:t xml:space="preserve"> 13</w:t>
      </w:r>
      <w:r w:rsidRPr="00F046C0">
        <w:rPr>
          <w:b/>
        </w:rPr>
        <w:t>,</w:t>
      </w:r>
      <w:r w:rsidRPr="00F046C0">
        <w:t xml:space="preserve"> 274-284. doi:10.1111/1751-7915.13418.</w:t>
      </w:r>
    </w:p>
    <w:p w14:paraId="35EA216D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Moog, D., Schmitt, J., Senger, J., Zarzycki, J., Rexer, K.H., Linne, U., Erb, T., and Maier, U.G. (2019). Using a marine microalga as a chassis for polyethylene terephthalate (PET) degradation. </w:t>
      </w:r>
      <w:r w:rsidRPr="00F046C0">
        <w:rPr>
          <w:i/>
        </w:rPr>
        <w:t>Microbial Cell Factories</w:t>
      </w:r>
      <w:r w:rsidRPr="00F046C0">
        <w:t xml:space="preserve"> 18</w:t>
      </w:r>
      <w:r w:rsidRPr="00F046C0">
        <w:rPr>
          <w:b/>
        </w:rPr>
        <w:t>,</w:t>
      </w:r>
      <w:r w:rsidRPr="00F046C0">
        <w:t xml:space="preserve"> 171. doi:10.1186/s12934-019-1220-z.</w:t>
      </w:r>
    </w:p>
    <w:p w14:paraId="5546DFD4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Müller, R.-J., Schrader, H., Profe, J., Dresler, K., and Deckwer, W.-D. (2005). Enzymatic degradation of poly(ethylene terephthalate): Rapid hydrolyse using a hydrolase from </w:t>
      </w:r>
      <w:r w:rsidRPr="00F046C0">
        <w:rPr>
          <w:i/>
        </w:rPr>
        <w:t>T. fusca</w:t>
      </w:r>
      <w:r w:rsidRPr="00F046C0">
        <w:t xml:space="preserve">. </w:t>
      </w:r>
      <w:r w:rsidRPr="00F046C0">
        <w:rPr>
          <w:i/>
        </w:rPr>
        <w:t>Macromolecular Rapid Communications</w:t>
      </w:r>
      <w:r w:rsidRPr="00F046C0">
        <w:t xml:space="preserve"> 26</w:t>
      </w:r>
      <w:r w:rsidRPr="00F046C0">
        <w:rPr>
          <w:b/>
        </w:rPr>
        <w:t>,</w:t>
      </w:r>
      <w:r w:rsidRPr="00F046C0">
        <w:t xml:space="preserve"> 1400-1405. doi:10.1002/marc.200500410.</w:t>
      </w:r>
    </w:p>
    <w:p w14:paraId="4406F8EA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Oda, M., Yamagami, Y., Inaba, S., Oida, T., Yamamoto, M., Kitajima, S., and Kawai, F. (2018). Enzymatic hydrolysis of PET: functional roles of three Ca2+ ions bound to a cutinase-like enzyme, Cut190*, and its engineering for improved activity. </w:t>
      </w:r>
      <w:r w:rsidRPr="00F046C0">
        <w:rPr>
          <w:i/>
        </w:rPr>
        <w:t>Applied Microbiology and Biotechnology</w:t>
      </w:r>
      <w:r w:rsidRPr="00F046C0">
        <w:t xml:space="preserve"> 102</w:t>
      </w:r>
      <w:r w:rsidRPr="00F046C0">
        <w:rPr>
          <w:b/>
        </w:rPr>
        <w:t>,</w:t>
      </w:r>
      <w:r w:rsidRPr="00F046C0">
        <w:t xml:space="preserve"> 10067-10077. doi:10.1007/s00253-018-9374-x.</w:t>
      </w:r>
    </w:p>
    <w:p w14:paraId="490E408E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>Palm, G.J., Reisky, L., Böttcher, D., Müller, H., Michels, E.a.P., Walczak, M.C., Berndt, L., Weiss, M.S., Bornscheuer, U.T., and Weber, G. (2019). Structure of the plastic-degrading</w:t>
      </w:r>
      <w:r w:rsidRPr="00F046C0">
        <w:rPr>
          <w:i/>
        </w:rPr>
        <w:t xml:space="preserve"> Ideonella sakaiensis</w:t>
      </w:r>
      <w:r w:rsidRPr="00F046C0">
        <w:t xml:space="preserve"> MHETase bound to a substrate. </w:t>
      </w:r>
      <w:r w:rsidRPr="00F046C0">
        <w:rPr>
          <w:i/>
        </w:rPr>
        <w:t>Nature Communications</w:t>
      </w:r>
      <w:r w:rsidRPr="00F046C0">
        <w:t xml:space="preserve"> 10</w:t>
      </w:r>
      <w:r w:rsidRPr="00F046C0">
        <w:rPr>
          <w:b/>
        </w:rPr>
        <w:t>,</w:t>
      </w:r>
      <w:r w:rsidRPr="00F046C0">
        <w:t xml:space="preserve"> 1717. doi:10.1038/s41467-019-09326-3.</w:t>
      </w:r>
    </w:p>
    <w:p w14:paraId="5A99EAE3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Ribitsch, D., Acero, E.H., Greimel, K., Eiteljoerg, I., Trotscha, E., Freddi, G., Schwab, H., and Guebitz, G.M. (2012a). Characterization of a new cutinase from </w:t>
      </w:r>
      <w:r w:rsidRPr="00821554">
        <w:rPr>
          <w:i/>
        </w:rPr>
        <w:t>Thermobifida alba</w:t>
      </w:r>
      <w:r w:rsidRPr="00F046C0">
        <w:t xml:space="preserve"> for PET-surface hydrolysis. </w:t>
      </w:r>
      <w:r w:rsidRPr="00F046C0">
        <w:rPr>
          <w:i/>
        </w:rPr>
        <w:t>Biocatalysis and Biotransformation</w:t>
      </w:r>
      <w:r w:rsidRPr="00F046C0">
        <w:t xml:space="preserve"> 30</w:t>
      </w:r>
      <w:r w:rsidRPr="00F046C0">
        <w:rPr>
          <w:b/>
        </w:rPr>
        <w:t>,</w:t>
      </w:r>
      <w:r w:rsidRPr="00F046C0">
        <w:t xml:space="preserve"> 2-9. doi:10.3109/10242422.2012.644435.</w:t>
      </w:r>
    </w:p>
    <w:p w14:paraId="1340B345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Ribitsch, D., Herrero Acero, E., Greimel, K., Dellacher, A., Zitzenbacher, S., Marold, A., Díaz Rodríguez, R., Steinkellner, G., Gruber, K., Schwab, H., and Guebitz, G. (2012b). A new esterase from </w:t>
      </w:r>
      <w:r w:rsidRPr="00F046C0">
        <w:rPr>
          <w:i/>
        </w:rPr>
        <w:t>Thermobifida halotolerans</w:t>
      </w:r>
      <w:r w:rsidRPr="00F046C0">
        <w:t xml:space="preserve"> hydrolyses Polyethylene Terephthalate (PET) and Polylactic Acid (PLA) </w:t>
      </w:r>
      <w:r w:rsidRPr="00F046C0">
        <w:rPr>
          <w:i/>
        </w:rPr>
        <w:t>Polymers</w:t>
      </w:r>
      <w:r w:rsidRPr="00F046C0">
        <w:t xml:space="preserve"> 4</w:t>
      </w:r>
      <w:r w:rsidRPr="00F046C0">
        <w:rPr>
          <w:b/>
        </w:rPr>
        <w:t>,</w:t>
      </w:r>
      <w:r w:rsidRPr="00F046C0">
        <w:t xml:space="preserve"> 617-619. doi:10.3390/polym4010617.</w:t>
      </w:r>
    </w:p>
    <w:p w14:paraId="78533024" w14:textId="77777777" w:rsidR="00F046C0" w:rsidRPr="00F046C0" w:rsidRDefault="00F046C0" w:rsidP="00821554">
      <w:pPr>
        <w:pStyle w:val="EndNoteBibliography"/>
        <w:spacing w:after="0"/>
        <w:ind w:left="720" w:hanging="720"/>
        <w:jc w:val="both"/>
      </w:pPr>
      <w:r w:rsidRPr="00F046C0">
        <w:t xml:space="preserve">Ribitsch, D., Heumann, S., Trotscha, E., Herrero Acero, E., Greimel, K., Leber, R., Birner-Gruenberger, R., Deller, S., Eiteljoerg, I., Remler, P., Weber, T., Siegert, P., Maurer, K.-H., Donelli, I., Freddi, G., Schwab, H., and Guebitz, G. (2011). Hydrolysis of Polyethyleneterephthalate by p-Nitrobenzylesterase from </w:t>
      </w:r>
      <w:r w:rsidRPr="00F046C0">
        <w:rPr>
          <w:i/>
        </w:rPr>
        <w:t>Bacillus subtilis</w:t>
      </w:r>
      <w:r w:rsidRPr="00F046C0">
        <w:t xml:space="preserve">. </w:t>
      </w:r>
      <w:r w:rsidRPr="00F046C0">
        <w:rPr>
          <w:i/>
        </w:rPr>
        <w:t>Biotechnology progress</w:t>
      </w:r>
      <w:r w:rsidRPr="00F046C0">
        <w:t xml:space="preserve"> 27. doi:10.1002/btpr.610.</w:t>
      </w:r>
    </w:p>
    <w:p w14:paraId="4319CDC6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lastRenderedPageBreak/>
        <w:t xml:space="preserve">Ronkvist, Å.M., Xie, W., Lu, W., and Gross, R.A. (2009). Cutinase-catalyzed hydrolysis of poly(ethylene terephthalate). </w:t>
      </w:r>
      <w:r w:rsidRPr="00F046C0">
        <w:rPr>
          <w:i/>
        </w:rPr>
        <w:t>Macromolecules</w:t>
      </w:r>
      <w:r w:rsidRPr="00F046C0">
        <w:t xml:space="preserve"> 42</w:t>
      </w:r>
      <w:r w:rsidRPr="00F046C0">
        <w:rPr>
          <w:b/>
        </w:rPr>
        <w:t>,</w:t>
      </w:r>
      <w:r w:rsidRPr="00F046C0">
        <w:t xml:space="preserve"> 5128-5138. doi:10.1021/ma9005318.</w:t>
      </w:r>
    </w:p>
    <w:p w14:paraId="4FACC306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Roth, C., Wei, R., Oeser, T., Then, J., Föllner, C., Zimmermann, W., and Sträter, N. (2014). Structural and functional studies on a thermostable polyethylene terephthalate degrading hydrolase from </w:t>
      </w:r>
      <w:r w:rsidRPr="00F046C0">
        <w:rPr>
          <w:i/>
        </w:rPr>
        <w:t>Thermobifida fusca</w:t>
      </w:r>
      <w:r w:rsidRPr="00F046C0">
        <w:t xml:space="preserve"> </w:t>
      </w:r>
      <w:r w:rsidRPr="00F046C0">
        <w:rPr>
          <w:i/>
        </w:rPr>
        <w:t>Applied Microbiology and Biotechnology</w:t>
      </w:r>
      <w:r w:rsidRPr="00F046C0">
        <w:t xml:space="preserve"> 98</w:t>
      </w:r>
      <w:r w:rsidRPr="00F046C0">
        <w:rPr>
          <w:b/>
        </w:rPr>
        <w:t>,</w:t>
      </w:r>
      <w:r w:rsidRPr="00F046C0">
        <w:t xml:space="preserve"> 7815-7823. doi:10.1007/s00253-014-5672-0.</w:t>
      </w:r>
    </w:p>
    <w:p w14:paraId="4AF103FD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Sagong, H.-Y., Seo, H., Kim, T., Son, H.F., Joo, S., Lee, S.H., Kim, S., Woo, J.-S., Hwang, S.Y., and Kim, K.-J. (2020). Decomposition of the PET Film by MHETase using Exo-PETase function </w:t>
      </w:r>
      <w:r w:rsidRPr="00F046C0">
        <w:rPr>
          <w:i/>
        </w:rPr>
        <w:t>ACS Catalysis</w:t>
      </w:r>
      <w:r w:rsidRPr="00F046C0">
        <w:t xml:space="preserve"> 10</w:t>
      </w:r>
      <w:r w:rsidRPr="00F046C0">
        <w:rPr>
          <w:b/>
        </w:rPr>
        <w:t>,</w:t>
      </w:r>
      <w:r w:rsidRPr="00F046C0">
        <w:t xml:space="preserve"> 4805-4812. doi:10.1021/acscatal.9b05604.</w:t>
      </w:r>
    </w:p>
    <w:p w14:paraId="3162F085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Shirke, A.N., White, C., Englaender, J.A., Zwarycz, A., Butterfoss, G.L., Linhardt, R.J., and Gross, R.A. (2018). Stabilizing leaf and branch compost cutinase (LCC) with glycosylation: Mechanism and effect on PET hydrolysis </w:t>
      </w:r>
      <w:r w:rsidRPr="00F046C0">
        <w:rPr>
          <w:i/>
        </w:rPr>
        <w:t>Biochemistry</w:t>
      </w:r>
      <w:r w:rsidRPr="00F046C0">
        <w:t xml:space="preserve"> 57</w:t>
      </w:r>
      <w:r w:rsidRPr="00F046C0">
        <w:rPr>
          <w:b/>
        </w:rPr>
        <w:t>,</w:t>
      </w:r>
      <w:r w:rsidRPr="00F046C0">
        <w:t xml:space="preserve"> 1190-1200. doi:10.1021/acs.biochem.7b01189.</w:t>
      </w:r>
    </w:p>
    <w:p w14:paraId="348C75AD" w14:textId="67AFA5C1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Silva, C., Da, S., Silva, N., Matamá, T., Araújo, R., Martins, M., Chen, S., Chen, J., Wu, J., Casal, M., and Cavaco-Paulo, A. (2011). Engineered </w:t>
      </w:r>
      <w:r w:rsidRPr="00F046C0">
        <w:rPr>
          <w:i/>
        </w:rPr>
        <w:t>Thermobifida fusca</w:t>
      </w:r>
      <w:r w:rsidRPr="00F046C0">
        <w:t xml:space="preserve"> cutinase with increased activity on polyester substrates. </w:t>
      </w:r>
      <w:r w:rsidRPr="00F046C0">
        <w:rPr>
          <w:i/>
        </w:rPr>
        <w:t>Biotechnology Journal</w:t>
      </w:r>
      <w:r w:rsidRPr="00F046C0">
        <w:t xml:space="preserve"> 6</w:t>
      </w:r>
      <w:r w:rsidRPr="00F046C0">
        <w:rPr>
          <w:b/>
        </w:rPr>
        <w:t>,</w:t>
      </w:r>
      <w:r w:rsidRPr="00F046C0">
        <w:t xml:space="preserve"> 1230-1239. doi:</w:t>
      </w:r>
      <w:hyperlink r:id="rId17" w:history="1">
        <w:r w:rsidRPr="00F046C0">
          <w:rPr>
            <w:rStyle w:val="Hyperlink"/>
          </w:rPr>
          <w:t>https://doi.org/10.1002/biot.201000391</w:t>
        </w:r>
      </w:hyperlink>
      <w:r w:rsidRPr="00F046C0">
        <w:t>.</w:t>
      </w:r>
    </w:p>
    <w:p w14:paraId="6DEEB008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Son, H.F., Cho, I.J., Joo, S., Seo, H., Sagong, H.-Y., Choi, S.Y., Lee, S.Y., and Kim, K.-J. (2019). Rational protein engineering of thermo-stable PETase from </w:t>
      </w:r>
      <w:r w:rsidRPr="00F046C0">
        <w:rPr>
          <w:i/>
        </w:rPr>
        <w:t>Ideonella sakaiensis</w:t>
      </w:r>
      <w:r w:rsidRPr="00F046C0">
        <w:t xml:space="preserve"> for highly efficient PET degradation </w:t>
      </w:r>
      <w:r w:rsidRPr="00F046C0">
        <w:rPr>
          <w:i/>
        </w:rPr>
        <w:t>ACS Catalysis</w:t>
      </w:r>
      <w:r w:rsidRPr="00F046C0">
        <w:t xml:space="preserve"> 9</w:t>
      </w:r>
      <w:r w:rsidRPr="00F046C0">
        <w:rPr>
          <w:b/>
        </w:rPr>
        <w:t>,</w:t>
      </w:r>
      <w:r w:rsidRPr="00F046C0">
        <w:t xml:space="preserve"> 3519-3526. doi:10.1021/acscatal.9b00568.</w:t>
      </w:r>
    </w:p>
    <w:p w14:paraId="342976AB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Su, L., Woodard, R.W., Chen, J., and Wu, J. (2013). Extracellular location of </w:t>
      </w:r>
      <w:r w:rsidRPr="00F046C0">
        <w:rPr>
          <w:i/>
        </w:rPr>
        <w:t>Thermobifida fusca</w:t>
      </w:r>
      <w:r w:rsidRPr="00F046C0">
        <w:t xml:space="preserve"> cutinase expressed in </w:t>
      </w:r>
      <w:r w:rsidRPr="00F046C0">
        <w:rPr>
          <w:i/>
        </w:rPr>
        <w:t xml:space="preserve">Escherichia coli </w:t>
      </w:r>
      <w:r w:rsidRPr="00F046C0">
        <w:t xml:space="preserve">BL21(DE3) without mediation of a signal peptide </w:t>
      </w:r>
      <w:r w:rsidRPr="00F046C0">
        <w:rPr>
          <w:i/>
        </w:rPr>
        <w:t>Applied and environmental microbiology</w:t>
      </w:r>
      <w:r w:rsidRPr="00F046C0">
        <w:t xml:space="preserve"> 79</w:t>
      </w:r>
      <w:r w:rsidRPr="00F046C0">
        <w:rPr>
          <w:b/>
        </w:rPr>
        <w:t>,</w:t>
      </w:r>
      <w:r w:rsidRPr="00F046C0">
        <w:t xml:space="preserve"> 4192-4198. doi:10.1128/AEM.00239-13.</w:t>
      </w:r>
    </w:p>
    <w:p w14:paraId="2BD92E33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Sulaiman, S., Yamato, S., Kanaya, E., Kim, J.-J., Koga, Y., Takano, K., and Kanaya, S. (2012). Isolation of a novel cutinase homolog with polyethylene terephthalate-degrading activity from leaf-branch compost by using a metagenomic approach. </w:t>
      </w:r>
      <w:r w:rsidRPr="00F046C0">
        <w:rPr>
          <w:i/>
        </w:rPr>
        <w:t>Applied and environmental microbiology</w:t>
      </w:r>
      <w:r w:rsidRPr="00F046C0">
        <w:t xml:space="preserve"> 78</w:t>
      </w:r>
      <w:r w:rsidRPr="00F046C0">
        <w:rPr>
          <w:b/>
        </w:rPr>
        <w:t>,</w:t>
      </w:r>
      <w:r w:rsidRPr="00F046C0">
        <w:t xml:space="preserve"> 1556-1562. doi:10.1128/AEM.06725-11.</w:t>
      </w:r>
    </w:p>
    <w:p w14:paraId="2651CE90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Then, J., Wei, R., Oeser, T., Barth, M., Belisário-Ferrari, M.R., Schmidt, J., and Zimmermann, W. (2015). Ca2+ and Mg2+ binding site engineering increases the degradation of polyethylene terephthalate films by polyester hydrolases from </w:t>
      </w:r>
      <w:r w:rsidRPr="00F046C0">
        <w:rPr>
          <w:i/>
        </w:rPr>
        <w:t>Thermobifida fusca</w:t>
      </w:r>
      <w:r w:rsidRPr="00F046C0">
        <w:t xml:space="preserve">. </w:t>
      </w:r>
      <w:r w:rsidRPr="00F046C0">
        <w:rPr>
          <w:i/>
        </w:rPr>
        <w:t>Biotechnol J</w:t>
      </w:r>
      <w:r w:rsidRPr="00F046C0">
        <w:t xml:space="preserve"> 10</w:t>
      </w:r>
      <w:r w:rsidRPr="00F046C0">
        <w:rPr>
          <w:b/>
        </w:rPr>
        <w:t>,</w:t>
      </w:r>
      <w:r w:rsidRPr="00F046C0">
        <w:t xml:space="preserve"> 592-598. doi:10.1002/biot.201400620.</w:t>
      </w:r>
    </w:p>
    <w:p w14:paraId="72676ADB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Then, J., Wei, R., Oeser, T., Gerdts, A., Schmidt, J., Barth, M., and Zimmermann, W. (2016). A disulfide bridge in the calcium binding site of a polyester hydrolase increases its thermal stability and activity against polyethylene terephthalate. </w:t>
      </w:r>
      <w:r w:rsidRPr="00F046C0">
        <w:rPr>
          <w:i/>
        </w:rPr>
        <w:t>FEBS Open Bio</w:t>
      </w:r>
      <w:r w:rsidRPr="00F046C0">
        <w:t xml:space="preserve"> 6</w:t>
      </w:r>
      <w:r w:rsidRPr="00F046C0">
        <w:rPr>
          <w:b/>
        </w:rPr>
        <w:t>,</w:t>
      </w:r>
      <w:r w:rsidRPr="00F046C0">
        <w:t xml:space="preserve"> 425-432. doi:10.1002/2211-5463.12053.</w:t>
      </w:r>
    </w:p>
    <w:p w14:paraId="0FC254CF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lastRenderedPageBreak/>
        <w:t xml:space="preserve">Thumarat, U., Nakamura, R., Kawabata, T., Suzuki, H., and Kawai, F. (2012). Biochemical and genetic analysis of a cutinase-type polyesterase from a thermophilic </w:t>
      </w:r>
      <w:r w:rsidRPr="00F046C0">
        <w:rPr>
          <w:i/>
        </w:rPr>
        <w:t>Thermobifida alba</w:t>
      </w:r>
      <w:r w:rsidRPr="00F046C0">
        <w:t xml:space="preserve"> AHK119. </w:t>
      </w:r>
      <w:r w:rsidRPr="00F046C0">
        <w:rPr>
          <w:i/>
        </w:rPr>
        <w:t>Applied Microbiology and Biotechnology</w:t>
      </w:r>
      <w:r w:rsidRPr="00F046C0">
        <w:t xml:space="preserve"> 95</w:t>
      </w:r>
      <w:r w:rsidRPr="00F046C0">
        <w:rPr>
          <w:b/>
        </w:rPr>
        <w:t>,</w:t>
      </w:r>
      <w:r w:rsidRPr="00F046C0">
        <w:t xml:space="preserve"> 419-430. doi:10.1007/s00253-011-3781-6.</w:t>
      </w:r>
    </w:p>
    <w:p w14:paraId="0709D4CC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Tournier, V., Topham, C.M., Gilles, A., David, B., Folgoas, C., Moya-Leclair, E., Kamionka, E., Desrousseaux, M.L., Texier, H., Gavalda, S., Cot, M., Guémard, E., Dalibey, M., Nomme, J., Cioci, G., Barbe, S., Chateau, M., André, I., Duquesne, S., and Marty, A. (2020). An engineered PET depolymerase to break down and recycle plastic bottles. </w:t>
      </w:r>
      <w:r w:rsidRPr="00F046C0">
        <w:rPr>
          <w:i/>
        </w:rPr>
        <w:t>Nature</w:t>
      </w:r>
      <w:r w:rsidRPr="00F046C0">
        <w:t xml:space="preserve"> 580</w:t>
      </w:r>
      <w:r w:rsidRPr="00F046C0">
        <w:rPr>
          <w:b/>
        </w:rPr>
        <w:t>,</w:t>
      </w:r>
      <w:r w:rsidRPr="00F046C0">
        <w:t xml:space="preserve"> 216-219. doi:10.1038/s41586-020-2149-4.</w:t>
      </w:r>
    </w:p>
    <w:p w14:paraId="0C6B85F8" w14:textId="5F69EE43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Vita, N., Borne, R., and Fierobe, H.-P. (2020). Cell-surface exposure of a hybrid 3-cohesin scaffoldin allowing the functionalization of </w:t>
      </w:r>
      <w:r w:rsidRPr="00F046C0">
        <w:rPr>
          <w:i/>
        </w:rPr>
        <w:t>Escherichia coli</w:t>
      </w:r>
      <w:r w:rsidRPr="00F046C0">
        <w:t xml:space="preserve"> envelope. </w:t>
      </w:r>
      <w:r w:rsidRPr="00F046C0">
        <w:rPr>
          <w:i/>
        </w:rPr>
        <w:t>Biotechnology and Bioengineering</w:t>
      </w:r>
      <w:r w:rsidRPr="00F046C0">
        <w:t xml:space="preserve"> 117</w:t>
      </w:r>
      <w:r w:rsidRPr="00F046C0">
        <w:rPr>
          <w:b/>
        </w:rPr>
        <w:t>,</w:t>
      </w:r>
      <w:r w:rsidRPr="00F046C0">
        <w:t xml:space="preserve"> 626-636. doi:</w:t>
      </w:r>
      <w:hyperlink r:id="rId18" w:history="1">
        <w:r w:rsidRPr="00F046C0">
          <w:rPr>
            <w:rStyle w:val="Hyperlink"/>
          </w:rPr>
          <w:t>https://doi.org/10.1002/bit.27242</w:t>
        </w:r>
      </w:hyperlink>
      <w:r w:rsidRPr="00F046C0">
        <w:t>.</w:t>
      </w:r>
    </w:p>
    <w:p w14:paraId="515633B2" w14:textId="6C0130C8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Wei, R., Oeser, T., Schmidt, J., Meier, R., Barth, M., Then, J., and Zimmermann, W. (2016). Engineered bacterial polyester hydrolases efficiently degrade polyethylene terephthalate due to relieved product inhibition. </w:t>
      </w:r>
      <w:r w:rsidRPr="00F046C0">
        <w:rPr>
          <w:i/>
        </w:rPr>
        <w:t>Biotechnology and Bioengineering</w:t>
      </w:r>
      <w:r w:rsidRPr="00F046C0">
        <w:t xml:space="preserve"> 113</w:t>
      </w:r>
      <w:r w:rsidRPr="00F046C0">
        <w:rPr>
          <w:b/>
        </w:rPr>
        <w:t>,</w:t>
      </w:r>
      <w:r w:rsidRPr="00F046C0">
        <w:t xml:space="preserve"> 1658-1665. doi:</w:t>
      </w:r>
      <w:hyperlink r:id="rId19" w:history="1">
        <w:r w:rsidRPr="00F046C0">
          <w:rPr>
            <w:rStyle w:val="Hyperlink"/>
          </w:rPr>
          <w:t>https://doi.org/10.1002/bit.25941</w:t>
        </w:r>
      </w:hyperlink>
      <w:r w:rsidRPr="00F046C0">
        <w:t>.</w:t>
      </w:r>
    </w:p>
    <w:p w14:paraId="05521892" w14:textId="77777777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Wei, R., Oeser, T., Then, J., Kühn, N., Barth, M., Schmidt, J., and Zimmermann, W. (2014). Functional characterization and structural modeling of synthetic polyester-degrading hydrolases from </w:t>
      </w:r>
      <w:r w:rsidRPr="00F046C0">
        <w:rPr>
          <w:i/>
        </w:rPr>
        <w:t>Thermomonospora curvata</w:t>
      </w:r>
      <w:r w:rsidRPr="00F046C0">
        <w:t xml:space="preserve">. </w:t>
      </w:r>
      <w:r w:rsidRPr="00F046C0">
        <w:rPr>
          <w:i/>
        </w:rPr>
        <w:t>AMB Express</w:t>
      </w:r>
      <w:r w:rsidRPr="00F046C0">
        <w:t xml:space="preserve"> 4</w:t>
      </w:r>
      <w:r w:rsidRPr="00F046C0">
        <w:rPr>
          <w:b/>
        </w:rPr>
        <w:t>,</w:t>
      </w:r>
      <w:r w:rsidRPr="00F046C0">
        <w:t xml:space="preserve"> 44-44. doi:10.1186/s13568-014-0044-9.</w:t>
      </w:r>
    </w:p>
    <w:p w14:paraId="0B7E2CF1" w14:textId="3C4F2383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>Xi, X., Ni, K., Hao, H., Shang, Y., Zhao, B., and Qian, Z. (2021). Secretory expression in</w:t>
      </w:r>
      <w:r w:rsidRPr="00F046C0">
        <w:rPr>
          <w:i/>
        </w:rPr>
        <w:t xml:space="preserve"> Bacillus subtilis</w:t>
      </w:r>
      <w:r w:rsidRPr="00F046C0">
        <w:t xml:space="preserve"> and biochemical characterization of a highly thermostable polyethylene terephthalate hydrolase from bacterium HR29. </w:t>
      </w:r>
      <w:r w:rsidRPr="00F046C0">
        <w:rPr>
          <w:i/>
        </w:rPr>
        <w:t>Enzyme and Microbial Technology</w:t>
      </w:r>
      <w:r w:rsidRPr="00F046C0">
        <w:t xml:space="preserve"> 143</w:t>
      </w:r>
      <w:r w:rsidRPr="00F046C0">
        <w:rPr>
          <w:b/>
        </w:rPr>
        <w:t>,</w:t>
      </w:r>
      <w:r w:rsidRPr="00F046C0">
        <w:t xml:space="preserve"> 109715. doi:</w:t>
      </w:r>
      <w:hyperlink r:id="rId20" w:history="1">
        <w:r w:rsidRPr="00F046C0">
          <w:rPr>
            <w:rStyle w:val="Hyperlink"/>
          </w:rPr>
          <w:t>https://doi.org/10.1016/j.enzmictec.2020.109715</w:t>
        </w:r>
      </w:hyperlink>
      <w:r w:rsidRPr="00F046C0">
        <w:t>.</w:t>
      </w:r>
    </w:p>
    <w:p w14:paraId="740C0F70" w14:textId="19D30512" w:rsidR="00F046C0" w:rsidRPr="00F046C0" w:rsidRDefault="00F046C0" w:rsidP="00F046C0">
      <w:pPr>
        <w:pStyle w:val="EndNoteBibliography"/>
        <w:spacing w:after="0"/>
        <w:ind w:left="720" w:hanging="720"/>
      </w:pPr>
      <w:r w:rsidRPr="00F046C0">
        <w:t xml:space="preserve">Yan, F., Wei, R., Cui, Q., Bornscheuer, U.T., and Liu, Y.-J. (2020). Thermophilic whole-cell degradation of polyethylene terephthalate using engineered </w:t>
      </w:r>
      <w:r w:rsidRPr="00F046C0">
        <w:rPr>
          <w:i/>
        </w:rPr>
        <w:t>Clostridium thermocellum</w:t>
      </w:r>
      <w:r w:rsidRPr="00F046C0">
        <w:t xml:space="preserve">. </w:t>
      </w:r>
      <w:r w:rsidRPr="00F046C0">
        <w:rPr>
          <w:i/>
        </w:rPr>
        <w:t>Microbial Biotechnology</w:t>
      </w:r>
      <w:r w:rsidRPr="00F046C0">
        <w:t xml:space="preserve"> n/a. doi:</w:t>
      </w:r>
      <w:hyperlink r:id="rId21" w:history="1">
        <w:r w:rsidRPr="00F046C0">
          <w:rPr>
            <w:rStyle w:val="Hyperlink"/>
          </w:rPr>
          <w:t>https://doi.org/10.1111/1751-7915.13580</w:t>
        </w:r>
      </w:hyperlink>
      <w:r w:rsidRPr="00F046C0">
        <w:t>.</w:t>
      </w:r>
    </w:p>
    <w:p w14:paraId="4248E76F" w14:textId="77777777" w:rsidR="00F046C0" w:rsidRPr="00F046C0" w:rsidRDefault="00F046C0" w:rsidP="00F046C0">
      <w:pPr>
        <w:pStyle w:val="EndNoteBibliography"/>
        <w:ind w:left="720" w:hanging="720"/>
      </w:pPr>
      <w:r w:rsidRPr="00F046C0">
        <w:t xml:space="preserve">Yoshida, S., Hiraga, K., Takehana, T., Taniguchi, I., Yamaji, H., Maeda, Y., Toyohara, K., Miyamoto, K., Kimura, Y., and Oda, K. (2016). A bacterium that degrades and assimilates poly(ethylene terephthalate). </w:t>
      </w:r>
      <w:r w:rsidRPr="00F046C0">
        <w:rPr>
          <w:i/>
        </w:rPr>
        <w:t>Science</w:t>
      </w:r>
      <w:r w:rsidRPr="00F046C0">
        <w:t xml:space="preserve"> 351</w:t>
      </w:r>
      <w:r w:rsidRPr="00F046C0">
        <w:rPr>
          <w:b/>
        </w:rPr>
        <w:t>,</w:t>
      </w:r>
      <w:r w:rsidRPr="00F046C0">
        <w:t xml:space="preserve"> 1196. doi:10.1126/science.aad6359.</w:t>
      </w:r>
    </w:p>
    <w:p w14:paraId="7299F525" w14:textId="2572F35C" w:rsidR="001219B6" w:rsidRDefault="00B61883">
      <w:r>
        <w:fldChar w:fldCharType="end"/>
      </w:r>
    </w:p>
    <w:sectPr w:rsidR="001219B6" w:rsidSect="00B61883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altName w:val="Yu Gothic"/>
    <w:panose1 w:val="020B0604020202020204"/>
    <w:charset w:val="80"/>
    <w:family w:val="swiss"/>
    <w:pitch w:val="variable"/>
    <w:sig w:usb0="00000000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Frontiers Scienc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wf9wdwdu2r0dmezsznps5vfavfraa9xxaa0&quot;&gt;Review-library-new&lt;record-ids&gt;&lt;item&gt;1&lt;/item&gt;&lt;item&gt;2&lt;/item&gt;&lt;item&gt;3&lt;/item&gt;&lt;item&gt;9&lt;/item&gt;&lt;item&gt;13&lt;/item&gt;&lt;item&gt;14&lt;/item&gt;&lt;item&gt;16&lt;/item&gt;&lt;item&gt;17&lt;/item&gt;&lt;item&gt;19&lt;/item&gt;&lt;item&gt;22&lt;/item&gt;&lt;item&gt;23&lt;/item&gt;&lt;item&gt;30&lt;/item&gt;&lt;item&gt;32&lt;/item&gt;&lt;item&gt;33&lt;/item&gt;&lt;item&gt;36&lt;/item&gt;&lt;item&gt;39&lt;/item&gt;&lt;item&gt;67&lt;/item&gt;&lt;item&gt;69&lt;/item&gt;&lt;item&gt;103&lt;/item&gt;&lt;item&gt;105&lt;/item&gt;&lt;item&gt;107&lt;/item&gt;&lt;item&gt;108&lt;/item&gt;&lt;item&gt;109&lt;/item&gt;&lt;item&gt;111&lt;/item&gt;&lt;item&gt;115&lt;/item&gt;&lt;item&gt;116&lt;/item&gt;&lt;item&gt;117&lt;/item&gt;&lt;item&gt;119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62&lt;/item&gt;&lt;item&gt;166&lt;/item&gt;&lt;item&gt;194&lt;/item&gt;&lt;item&gt;208&lt;/item&gt;&lt;item&gt;210&lt;/item&gt;&lt;item&gt;211&lt;/item&gt;&lt;/record-ids&gt;&lt;/item&gt;&lt;/Libraries&gt;"/>
  </w:docVars>
  <w:rsids>
    <w:rsidRoot w:val="001219B6"/>
    <w:rsid w:val="00006431"/>
    <w:rsid w:val="00024E24"/>
    <w:rsid w:val="000C2A4B"/>
    <w:rsid w:val="000E16FA"/>
    <w:rsid w:val="000E52BC"/>
    <w:rsid w:val="000F3634"/>
    <w:rsid w:val="001219B6"/>
    <w:rsid w:val="001364C1"/>
    <w:rsid w:val="001413D1"/>
    <w:rsid w:val="001E641D"/>
    <w:rsid w:val="001F3855"/>
    <w:rsid w:val="00207BE2"/>
    <w:rsid w:val="00217ADA"/>
    <w:rsid w:val="00235206"/>
    <w:rsid w:val="0024483A"/>
    <w:rsid w:val="00247DC2"/>
    <w:rsid w:val="0026578D"/>
    <w:rsid w:val="00266A46"/>
    <w:rsid w:val="00266A63"/>
    <w:rsid w:val="00292F04"/>
    <w:rsid w:val="002B4F68"/>
    <w:rsid w:val="002D0A57"/>
    <w:rsid w:val="002D7CCD"/>
    <w:rsid w:val="00324C33"/>
    <w:rsid w:val="00346A1E"/>
    <w:rsid w:val="00352B4F"/>
    <w:rsid w:val="00364458"/>
    <w:rsid w:val="003C1A9E"/>
    <w:rsid w:val="003C590D"/>
    <w:rsid w:val="00417818"/>
    <w:rsid w:val="00480C67"/>
    <w:rsid w:val="0055713A"/>
    <w:rsid w:val="00561193"/>
    <w:rsid w:val="00561BC5"/>
    <w:rsid w:val="005623C1"/>
    <w:rsid w:val="0058663B"/>
    <w:rsid w:val="005C5333"/>
    <w:rsid w:val="0067501E"/>
    <w:rsid w:val="006A4195"/>
    <w:rsid w:val="006C385E"/>
    <w:rsid w:val="006C4B04"/>
    <w:rsid w:val="006E261E"/>
    <w:rsid w:val="006F1718"/>
    <w:rsid w:val="006F4FF6"/>
    <w:rsid w:val="00702406"/>
    <w:rsid w:val="00717750"/>
    <w:rsid w:val="00746EC9"/>
    <w:rsid w:val="007918B8"/>
    <w:rsid w:val="00791AD4"/>
    <w:rsid w:val="007A330B"/>
    <w:rsid w:val="007A4E48"/>
    <w:rsid w:val="007C62D9"/>
    <w:rsid w:val="007D0546"/>
    <w:rsid w:val="007D426A"/>
    <w:rsid w:val="007E49C5"/>
    <w:rsid w:val="00801740"/>
    <w:rsid w:val="00821554"/>
    <w:rsid w:val="008428E3"/>
    <w:rsid w:val="00853C27"/>
    <w:rsid w:val="00863FE4"/>
    <w:rsid w:val="008968D7"/>
    <w:rsid w:val="008E615A"/>
    <w:rsid w:val="00935AB0"/>
    <w:rsid w:val="00982D2E"/>
    <w:rsid w:val="009B3026"/>
    <w:rsid w:val="009C1B83"/>
    <w:rsid w:val="009C5164"/>
    <w:rsid w:val="009E270F"/>
    <w:rsid w:val="009F0771"/>
    <w:rsid w:val="00A11F55"/>
    <w:rsid w:val="00A40117"/>
    <w:rsid w:val="00A4560E"/>
    <w:rsid w:val="00A61292"/>
    <w:rsid w:val="00A811D7"/>
    <w:rsid w:val="00A93073"/>
    <w:rsid w:val="00AB02E1"/>
    <w:rsid w:val="00AB7AA6"/>
    <w:rsid w:val="00AE4674"/>
    <w:rsid w:val="00AE5774"/>
    <w:rsid w:val="00AF300A"/>
    <w:rsid w:val="00B2757C"/>
    <w:rsid w:val="00B35723"/>
    <w:rsid w:val="00B41D91"/>
    <w:rsid w:val="00B502BF"/>
    <w:rsid w:val="00B61883"/>
    <w:rsid w:val="00B74F5F"/>
    <w:rsid w:val="00B85948"/>
    <w:rsid w:val="00BA3FF6"/>
    <w:rsid w:val="00BA774B"/>
    <w:rsid w:val="00BB37B7"/>
    <w:rsid w:val="00BB7DF8"/>
    <w:rsid w:val="00BD1161"/>
    <w:rsid w:val="00BD7922"/>
    <w:rsid w:val="00C01872"/>
    <w:rsid w:val="00C22917"/>
    <w:rsid w:val="00C26A79"/>
    <w:rsid w:val="00C744AF"/>
    <w:rsid w:val="00C7631A"/>
    <w:rsid w:val="00C8338F"/>
    <w:rsid w:val="00C85D70"/>
    <w:rsid w:val="00CB0B77"/>
    <w:rsid w:val="00CC3319"/>
    <w:rsid w:val="00D13A00"/>
    <w:rsid w:val="00D24117"/>
    <w:rsid w:val="00D62FD8"/>
    <w:rsid w:val="00D63AB0"/>
    <w:rsid w:val="00D84F33"/>
    <w:rsid w:val="00D95E62"/>
    <w:rsid w:val="00DD2632"/>
    <w:rsid w:val="00DF3FC6"/>
    <w:rsid w:val="00E30576"/>
    <w:rsid w:val="00E45B5D"/>
    <w:rsid w:val="00E71B1B"/>
    <w:rsid w:val="00E853C8"/>
    <w:rsid w:val="00EA7806"/>
    <w:rsid w:val="00ED03E3"/>
    <w:rsid w:val="00ED1411"/>
    <w:rsid w:val="00F046C0"/>
    <w:rsid w:val="00F177DB"/>
    <w:rsid w:val="00F25BEA"/>
    <w:rsid w:val="00F620F8"/>
    <w:rsid w:val="00F62270"/>
    <w:rsid w:val="00F917BB"/>
    <w:rsid w:val="00FB57D8"/>
    <w:rsid w:val="00FC3591"/>
    <w:rsid w:val="00FD61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72008F"/>
  <w15:chartTrackingRefBased/>
  <w15:docId w15:val="{1E508C1D-6974-4DD5-8E23-8977027FBD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D426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qFormat/>
    <w:rsid w:val="001219B6"/>
    <w:pPr>
      <w:suppressLineNumbers/>
      <w:spacing w:before="240" w:after="360"/>
      <w:jc w:val="center"/>
    </w:pPr>
    <w:rPr>
      <w:rFonts w:eastAsiaTheme="minorHAnsi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1219B6"/>
    <w:rPr>
      <w:rFonts w:ascii="Times New Roman" w:hAnsi="Times New Roman" w:cs="Times New Roman"/>
      <w:b/>
      <w:sz w:val="32"/>
      <w:szCs w:val="32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1219B6"/>
    <w:pPr>
      <w:numPr>
        <w:ilvl w:val="0"/>
      </w:numPr>
      <w:spacing w:before="240" w:after="240"/>
    </w:pPr>
    <w:rPr>
      <w:rFonts w:ascii="Times New Roman" w:eastAsiaTheme="minorHAnsi" w:hAnsi="Times New Roman" w:cs="Times New Roman"/>
      <w:b/>
      <w:color w:val="auto"/>
      <w:spacing w:val="0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1219B6"/>
    <w:pPr>
      <w:numPr>
        <w:ilvl w:val="1"/>
      </w:numPr>
      <w:spacing w:before="120"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1219B6"/>
    <w:rPr>
      <w:rFonts w:eastAsiaTheme="minorEastAsia"/>
      <w:color w:val="5A5A5A" w:themeColor="text1" w:themeTint="A5"/>
      <w:spacing w:val="15"/>
    </w:rPr>
  </w:style>
  <w:style w:type="table" w:styleId="PlainTable3">
    <w:name w:val="Plain Table 3"/>
    <w:basedOn w:val="TableNormal"/>
    <w:uiPriority w:val="43"/>
    <w:rsid w:val="001219B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styleId="Hyperlink">
    <w:name w:val="Hyperlink"/>
    <w:basedOn w:val="DefaultParagraphFont"/>
    <w:uiPriority w:val="99"/>
    <w:unhideWhenUsed/>
    <w:rsid w:val="001219B6"/>
    <w:rPr>
      <w:color w:val="0563C1" w:themeColor="hyperlink"/>
      <w:u w:val="single"/>
    </w:rPr>
  </w:style>
  <w:style w:type="paragraph" w:styleId="NormalWeb">
    <w:name w:val="Normal (Web)"/>
    <w:basedOn w:val="Normal"/>
    <w:link w:val="NormalWebChar"/>
    <w:uiPriority w:val="99"/>
    <w:unhideWhenUsed/>
    <w:rsid w:val="00480C67"/>
    <w:pPr>
      <w:spacing w:before="100" w:beforeAutospacing="1" w:after="100" w:afterAutospacing="1"/>
    </w:pPr>
  </w:style>
  <w:style w:type="character" w:customStyle="1" w:styleId="apple-converted-space">
    <w:name w:val="apple-converted-space"/>
    <w:basedOn w:val="DefaultParagraphFont"/>
    <w:rsid w:val="00480C67"/>
  </w:style>
  <w:style w:type="character" w:customStyle="1" w:styleId="html-italic">
    <w:name w:val="html-italic"/>
    <w:basedOn w:val="DefaultParagraphFont"/>
    <w:rsid w:val="00480C67"/>
  </w:style>
  <w:style w:type="character" w:styleId="Emphasis">
    <w:name w:val="Emphasis"/>
    <w:basedOn w:val="DefaultParagraphFont"/>
    <w:uiPriority w:val="20"/>
    <w:qFormat/>
    <w:rsid w:val="00480C67"/>
    <w:rPr>
      <w:i/>
      <w:iCs/>
    </w:rPr>
  </w:style>
  <w:style w:type="character" w:customStyle="1" w:styleId="NormalWebChar">
    <w:name w:val="Normal (Web) Char"/>
    <w:basedOn w:val="DefaultParagraphFont"/>
    <w:link w:val="NormalWeb"/>
    <w:uiPriority w:val="99"/>
    <w:rsid w:val="00480C67"/>
    <w:rPr>
      <w:rFonts w:ascii="Times New Roman" w:eastAsia="Times New Roman" w:hAnsi="Times New Roman" w:cs="Times New Roman"/>
      <w:sz w:val="24"/>
      <w:szCs w:val="24"/>
    </w:rPr>
  </w:style>
  <w:style w:type="table" w:styleId="ListTable6Colorful">
    <w:name w:val="List Table 6 Colorful"/>
    <w:basedOn w:val="TableNormal"/>
    <w:uiPriority w:val="51"/>
    <w:rsid w:val="00480C67"/>
    <w:pPr>
      <w:spacing w:after="0" w:line="240" w:lineRule="auto"/>
    </w:pPr>
    <w:rPr>
      <w:color w:val="000000" w:themeColor="text1"/>
      <w:sz w:val="24"/>
      <w:szCs w:val="24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TableGrid">
    <w:name w:val="Table Grid"/>
    <w:basedOn w:val="TableNormal"/>
    <w:uiPriority w:val="39"/>
    <w:rsid w:val="00C8338F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61883"/>
    <w:pPr>
      <w:spacing w:before="120"/>
      <w:jc w:val="center"/>
    </w:pPr>
    <w:rPr>
      <w:rFonts w:eastAsiaTheme="minorHAnsi"/>
      <w:noProof/>
      <w:szCs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61883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B61883"/>
    <w:pPr>
      <w:spacing w:before="120" w:after="240"/>
    </w:pPr>
    <w:rPr>
      <w:rFonts w:eastAsiaTheme="minorHAnsi"/>
      <w:noProof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B61883"/>
    <w:rPr>
      <w:rFonts w:ascii="Times New Roman" w:hAnsi="Times New Roman" w:cs="Times New Roman"/>
      <w:noProof/>
      <w:sz w:val="24"/>
    </w:rPr>
  </w:style>
  <w:style w:type="character" w:customStyle="1" w:styleId="context-help">
    <w:name w:val="context-help"/>
    <w:basedOn w:val="DefaultParagraphFont"/>
    <w:rsid w:val="002B4F68"/>
  </w:style>
  <w:style w:type="paragraph" w:styleId="BalloonText">
    <w:name w:val="Balloon Text"/>
    <w:basedOn w:val="Normal"/>
    <w:link w:val="BalloonTextChar"/>
    <w:uiPriority w:val="99"/>
    <w:semiHidden/>
    <w:unhideWhenUsed/>
    <w:rsid w:val="00F917BB"/>
    <w:rPr>
      <w:rFonts w:eastAsiaTheme="minorHAns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17BB"/>
    <w:rPr>
      <w:rFonts w:ascii="Times New Roman" w:hAnsi="Times New Roman" w:cs="Times New Roman"/>
      <w:sz w:val="18"/>
      <w:szCs w:val="18"/>
    </w:rPr>
  </w:style>
  <w:style w:type="table" w:styleId="GridTable1Light-Accent1">
    <w:name w:val="Grid Table 1 Light Accent 1"/>
    <w:basedOn w:val="TableNormal"/>
    <w:uiPriority w:val="46"/>
    <w:rsid w:val="005623C1"/>
    <w:pPr>
      <w:spacing w:after="0" w:line="240" w:lineRule="auto"/>
    </w:pPr>
    <w:tblPr>
      <w:tblStyleRowBandSize w:val="1"/>
      <w:tblStyleColBandSize w:val="1"/>
      <w:tblBorders>
        <w:top w:val="single" w:sz="4" w:space="0" w:color="BDD6EE" w:themeColor="accent1" w:themeTint="66"/>
        <w:left w:val="single" w:sz="4" w:space="0" w:color="BDD6EE" w:themeColor="accent1" w:themeTint="66"/>
        <w:bottom w:val="single" w:sz="4" w:space="0" w:color="BDD6EE" w:themeColor="accent1" w:themeTint="66"/>
        <w:right w:val="single" w:sz="4" w:space="0" w:color="BDD6EE" w:themeColor="accent1" w:themeTint="66"/>
        <w:insideH w:val="single" w:sz="4" w:space="0" w:color="BDD6EE" w:themeColor="accent1" w:themeTint="66"/>
        <w:insideV w:val="single" w:sz="4" w:space="0" w:color="BDD6EE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E45B5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5B5D"/>
    <w:pPr>
      <w:spacing w:before="120" w:after="240"/>
    </w:pPr>
    <w:rPr>
      <w:rFonts w:eastAsia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5B5D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5B5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5B5D"/>
    <w:rPr>
      <w:rFonts w:ascii="Times New Roman" w:hAnsi="Times New Roman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56119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84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37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05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615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22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85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050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779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18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3766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7155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7234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25850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58237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838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6218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9021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722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28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933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6937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582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7985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184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4580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4016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2605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95522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5592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178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42358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149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67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8064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12787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83023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enzyme.expasy.org/EC/6.5.1.2" TargetMode="External"/><Relationship Id="rId13" Type="http://schemas.openxmlformats.org/officeDocument/2006/relationships/hyperlink" Target="https://doi.org/10.1016/j.bbrc.2010.08.136" TargetMode="External"/><Relationship Id="rId18" Type="http://schemas.openxmlformats.org/officeDocument/2006/relationships/hyperlink" Target="https://doi.org/10.1002/bit.27242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doi.org/10.1111/1751-7915.13580" TargetMode="External"/><Relationship Id="rId7" Type="http://schemas.openxmlformats.org/officeDocument/2006/relationships/hyperlink" Target="mailto:lahiru.jayakody@siu.edu" TargetMode="External"/><Relationship Id="rId12" Type="http://schemas.openxmlformats.org/officeDocument/2006/relationships/hyperlink" Target="https://doi.org/10.1002/bit.24930" TargetMode="External"/><Relationship Id="rId17" Type="http://schemas.openxmlformats.org/officeDocument/2006/relationships/hyperlink" Target="https://doi.org/10.1002/biot.201000391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10.1016/j.eng.2018.09.007" TargetMode="External"/><Relationship Id="rId20" Type="http://schemas.openxmlformats.org/officeDocument/2006/relationships/hyperlink" Target="https://doi.org/10.1016/j.enzmictec.2020.109715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doi.org/10.1002/cssc.201802096" TargetMode="External"/><Relationship Id="rId5" Type="http://schemas.openxmlformats.org/officeDocument/2006/relationships/settings" Target="settings.xml"/><Relationship Id="rId15" Type="http://schemas.openxmlformats.org/officeDocument/2006/relationships/hyperlink" Target="https://doi.org/10.1002/cbic.201800097" TargetMode="External"/><Relationship Id="rId23" Type="http://schemas.openxmlformats.org/officeDocument/2006/relationships/theme" Target="theme/theme1.xml"/><Relationship Id="rId10" Type="http://schemas.openxmlformats.org/officeDocument/2006/relationships/image" Target="media/image1.png"/><Relationship Id="rId19" Type="http://schemas.openxmlformats.org/officeDocument/2006/relationships/hyperlink" Target="https://doi.org/10.1002/bit.25941" TargetMode="External"/><Relationship Id="rId4" Type="http://schemas.openxmlformats.org/officeDocument/2006/relationships/styles" Target="styles.xml"/><Relationship Id="rId9" Type="http://schemas.openxmlformats.org/officeDocument/2006/relationships/hyperlink" Target="https://www.genome.jp/dbget-bin/www_bget?ec:4.1.1.45" TargetMode="External"/><Relationship Id="rId14" Type="http://schemas.openxmlformats.org/officeDocument/2006/relationships/hyperlink" Target="https://doi.org/10.1016/j.jbiosc.2017.02.007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740B918954651429978AF314074A124" ma:contentTypeVersion="10" ma:contentTypeDescription="Create a new document." ma:contentTypeScope="" ma:versionID="5674b4a7caddcfbec02c2f0d297ac968">
  <xsd:schema xmlns:xsd="http://www.w3.org/2001/XMLSchema" xmlns:xs="http://www.w3.org/2001/XMLSchema" xmlns:p="http://schemas.microsoft.com/office/2006/metadata/properties" xmlns:ns3="0c35549b-1781-4930-9924-9429eb76fa05" targetNamespace="http://schemas.microsoft.com/office/2006/metadata/properties" ma:root="true" ma:fieldsID="cddc554e235c2404e1f3538c7e21a7af" ns3:_="">
    <xsd:import namespace="0c35549b-1781-4930-9924-9429eb76fa0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c35549b-1781-4930-9924-9429eb76fa0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1622978C-E7D4-4F32-8D76-6BA3C5F48145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120BC35A-88AC-44EF-8CCB-2350709E048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c35549b-1781-4930-9924-9429eb76fa0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E56D080-3793-4D26-BB7C-03E718E468F6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4</Pages>
  <Words>17424</Words>
  <Characters>99318</Characters>
  <Application>Microsoft Office Word</Application>
  <DocSecurity>0</DocSecurity>
  <Lines>827</Lines>
  <Paragraphs>2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outhern Illinois University</Company>
  <LinksUpToDate>false</LinksUpToDate>
  <CharactersWithSpaces>1165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yakody, Lahiru N</dc:creator>
  <cp:keywords/>
  <dc:description/>
  <cp:lastModifiedBy>Sidra Amiri</cp:lastModifiedBy>
  <cp:revision>2</cp:revision>
  <dcterms:created xsi:type="dcterms:W3CDTF">2021-05-04T07:45:00Z</dcterms:created>
  <dcterms:modified xsi:type="dcterms:W3CDTF">2021-05-04T07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740B918954651429978AF314074A124</vt:lpwstr>
  </property>
</Properties>
</file>